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3B432BE" w14:textId="77777777" w:rsidR="00112BB4" w:rsidRDefault="00112BB4" w:rsidP="00112BB4">
      <w:pPr>
        <w:jc w:val="center"/>
        <w:rPr>
          <w:b/>
          <w:sz w:val="32"/>
        </w:rPr>
      </w:pPr>
      <w:r>
        <w:rPr>
          <w:noProof/>
        </w:rPr>
        <w:drawing>
          <wp:inline distT="0" distB="0" distL="0" distR="0" wp14:anchorId="1BD1DEE9" wp14:editId="5D614AB6">
            <wp:extent cx="2162810" cy="3235960"/>
            <wp:effectExtent l="0" t="0" r="0" b="0"/>
            <wp:docPr id="5" name="Imagen 5" descr="http://www.ubiobio.cl/mcc/images/logosimbolog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biobio.cl/mcc/images/logosimbolog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3235960"/>
                    </a:xfrm>
                    <a:prstGeom prst="rect">
                      <a:avLst/>
                    </a:prstGeom>
                    <a:noFill/>
                    <a:ln>
                      <a:noFill/>
                    </a:ln>
                  </pic:spPr>
                </pic:pic>
              </a:graphicData>
            </a:graphic>
          </wp:inline>
        </w:drawing>
      </w:r>
    </w:p>
    <w:p w14:paraId="430B8C86" w14:textId="77777777" w:rsidR="00112BB4" w:rsidRDefault="00112BB4" w:rsidP="00112BB4">
      <w:pPr>
        <w:jc w:val="center"/>
        <w:rPr>
          <w:b/>
          <w:sz w:val="32"/>
        </w:rPr>
      </w:pPr>
    </w:p>
    <w:p w14:paraId="2D1AC0EE" w14:textId="77777777" w:rsidR="00112BB4" w:rsidRDefault="00112BB4" w:rsidP="00112BB4">
      <w:pPr>
        <w:jc w:val="center"/>
        <w:rPr>
          <w:b/>
          <w:sz w:val="32"/>
        </w:rPr>
      </w:pPr>
    </w:p>
    <w:p w14:paraId="7668328A" w14:textId="77777777" w:rsidR="00112BB4" w:rsidRPr="004341B4" w:rsidRDefault="00112BB4" w:rsidP="00112BB4">
      <w:pPr>
        <w:jc w:val="center"/>
        <w:rPr>
          <w:b/>
          <w:sz w:val="32"/>
        </w:rPr>
      </w:pPr>
      <w:r w:rsidRPr="004341B4">
        <w:rPr>
          <w:b/>
          <w:sz w:val="32"/>
        </w:rPr>
        <w:t>UNIVERSIDAD DEL BÍO-BÍO</w:t>
      </w:r>
    </w:p>
    <w:p w14:paraId="1667CE4C" w14:textId="77777777" w:rsidR="00112BB4" w:rsidRPr="004341B4" w:rsidRDefault="00112BB4" w:rsidP="00112BB4">
      <w:pPr>
        <w:jc w:val="center"/>
        <w:rPr>
          <w:sz w:val="32"/>
        </w:rPr>
      </w:pPr>
      <w:r w:rsidRPr="004341B4">
        <w:rPr>
          <w:sz w:val="32"/>
        </w:rPr>
        <w:t>FACULTAD DE CIENCIAS EMPRESARIALES</w:t>
      </w:r>
    </w:p>
    <w:p w14:paraId="2761FE52" w14:textId="77777777" w:rsidR="00112BB4" w:rsidRPr="004341B4" w:rsidRDefault="00112BB4" w:rsidP="00112BB4">
      <w:pPr>
        <w:jc w:val="center"/>
        <w:rPr>
          <w:sz w:val="32"/>
        </w:rPr>
      </w:pPr>
      <w:r w:rsidRPr="004341B4">
        <w:rPr>
          <w:sz w:val="32"/>
        </w:rPr>
        <w:t>DEPARTAMENTO DE CIENCIAS DE LA COMPUTACIÓN Y TEGNOLOGÍAS DE LA INFORMACIÓN</w:t>
      </w:r>
    </w:p>
    <w:p w14:paraId="726E13FF" w14:textId="179B0B97" w:rsidR="00112BB4" w:rsidRDefault="00112BB4" w:rsidP="00112BB4"/>
    <w:p w14:paraId="5FEF1679" w14:textId="1948CA8D" w:rsidR="00112BB4" w:rsidRDefault="00DB089B" w:rsidP="00112BB4">
      <w:pPr>
        <w:jc w:val="center"/>
        <w:rPr>
          <w:sz w:val="24"/>
        </w:rPr>
      </w:pPr>
      <w:r w:rsidRPr="00DB089B">
        <w:rPr>
          <w:sz w:val="28"/>
        </w:rPr>
        <w:t>Servicio web para notificaciones de eventos sociales en espacios públicos consumido por una aplicación móvil y una página web.</w:t>
      </w:r>
    </w:p>
    <w:p w14:paraId="723E009D" w14:textId="77777777" w:rsidR="00112BB4" w:rsidRPr="004341B4" w:rsidRDefault="00112BB4" w:rsidP="00112BB4">
      <w:pPr>
        <w:jc w:val="center"/>
        <w:rPr>
          <w:sz w:val="24"/>
        </w:rPr>
      </w:pPr>
    </w:p>
    <w:p w14:paraId="4FAA6D03" w14:textId="77777777" w:rsidR="00112BB4" w:rsidRPr="004341B4" w:rsidRDefault="00112BB4" w:rsidP="00112BB4">
      <w:pPr>
        <w:jc w:val="center"/>
        <w:rPr>
          <w:sz w:val="24"/>
        </w:rPr>
      </w:pPr>
      <w:r w:rsidRPr="004341B4">
        <w:rPr>
          <w:sz w:val="24"/>
        </w:rPr>
        <w:t>Hans Gallegos Oliva</w:t>
      </w:r>
    </w:p>
    <w:p w14:paraId="319A4553" w14:textId="787C1F8D" w:rsidR="001A52DB" w:rsidRPr="0041535E" w:rsidRDefault="00112BB4" w:rsidP="00112BB4">
      <w:pPr>
        <w:jc w:val="center"/>
      </w:pPr>
      <w:r w:rsidRPr="004341B4">
        <w:rPr>
          <w:sz w:val="24"/>
        </w:rPr>
        <w:t>Matías Venegas Ibáñez</w:t>
      </w:r>
      <w:r w:rsidRPr="0041535E">
        <w:t xml:space="preserve"> </w:t>
      </w:r>
      <w:r w:rsidR="004A6F06" w:rsidRPr="0041535E">
        <w:br w:type="page"/>
      </w:r>
    </w:p>
    <w:p w14:paraId="066250F4" w14:textId="77777777" w:rsidR="001A52DB" w:rsidRPr="0041535E" w:rsidRDefault="001A52DB" w:rsidP="00670242"/>
    <w:p w14:paraId="565D737C" w14:textId="16C965FB" w:rsidR="00E03A94" w:rsidRDefault="004A6F06" w:rsidP="00E03A94">
      <w:pPr>
        <w:pStyle w:val="Ttulo1"/>
      </w:pPr>
      <w:bookmarkStart w:id="0" w:name="_Toc484123271"/>
      <w:bookmarkStart w:id="1" w:name="_Toc484123377"/>
      <w:bookmarkStart w:id="2" w:name="_Toc485332308"/>
      <w:r w:rsidRPr="0041535E">
        <w:t>Índice General</w:t>
      </w:r>
      <w:bookmarkEnd w:id="0"/>
      <w:bookmarkEnd w:id="1"/>
      <w:bookmarkEnd w:id="2"/>
    </w:p>
    <w:bookmarkStart w:id="3" w:name="_GoBack"/>
    <w:bookmarkEnd w:id="3"/>
    <w:p w14:paraId="249C7668" w14:textId="6D680FCF" w:rsidR="007F301D" w:rsidRDefault="00E03A94">
      <w:pPr>
        <w:pStyle w:val="TDC1"/>
        <w:rPr>
          <w:rFonts w:asciiTheme="minorHAnsi" w:eastAsiaTheme="minorEastAsia" w:hAnsiTheme="minorHAnsi" w:cstheme="minorBidi"/>
          <w:color w:val="auto"/>
        </w:rPr>
      </w:pPr>
      <w:r>
        <w:fldChar w:fldCharType="begin"/>
      </w:r>
      <w:r>
        <w:instrText xml:space="preserve"> TOC \o \h \z \u </w:instrText>
      </w:r>
      <w:r>
        <w:fldChar w:fldCharType="separate"/>
      </w:r>
      <w:hyperlink w:anchor="_Toc485332308" w:history="1">
        <w:r w:rsidR="007F301D" w:rsidRPr="00B02FC7">
          <w:rPr>
            <w:rStyle w:val="Hipervnculo"/>
          </w:rPr>
          <w:t>Índice General</w:t>
        </w:r>
        <w:r w:rsidR="007F301D">
          <w:rPr>
            <w:webHidden/>
          </w:rPr>
          <w:tab/>
        </w:r>
        <w:r w:rsidR="007F301D">
          <w:rPr>
            <w:webHidden/>
          </w:rPr>
          <w:fldChar w:fldCharType="begin"/>
        </w:r>
        <w:r w:rsidR="007F301D">
          <w:rPr>
            <w:webHidden/>
          </w:rPr>
          <w:instrText xml:space="preserve"> PAGEREF _Toc485332308 \h </w:instrText>
        </w:r>
        <w:r w:rsidR="007F301D">
          <w:rPr>
            <w:webHidden/>
          </w:rPr>
        </w:r>
        <w:r w:rsidR="007F301D">
          <w:rPr>
            <w:webHidden/>
          </w:rPr>
          <w:fldChar w:fldCharType="separate"/>
        </w:r>
        <w:r w:rsidR="007F301D">
          <w:rPr>
            <w:webHidden/>
          </w:rPr>
          <w:t>2</w:t>
        </w:r>
        <w:r w:rsidR="007F301D">
          <w:rPr>
            <w:webHidden/>
          </w:rPr>
          <w:fldChar w:fldCharType="end"/>
        </w:r>
      </w:hyperlink>
    </w:p>
    <w:p w14:paraId="217732B9" w14:textId="39AF6F6E" w:rsidR="007F301D" w:rsidRDefault="007F301D">
      <w:pPr>
        <w:pStyle w:val="TDC1"/>
        <w:rPr>
          <w:rFonts w:asciiTheme="minorHAnsi" w:eastAsiaTheme="minorEastAsia" w:hAnsiTheme="minorHAnsi" w:cstheme="minorBidi"/>
          <w:color w:val="auto"/>
        </w:rPr>
      </w:pPr>
      <w:hyperlink w:anchor="_Toc485332309" w:history="1">
        <w:r w:rsidRPr="00B02FC7">
          <w:rPr>
            <w:rStyle w:val="Hipervnculo"/>
          </w:rPr>
          <w:t>Índice de Tablas</w:t>
        </w:r>
        <w:r>
          <w:rPr>
            <w:webHidden/>
          </w:rPr>
          <w:tab/>
        </w:r>
        <w:r>
          <w:rPr>
            <w:webHidden/>
          </w:rPr>
          <w:fldChar w:fldCharType="begin"/>
        </w:r>
        <w:r>
          <w:rPr>
            <w:webHidden/>
          </w:rPr>
          <w:instrText xml:space="preserve"> PAGEREF _Toc485332309 \h </w:instrText>
        </w:r>
        <w:r>
          <w:rPr>
            <w:webHidden/>
          </w:rPr>
        </w:r>
        <w:r>
          <w:rPr>
            <w:webHidden/>
          </w:rPr>
          <w:fldChar w:fldCharType="separate"/>
        </w:r>
        <w:r>
          <w:rPr>
            <w:webHidden/>
          </w:rPr>
          <w:t>7</w:t>
        </w:r>
        <w:r>
          <w:rPr>
            <w:webHidden/>
          </w:rPr>
          <w:fldChar w:fldCharType="end"/>
        </w:r>
      </w:hyperlink>
    </w:p>
    <w:p w14:paraId="74E1ACDC" w14:textId="32D1A1D0" w:rsidR="007F301D" w:rsidRDefault="007F301D">
      <w:pPr>
        <w:pStyle w:val="TDC1"/>
        <w:rPr>
          <w:rFonts w:asciiTheme="minorHAnsi" w:eastAsiaTheme="minorEastAsia" w:hAnsiTheme="minorHAnsi" w:cstheme="minorBidi"/>
          <w:color w:val="auto"/>
        </w:rPr>
      </w:pPr>
      <w:hyperlink w:anchor="_Toc485332310" w:history="1">
        <w:r w:rsidRPr="00B02FC7">
          <w:rPr>
            <w:rStyle w:val="Hipervnculo"/>
          </w:rPr>
          <w:t>Índice de Figuras</w:t>
        </w:r>
        <w:r>
          <w:rPr>
            <w:webHidden/>
          </w:rPr>
          <w:tab/>
        </w:r>
        <w:r>
          <w:rPr>
            <w:webHidden/>
          </w:rPr>
          <w:fldChar w:fldCharType="begin"/>
        </w:r>
        <w:r>
          <w:rPr>
            <w:webHidden/>
          </w:rPr>
          <w:instrText xml:space="preserve"> PAGEREF _Toc485332310 \h </w:instrText>
        </w:r>
        <w:r>
          <w:rPr>
            <w:webHidden/>
          </w:rPr>
        </w:r>
        <w:r>
          <w:rPr>
            <w:webHidden/>
          </w:rPr>
          <w:fldChar w:fldCharType="separate"/>
        </w:r>
        <w:r>
          <w:rPr>
            <w:webHidden/>
          </w:rPr>
          <w:t>8</w:t>
        </w:r>
        <w:r>
          <w:rPr>
            <w:webHidden/>
          </w:rPr>
          <w:fldChar w:fldCharType="end"/>
        </w:r>
      </w:hyperlink>
    </w:p>
    <w:p w14:paraId="10B162F8" w14:textId="53D56D24" w:rsidR="007F301D" w:rsidRDefault="007F301D">
      <w:pPr>
        <w:pStyle w:val="TDC1"/>
        <w:rPr>
          <w:rFonts w:asciiTheme="minorHAnsi" w:eastAsiaTheme="minorEastAsia" w:hAnsiTheme="minorHAnsi" w:cstheme="minorBidi"/>
          <w:color w:val="auto"/>
        </w:rPr>
      </w:pPr>
      <w:hyperlink w:anchor="_Toc485332311" w:history="1">
        <w:r w:rsidRPr="00B02FC7">
          <w:rPr>
            <w:rStyle w:val="Hipervnculo"/>
          </w:rPr>
          <w:t>Resumen</w:t>
        </w:r>
        <w:r>
          <w:rPr>
            <w:webHidden/>
          </w:rPr>
          <w:tab/>
        </w:r>
        <w:r>
          <w:rPr>
            <w:webHidden/>
          </w:rPr>
          <w:fldChar w:fldCharType="begin"/>
        </w:r>
        <w:r>
          <w:rPr>
            <w:webHidden/>
          </w:rPr>
          <w:instrText xml:space="preserve"> PAGEREF _Toc485332311 \h </w:instrText>
        </w:r>
        <w:r>
          <w:rPr>
            <w:webHidden/>
          </w:rPr>
        </w:r>
        <w:r>
          <w:rPr>
            <w:webHidden/>
          </w:rPr>
          <w:fldChar w:fldCharType="separate"/>
        </w:r>
        <w:r>
          <w:rPr>
            <w:webHidden/>
          </w:rPr>
          <w:t>9</w:t>
        </w:r>
        <w:r>
          <w:rPr>
            <w:webHidden/>
          </w:rPr>
          <w:fldChar w:fldCharType="end"/>
        </w:r>
      </w:hyperlink>
    </w:p>
    <w:p w14:paraId="002E7F11" w14:textId="575CE5FA" w:rsidR="007F301D" w:rsidRDefault="007F301D">
      <w:pPr>
        <w:pStyle w:val="TDC1"/>
        <w:rPr>
          <w:rFonts w:asciiTheme="minorHAnsi" w:eastAsiaTheme="minorEastAsia" w:hAnsiTheme="minorHAnsi" w:cstheme="minorBidi"/>
          <w:color w:val="auto"/>
        </w:rPr>
      </w:pPr>
      <w:hyperlink w:anchor="_Toc485332312" w:history="1">
        <w:r w:rsidRPr="00B02FC7">
          <w:rPr>
            <w:rStyle w:val="Hipervnculo"/>
          </w:rPr>
          <w:t>Abstract</w:t>
        </w:r>
        <w:r>
          <w:rPr>
            <w:webHidden/>
          </w:rPr>
          <w:tab/>
        </w:r>
        <w:r>
          <w:rPr>
            <w:webHidden/>
          </w:rPr>
          <w:fldChar w:fldCharType="begin"/>
        </w:r>
        <w:r>
          <w:rPr>
            <w:webHidden/>
          </w:rPr>
          <w:instrText xml:space="preserve"> PAGEREF _Toc485332312 \h </w:instrText>
        </w:r>
        <w:r>
          <w:rPr>
            <w:webHidden/>
          </w:rPr>
        </w:r>
        <w:r>
          <w:rPr>
            <w:webHidden/>
          </w:rPr>
          <w:fldChar w:fldCharType="separate"/>
        </w:r>
        <w:r>
          <w:rPr>
            <w:webHidden/>
          </w:rPr>
          <w:t>10</w:t>
        </w:r>
        <w:r>
          <w:rPr>
            <w:webHidden/>
          </w:rPr>
          <w:fldChar w:fldCharType="end"/>
        </w:r>
      </w:hyperlink>
    </w:p>
    <w:p w14:paraId="12CD60C8" w14:textId="1628F810" w:rsidR="007F301D" w:rsidRDefault="007F301D">
      <w:pPr>
        <w:pStyle w:val="TDC1"/>
        <w:rPr>
          <w:rFonts w:asciiTheme="minorHAnsi" w:eastAsiaTheme="minorEastAsia" w:hAnsiTheme="minorHAnsi" w:cstheme="minorBidi"/>
          <w:color w:val="auto"/>
        </w:rPr>
      </w:pPr>
      <w:hyperlink w:anchor="_Toc485332313" w:history="1">
        <w:r w:rsidRPr="00B02FC7">
          <w:rPr>
            <w:rStyle w:val="Hipervnculo"/>
          </w:rPr>
          <w:t>1.- Introducción</w:t>
        </w:r>
        <w:r>
          <w:rPr>
            <w:webHidden/>
          </w:rPr>
          <w:tab/>
        </w:r>
        <w:r>
          <w:rPr>
            <w:webHidden/>
          </w:rPr>
          <w:fldChar w:fldCharType="begin"/>
        </w:r>
        <w:r>
          <w:rPr>
            <w:webHidden/>
          </w:rPr>
          <w:instrText xml:space="preserve"> PAGEREF _Toc485332313 \h </w:instrText>
        </w:r>
        <w:r>
          <w:rPr>
            <w:webHidden/>
          </w:rPr>
        </w:r>
        <w:r>
          <w:rPr>
            <w:webHidden/>
          </w:rPr>
          <w:fldChar w:fldCharType="separate"/>
        </w:r>
        <w:r>
          <w:rPr>
            <w:webHidden/>
          </w:rPr>
          <w:t>11</w:t>
        </w:r>
        <w:r>
          <w:rPr>
            <w:webHidden/>
          </w:rPr>
          <w:fldChar w:fldCharType="end"/>
        </w:r>
      </w:hyperlink>
    </w:p>
    <w:p w14:paraId="6C069592" w14:textId="5D8C22BC" w:rsidR="007F301D" w:rsidRDefault="007F301D">
      <w:pPr>
        <w:pStyle w:val="TDC1"/>
        <w:rPr>
          <w:rFonts w:asciiTheme="minorHAnsi" w:eastAsiaTheme="minorEastAsia" w:hAnsiTheme="minorHAnsi" w:cstheme="minorBidi"/>
          <w:color w:val="auto"/>
        </w:rPr>
      </w:pPr>
      <w:hyperlink w:anchor="_Toc485332314" w:history="1">
        <w:r w:rsidRPr="00B02FC7">
          <w:rPr>
            <w:rStyle w:val="Hipervnculo"/>
          </w:rPr>
          <w:t>2 Definición del problema</w:t>
        </w:r>
        <w:r>
          <w:rPr>
            <w:webHidden/>
          </w:rPr>
          <w:tab/>
        </w:r>
        <w:r>
          <w:rPr>
            <w:webHidden/>
          </w:rPr>
          <w:fldChar w:fldCharType="begin"/>
        </w:r>
        <w:r>
          <w:rPr>
            <w:webHidden/>
          </w:rPr>
          <w:instrText xml:space="preserve"> PAGEREF _Toc485332314 \h </w:instrText>
        </w:r>
        <w:r>
          <w:rPr>
            <w:webHidden/>
          </w:rPr>
        </w:r>
        <w:r>
          <w:rPr>
            <w:webHidden/>
          </w:rPr>
          <w:fldChar w:fldCharType="separate"/>
        </w:r>
        <w:r>
          <w:rPr>
            <w:webHidden/>
          </w:rPr>
          <w:t>12</w:t>
        </w:r>
        <w:r>
          <w:rPr>
            <w:webHidden/>
          </w:rPr>
          <w:fldChar w:fldCharType="end"/>
        </w:r>
      </w:hyperlink>
    </w:p>
    <w:p w14:paraId="53A50418" w14:textId="3356161B" w:rsidR="007F301D" w:rsidRDefault="007F301D">
      <w:pPr>
        <w:pStyle w:val="TDC2"/>
        <w:tabs>
          <w:tab w:val="right" w:leader="dot" w:pos="8828"/>
        </w:tabs>
        <w:rPr>
          <w:rFonts w:asciiTheme="minorHAnsi" w:eastAsiaTheme="minorEastAsia" w:hAnsiTheme="minorHAnsi" w:cstheme="minorBidi"/>
          <w:noProof/>
          <w:color w:val="auto"/>
        </w:rPr>
      </w:pPr>
      <w:hyperlink w:anchor="_Toc485332315" w:history="1">
        <w:r w:rsidRPr="00B02FC7">
          <w:rPr>
            <w:rStyle w:val="Hipervnculo"/>
            <w:noProof/>
          </w:rPr>
          <w:t>2.1 Descripción de la problemática</w:t>
        </w:r>
        <w:r>
          <w:rPr>
            <w:noProof/>
            <w:webHidden/>
          </w:rPr>
          <w:tab/>
        </w:r>
        <w:r>
          <w:rPr>
            <w:noProof/>
            <w:webHidden/>
          </w:rPr>
          <w:fldChar w:fldCharType="begin"/>
        </w:r>
        <w:r>
          <w:rPr>
            <w:noProof/>
            <w:webHidden/>
          </w:rPr>
          <w:instrText xml:space="preserve"> PAGEREF _Toc485332315 \h </w:instrText>
        </w:r>
        <w:r>
          <w:rPr>
            <w:noProof/>
            <w:webHidden/>
          </w:rPr>
        </w:r>
        <w:r>
          <w:rPr>
            <w:noProof/>
            <w:webHidden/>
          </w:rPr>
          <w:fldChar w:fldCharType="separate"/>
        </w:r>
        <w:r>
          <w:rPr>
            <w:noProof/>
            <w:webHidden/>
          </w:rPr>
          <w:t>12</w:t>
        </w:r>
        <w:r>
          <w:rPr>
            <w:noProof/>
            <w:webHidden/>
          </w:rPr>
          <w:fldChar w:fldCharType="end"/>
        </w:r>
      </w:hyperlink>
    </w:p>
    <w:p w14:paraId="7C9AFB16" w14:textId="07F453F3" w:rsidR="007F301D" w:rsidRDefault="007F301D">
      <w:pPr>
        <w:pStyle w:val="TDC2"/>
        <w:tabs>
          <w:tab w:val="right" w:leader="dot" w:pos="8828"/>
        </w:tabs>
        <w:rPr>
          <w:rFonts w:asciiTheme="minorHAnsi" w:eastAsiaTheme="minorEastAsia" w:hAnsiTheme="minorHAnsi" w:cstheme="minorBidi"/>
          <w:noProof/>
          <w:color w:val="auto"/>
        </w:rPr>
      </w:pPr>
      <w:hyperlink w:anchor="_Toc485332316" w:history="1">
        <w:r w:rsidRPr="00B02FC7">
          <w:rPr>
            <w:rStyle w:val="Hipervnculo"/>
            <w:noProof/>
          </w:rPr>
          <w:t>2.2 Situación actual</w:t>
        </w:r>
        <w:r>
          <w:rPr>
            <w:noProof/>
            <w:webHidden/>
          </w:rPr>
          <w:tab/>
        </w:r>
        <w:r>
          <w:rPr>
            <w:noProof/>
            <w:webHidden/>
          </w:rPr>
          <w:fldChar w:fldCharType="begin"/>
        </w:r>
        <w:r>
          <w:rPr>
            <w:noProof/>
            <w:webHidden/>
          </w:rPr>
          <w:instrText xml:space="preserve"> PAGEREF _Toc485332316 \h </w:instrText>
        </w:r>
        <w:r>
          <w:rPr>
            <w:noProof/>
            <w:webHidden/>
          </w:rPr>
        </w:r>
        <w:r>
          <w:rPr>
            <w:noProof/>
            <w:webHidden/>
          </w:rPr>
          <w:fldChar w:fldCharType="separate"/>
        </w:r>
        <w:r>
          <w:rPr>
            <w:noProof/>
            <w:webHidden/>
          </w:rPr>
          <w:t>12</w:t>
        </w:r>
        <w:r>
          <w:rPr>
            <w:noProof/>
            <w:webHidden/>
          </w:rPr>
          <w:fldChar w:fldCharType="end"/>
        </w:r>
      </w:hyperlink>
    </w:p>
    <w:p w14:paraId="609F6A2F" w14:textId="40651BD2" w:rsidR="007F301D" w:rsidRDefault="007F301D">
      <w:pPr>
        <w:pStyle w:val="TDC2"/>
        <w:tabs>
          <w:tab w:val="right" w:leader="dot" w:pos="8828"/>
        </w:tabs>
        <w:rPr>
          <w:rFonts w:asciiTheme="minorHAnsi" w:eastAsiaTheme="minorEastAsia" w:hAnsiTheme="minorHAnsi" w:cstheme="minorBidi"/>
          <w:noProof/>
          <w:color w:val="auto"/>
        </w:rPr>
      </w:pPr>
      <w:hyperlink w:anchor="_Toc485332317" w:history="1">
        <w:r w:rsidRPr="00B02FC7">
          <w:rPr>
            <w:rStyle w:val="Hipervnculo"/>
            <w:noProof/>
          </w:rPr>
          <w:t>2.3 Problemas detectados</w:t>
        </w:r>
        <w:r>
          <w:rPr>
            <w:noProof/>
            <w:webHidden/>
          </w:rPr>
          <w:tab/>
        </w:r>
        <w:r>
          <w:rPr>
            <w:noProof/>
            <w:webHidden/>
          </w:rPr>
          <w:fldChar w:fldCharType="begin"/>
        </w:r>
        <w:r>
          <w:rPr>
            <w:noProof/>
            <w:webHidden/>
          </w:rPr>
          <w:instrText xml:space="preserve"> PAGEREF _Toc485332317 \h </w:instrText>
        </w:r>
        <w:r>
          <w:rPr>
            <w:noProof/>
            <w:webHidden/>
          </w:rPr>
        </w:r>
        <w:r>
          <w:rPr>
            <w:noProof/>
            <w:webHidden/>
          </w:rPr>
          <w:fldChar w:fldCharType="separate"/>
        </w:r>
        <w:r>
          <w:rPr>
            <w:noProof/>
            <w:webHidden/>
          </w:rPr>
          <w:t>13</w:t>
        </w:r>
        <w:r>
          <w:rPr>
            <w:noProof/>
            <w:webHidden/>
          </w:rPr>
          <w:fldChar w:fldCharType="end"/>
        </w:r>
      </w:hyperlink>
    </w:p>
    <w:p w14:paraId="5EB97C31" w14:textId="6E85B122" w:rsidR="007F301D" w:rsidRDefault="007F301D">
      <w:pPr>
        <w:pStyle w:val="TDC2"/>
        <w:tabs>
          <w:tab w:val="right" w:leader="dot" w:pos="8828"/>
        </w:tabs>
        <w:rPr>
          <w:rFonts w:asciiTheme="minorHAnsi" w:eastAsiaTheme="minorEastAsia" w:hAnsiTheme="minorHAnsi" w:cstheme="minorBidi"/>
          <w:noProof/>
          <w:color w:val="auto"/>
        </w:rPr>
      </w:pPr>
      <w:hyperlink w:anchor="_Toc485332318" w:history="1">
        <w:r w:rsidRPr="00B02FC7">
          <w:rPr>
            <w:rStyle w:val="Hipervnculo"/>
            <w:noProof/>
          </w:rPr>
          <w:t>2.4 Solución propuesta</w:t>
        </w:r>
        <w:r>
          <w:rPr>
            <w:noProof/>
            <w:webHidden/>
          </w:rPr>
          <w:tab/>
        </w:r>
        <w:r>
          <w:rPr>
            <w:noProof/>
            <w:webHidden/>
          </w:rPr>
          <w:fldChar w:fldCharType="begin"/>
        </w:r>
        <w:r>
          <w:rPr>
            <w:noProof/>
            <w:webHidden/>
          </w:rPr>
          <w:instrText xml:space="preserve"> PAGEREF _Toc485332318 \h </w:instrText>
        </w:r>
        <w:r>
          <w:rPr>
            <w:noProof/>
            <w:webHidden/>
          </w:rPr>
        </w:r>
        <w:r>
          <w:rPr>
            <w:noProof/>
            <w:webHidden/>
          </w:rPr>
          <w:fldChar w:fldCharType="separate"/>
        </w:r>
        <w:r>
          <w:rPr>
            <w:noProof/>
            <w:webHidden/>
          </w:rPr>
          <w:t>13</w:t>
        </w:r>
        <w:r>
          <w:rPr>
            <w:noProof/>
            <w:webHidden/>
          </w:rPr>
          <w:fldChar w:fldCharType="end"/>
        </w:r>
      </w:hyperlink>
    </w:p>
    <w:p w14:paraId="0CDE4BF4" w14:textId="6AC1A886" w:rsidR="007F301D" w:rsidRDefault="007F301D">
      <w:pPr>
        <w:pStyle w:val="TDC1"/>
        <w:rPr>
          <w:rFonts w:asciiTheme="minorHAnsi" w:eastAsiaTheme="minorEastAsia" w:hAnsiTheme="minorHAnsi" w:cstheme="minorBidi"/>
          <w:color w:val="auto"/>
        </w:rPr>
      </w:pPr>
      <w:hyperlink w:anchor="_Toc485332319" w:history="1">
        <w:r w:rsidRPr="00B02FC7">
          <w:rPr>
            <w:rStyle w:val="Hipervnculo"/>
          </w:rPr>
          <w:t>3 Definición del proyecto</w:t>
        </w:r>
        <w:r>
          <w:rPr>
            <w:webHidden/>
          </w:rPr>
          <w:tab/>
        </w:r>
        <w:r>
          <w:rPr>
            <w:webHidden/>
          </w:rPr>
          <w:fldChar w:fldCharType="begin"/>
        </w:r>
        <w:r>
          <w:rPr>
            <w:webHidden/>
          </w:rPr>
          <w:instrText xml:space="preserve"> PAGEREF _Toc485332319 \h </w:instrText>
        </w:r>
        <w:r>
          <w:rPr>
            <w:webHidden/>
          </w:rPr>
        </w:r>
        <w:r>
          <w:rPr>
            <w:webHidden/>
          </w:rPr>
          <w:fldChar w:fldCharType="separate"/>
        </w:r>
        <w:r>
          <w:rPr>
            <w:webHidden/>
          </w:rPr>
          <w:t>14</w:t>
        </w:r>
        <w:r>
          <w:rPr>
            <w:webHidden/>
          </w:rPr>
          <w:fldChar w:fldCharType="end"/>
        </w:r>
      </w:hyperlink>
    </w:p>
    <w:p w14:paraId="4714958C" w14:textId="34582D7B" w:rsidR="007F301D" w:rsidRDefault="007F301D">
      <w:pPr>
        <w:pStyle w:val="TDC2"/>
        <w:tabs>
          <w:tab w:val="right" w:leader="dot" w:pos="8828"/>
        </w:tabs>
        <w:rPr>
          <w:rFonts w:asciiTheme="minorHAnsi" w:eastAsiaTheme="minorEastAsia" w:hAnsiTheme="minorHAnsi" w:cstheme="minorBidi"/>
          <w:noProof/>
          <w:color w:val="auto"/>
        </w:rPr>
      </w:pPr>
      <w:hyperlink w:anchor="_Toc485332320" w:history="1">
        <w:r w:rsidRPr="00B02FC7">
          <w:rPr>
            <w:rStyle w:val="Hipervnculo"/>
            <w:noProof/>
          </w:rPr>
          <w:t>3.1 Objetivos del proyecto</w:t>
        </w:r>
        <w:r>
          <w:rPr>
            <w:noProof/>
            <w:webHidden/>
          </w:rPr>
          <w:tab/>
        </w:r>
        <w:r>
          <w:rPr>
            <w:noProof/>
            <w:webHidden/>
          </w:rPr>
          <w:fldChar w:fldCharType="begin"/>
        </w:r>
        <w:r>
          <w:rPr>
            <w:noProof/>
            <w:webHidden/>
          </w:rPr>
          <w:instrText xml:space="preserve"> PAGEREF _Toc485332320 \h </w:instrText>
        </w:r>
        <w:r>
          <w:rPr>
            <w:noProof/>
            <w:webHidden/>
          </w:rPr>
        </w:r>
        <w:r>
          <w:rPr>
            <w:noProof/>
            <w:webHidden/>
          </w:rPr>
          <w:fldChar w:fldCharType="separate"/>
        </w:r>
        <w:r>
          <w:rPr>
            <w:noProof/>
            <w:webHidden/>
          </w:rPr>
          <w:t>14</w:t>
        </w:r>
        <w:r>
          <w:rPr>
            <w:noProof/>
            <w:webHidden/>
          </w:rPr>
          <w:fldChar w:fldCharType="end"/>
        </w:r>
      </w:hyperlink>
    </w:p>
    <w:p w14:paraId="7BBA07C1" w14:textId="426CE105" w:rsidR="007F301D" w:rsidRDefault="007F301D">
      <w:pPr>
        <w:pStyle w:val="TDC2"/>
        <w:tabs>
          <w:tab w:val="right" w:leader="dot" w:pos="8828"/>
        </w:tabs>
        <w:rPr>
          <w:rFonts w:asciiTheme="minorHAnsi" w:eastAsiaTheme="minorEastAsia" w:hAnsiTheme="minorHAnsi" w:cstheme="minorBidi"/>
          <w:noProof/>
          <w:color w:val="auto"/>
        </w:rPr>
      </w:pPr>
      <w:hyperlink w:anchor="_Toc485332321" w:history="1">
        <w:r w:rsidRPr="00B02FC7">
          <w:rPr>
            <w:rStyle w:val="Hipervnculo"/>
            <w:noProof/>
          </w:rPr>
          <w:t>3.2 Ambiente de Ingeniería de Software</w:t>
        </w:r>
        <w:r>
          <w:rPr>
            <w:noProof/>
            <w:webHidden/>
          </w:rPr>
          <w:tab/>
        </w:r>
        <w:r>
          <w:rPr>
            <w:noProof/>
            <w:webHidden/>
          </w:rPr>
          <w:fldChar w:fldCharType="begin"/>
        </w:r>
        <w:r>
          <w:rPr>
            <w:noProof/>
            <w:webHidden/>
          </w:rPr>
          <w:instrText xml:space="preserve"> PAGEREF _Toc485332321 \h </w:instrText>
        </w:r>
        <w:r>
          <w:rPr>
            <w:noProof/>
            <w:webHidden/>
          </w:rPr>
        </w:r>
        <w:r>
          <w:rPr>
            <w:noProof/>
            <w:webHidden/>
          </w:rPr>
          <w:fldChar w:fldCharType="separate"/>
        </w:r>
        <w:r>
          <w:rPr>
            <w:noProof/>
            <w:webHidden/>
          </w:rPr>
          <w:t>15</w:t>
        </w:r>
        <w:r>
          <w:rPr>
            <w:noProof/>
            <w:webHidden/>
          </w:rPr>
          <w:fldChar w:fldCharType="end"/>
        </w:r>
      </w:hyperlink>
    </w:p>
    <w:p w14:paraId="2AC86689" w14:textId="67D82AF9" w:rsidR="007F301D" w:rsidRDefault="007F301D">
      <w:pPr>
        <w:pStyle w:val="TDC3"/>
        <w:rPr>
          <w:rFonts w:asciiTheme="minorHAnsi" w:eastAsiaTheme="minorEastAsia" w:hAnsiTheme="minorHAnsi" w:cstheme="minorBidi"/>
          <w:noProof/>
          <w:color w:val="auto"/>
        </w:rPr>
      </w:pPr>
      <w:hyperlink w:anchor="_Toc485332322" w:history="1">
        <w:r w:rsidRPr="00B02FC7">
          <w:rPr>
            <w:rStyle w:val="Hipervnculo"/>
            <w:noProof/>
          </w:rPr>
          <w:t>3.2.1 Metodología de desarrollo:</w:t>
        </w:r>
        <w:r>
          <w:rPr>
            <w:noProof/>
            <w:webHidden/>
          </w:rPr>
          <w:tab/>
        </w:r>
        <w:r>
          <w:rPr>
            <w:noProof/>
            <w:webHidden/>
          </w:rPr>
          <w:fldChar w:fldCharType="begin"/>
        </w:r>
        <w:r>
          <w:rPr>
            <w:noProof/>
            <w:webHidden/>
          </w:rPr>
          <w:instrText xml:space="preserve"> PAGEREF _Toc485332322 \h </w:instrText>
        </w:r>
        <w:r>
          <w:rPr>
            <w:noProof/>
            <w:webHidden/>
          </w:rPr>
        </w:r>
        <w:r>
          <w:rPr>
            <w:noProof/>
            <w:webHidden/>
          </w:rPr>
          <w:fldChar w:fldCharType="separate"/>
        </w:r>
        <w:r>
          <w:rPr>
            <w:noProof/>
            <w:webHidden/>
          </w:rPr>
          <w:t>15</w:t>
        </w:r>
        <w:r>
          <w:rPr>
            <w:noProof/>
            <w:webHidden/>
          </w:rPr>
          <w:fldChar w:fldCharType="end"/>
        </w:r>
      </w:hyperlink>
    </w:p>
    <w:p w14:paraId="65124D24" w14:textId="707604D9" w:rsidR="007F301D" w:rsidRDefault="007F301D">
      <w:pPr>
        <w:pStyle w:val="TDC3"/>
        <w:rPr>
          <w:rFonts w:asciiTheme="minorHAnsi" w:eastAsiaTheme="minorEastAsia" w:hAnsiTheme="minorHAnsi" w:cstheme="minorBidi"/>
          <w:noProof/>
          <w:color w:val="auto"/>
        </w:rPr>
      </w:pPr>
      <w:hyperlink w:anchor="_Toc485332323" w:history="1">
        <w:r w:rsidRPr="00B02FC7">
          <w:rPr>
            <w:rStyle w:val="Hipervnculo"/>
            <w:noProof/>
          </w:rPr>
          <w:t>3.2.2 Arquitectura de Software</w:t>
        </w:r>
        <w:r>
          <w:rPr>
            <w:noProof/>
            <w:webHidden/>
          </w:rPr>
          <w:tab/>
        </w:r>
        <w:r>
          <w:rPr>
            <w:noProof/>
            <w:webHidden/>
          </w:rPr>
          <w:fldChar w:fldCharType="begin"/>
        </w:r>
        <w:r>
          <w:rPr>
            <w:noProof/>
            <w:webHidden/>
          </w:rPr>
          <w:instrText xml:space="preserve"> PAGEREF _Toc485332323 \h </w:instrText>
        </w:r>
        <w:r>
          <w:rPr>
            <w:noProof/>
            <w:webHidden/>
          </w:rPr>
        </w:r>
        <w:r>
          <w:rPr>
            <w:noProof/>
            <w:webHidden/>
          </w:rPr>
          <w:fldChar w:fldCharType="separate"/>
        </w:r>
        <w:r>
          <w:rPr>
            <w:noProof/>
            <w:webHidden/>
          </w:rPr>
          <w:t>17</w:t>
        </w:r>
        <w:r>
          <w:rPr>
            <w:noProof/>
            <w:webHidden/>
          </w:rPr>
          <w:fldChar w:fldCharType="end"/>
        </w:r>
      </w:hyperlink>
    </w:p>
    <w:p w14:paraId="0A2640D6" w14:textId="5D042527" w:rsidR="007F301D" w:rsidRDefault="007F301D">
      <w:pPr>
        <w:pStyle w:val="TDC4"/>
        <w:tabs>
          <w:tab w:val="right" w:leader="dot" w:pos="8828"/>
        </w:tabs>
        <w:rPr>
          <w:rFonts w:asciiTheme="minorHAnsi" w:eastAsiaTheme="minorEastAsia" w:hAnsiTheme="minorHAnsi" w:cstheme="minorBidi"/>
          <w:noProof/>
          <w:color w:val="auto"/>
        </w:rPr>
      </w:pPr>
      <w:hyperlink w:anchor="_Toc485332324" w:history="1">
        <w:r w:rsidRPr="00B02FC7">
          <w:rPr>
            <w:rStyle w:val="Hipervnculo"/>
            <w:noProof/>
          </w:rPr>
          <w:t>3.2.2.1 Arquitectura del servicio web</w:t>
        </w:r>
        <w:r>
          <w:rPr>
            <w:noProof/>
            <w:webHidden/>
          </w:rPr>
          <w:tab/>
        </w:r>
        <w:r>
          <w:rPr>
            <w:noProof/>
            <w:webHidden/>
          </w:rPr>
          <w:fldChar w:fldCharType="begin"/>
        </w:r>
        <w:r>
          <w:rPr>
            <w:noProof/>
            <w:webHidden/>
          </w:rPr>
          <w:instrText xml:space="preserve"> PAGEREF _Toc485332324 \h </w:instrText>
        </w:r>
        <w:r>
          <w:rPr>
            <w:noProof/>
            <w:webHidden/>
          </w:rPr>
        </w:r>
        <w:r>
          <w:rPr>
            <w:noProof/>
            <w:webHidden/>
          </w:rPr>
          <w:fldChar w:fldCharType="separate"/>
        </w:r>
        <w:r>
          <w:rPr>
            <w:noProof/>
            <w:webHidden/>
          </w:rPr>
          <w:t>17</w:t>
        </w:r>
        <w:r>
          <w:rPr>
            <w:noProof/>
            <w:webHidden/>
          </w:rPr>
          <w:fldChar w:fldCharType="end"/>
        </w:r>
      </w:hyperlink>
    </w:p>
    <w:p w14:paraId="789214A6" w14:textId="7E812B22" w:rsidR="007F301D" w:rsidRDefault="007F301D">
      <w:pPr>
        <w:pStyle w:val="TDC4"/>
        <w:tabs>
          <w:tab w:val="right" w:leader="dot" w:pos="8828"/>
        </w:tabs>
        <w:rPr>
          <w:rFonts w:asciiTheme="minorHAnsi" w:eastAsiaTheme="minorEastAsia" w:hAnsiTheme="minorHAnsi" w:cstheme="minorBidi"/>
          <w:noProof/>
          <w:color w:val="auto"/>
        </w:rPr>
      </w:pPr>
      <w:hyperlink w:anchor="_Toc485332325" w:history="1">
        <w:r w:rsidRPr="00B02FC7">
          <w:rPr>
            <w:rStyle w:val="Hipervnculo"/>
            <w:noProof/>
          </w:rPr>
          <w:t>3.2.2.2 Arquitectura de la aplicación móvil y la página web</w:t>
        </w:r>
        <w:r>
          <w:rPr>
            <w:noProof/>
            <w:webHidden/>
          </w:rPr>
          <w:tab/>
        </w:r>
        <w:r>
          <w:rPr>
            <w:noProof/>
            <w:webHidden/>
          </w:rPr>
          <w:fldChar w:fldCharType="begin"/>
        </w:r>
        <w:r>
          <w:rPr>
            <w:noProof/>
            <w:webHidden/>
          </w:rPr>
          <w:instrText xml:space="preserve"> PAGEREF _Toc485332325 \h </w:instrText>
        </w:r>
        <w:r>
          <w:rPr>
            <w:noProof/>
            <w:webHidden/>
          </w:rPr>
        </w:r>
        <w:r>
          <w:rPr>
            <w:noProof/>
            <w:webHidden/>
          </w:rPr>
          <w:fldChar w:fldCharType="separate"/>
        </w:r>
        <w:r>
          <w:rPr>
            <w:noProof/>
            <w:webHidden/>
          </w:rPr>
          <w:t>19</w:t>
        </w:r>
        <w:r>
          <w:rPr>
            <w:noProof/>
            <w:webHidden/>
          </w:rPr>
          <w:fldChar w:fldCharType="end"/>
        </w:r>
      </w:hyperlink>
    </w:p>
    <w:p w14:paraId="172F2C61" w14:textId="3ABDF1D2" w:rsidR="007F301D" w:rsidRDefault="007F301D">
      <w:pPr>
        <w:pStyle w:val="TDC4"/>
        <w:tabs>
          <w:tab w:val="right" w:leader="dot" w:pos="8828"/>
        </w:tabs>
        <w:rPr>
          <w:rFonts w:asciiTheme="minorHAnsi" w:eastAsiaTheme="minorEastAsia" w:hAnsiTheme="minorHAnsi" w:cstheme="minorBidi"/>
          <w:noProof/>
          <w:color w:val="auto"/>
        </w:rPr>
      </w:pPr>
      <w:hyperlink w:anchor="_Toc485332326" w:history="1">
        <w:r w:rsidRPr="00B02FC7">
          <w:rPr>
            <w:rStyle w:val="Hipervnculo"/>
            <w:noProof/>
          </w:rPr>
          <w:t>3.2.2.3 Arquitectura unificada del servicio web, las aplicaciones móvil y web</w:t>
        </w:r>
        <w:r>
          <w:rPr>
            <w:noProof/>
            <w:webHidden/>
          </w:rPr>
          <w:tab/>
        </w:r>
        <w:r>
          <w:rPr>
            <w:noProof/>
            <w:webHidden/>
          </w:rPr>
          <w:fldChar w:fldCharType="begin"/>
        </w:r>
        <w:r>
          <w:rPr>
            <w:noProof/>
            <w:webHidden/>
          </w:rPr>
          <w:instrText xml:space="preserve"> PAGEREF _Toc485332326 \h </w:instrText>
        </w:r>
        <w:r>
          <w:rPr>
            <w:noProof/>
            <w:webHidden/>
          </w:rPr>
        </w:r>
        <w:r>
          <w:rPr>
            <w:noProof/>
            <w:webHidden/>
          </w:rPr>
          <w:fldChar w:fldCharType="separate"/>
        </w:r>
        <w:r>
          <w:rPr>
            <w:noProof/>
            <w:webHidden/>
          </w:rPr>
          <w:t>20</w:t>
        </w:r>
        <w:r>
          <w:rPr>
            <w:noProof/>
            <w:webHidden/>
          </w:rPr>
          <w:fldChar w:fldCharType="end"/>
        </w:r>
      </w:hyperlink>
    </w:p>
    <w:p w14:paraId="07C63353" w14:textId="62895AAD" w:rsidR="007F301D" w:rsidRDefault="007F301D">
      <w:pPr>
        <w:pStyle w:val="TDC3"/>
        <w:rPr>
          <w:rFonts w:asciiTheme="minorHAnsi" w:eastAsiaTheme="minorEastAsia" w:hAnsiTheme="minorHAnsi" w:cstheme="minorBidi"/>
          <w:noProof/>
          <w:color w:val="auto"/>
        </w:rPr>
      </w:pPr>
      <w:hyperlink w:anchor="_Toc485332327" w:history="1">
        <w:r w:rsidRPr="00B02FC7">
          <w:rPr>
            <w:rStyle w:val="Hipervnculo"/>
            <w:noProof/>
          </w:rPr>
          <w:t>3.2.3 Patrones de Diseño</w:t>
        </w:r>
        <w:r>
          <w:rPr>
            <w:noProof/>
            <w:webHidden/>
          </w:rPr>
          <w:tab/>
        </w:r>
        <w:r>
          <w:rPr>
            <w:noProof/>
            <w:webHidden/>
          </w:rPr>
          <w:fldChar w:fldCharType="begin"/>
        </w:r>
        <w:r>
          <w:rPr>
            <w:noProof/>
            <w:webHidden/>
          </w:rPr>
          <w:instrText xml:space="preserve"> PAGEREF _Toc485332327 \h </w:instrText>
        </w:r>
        <w:r>
          <w:rPr>
            <w:noProof/>
            <w:webHidden/>
          </w:rPr>
        </w:r>
        <w:r>
          <w:rPr>
            <w:noProof/>
            <w:webHidden/>
          </w:rPr>
          <w:fldChar w:fldCharType="separate"/>
        </w:r>
        <w:r>
          <w:rPr>
            <w:noProof/>
            <w:webHidden/>
          </w:rPr>
          <w:t>22</w:t>
        </w:r>
        <w:r>
          <w:rPr>
            <w:noProof/>
            <w:webHidden/>
          </w:rPr>
          <w:fldChar w:fldCharType="end"/>
        </w:r>
      </w:hyperlink>
    </w:p>
    <w:p w14:paraId="59AB9F76" w14:textId="21BBABDC" w:rsidR="007F301D" w:rsidRDefault="007F301D">
      <w:pPr>
        <w:pStyle w:val="TDC3"/>
        <w:rPr>
          <w:rFonts w:asciiTheme="minorHAnsi" w:eastAsiaTheme="minorEastAsia" w:hAnsiTheme="minorHAnsi" w:cstheme="minorBidi"/>
          <w:noProof/>
          <w:color w:val="auto"/>
        </w:rPr>
      </w:pPr>
      <w:hyperlink w:anchor="_Toc485332328" w:history="1">
        <w:r w:rsidRPr="00B02FC7">
          <w:rPr>
            <w:rStyle w:val="Hipervnculo"/>
            <w:noProof/>
          </w:rPr>
          <w:t>3.2.4 Tecnologías</w:t>
        </w:r>
        <w:r>
          <w:rPr>
            <w:noProof/>
            <w:webHidden/>
          </w:rPr>
          <w:tab/>
        </w:r>
        <w:r>
          <w:rPr>
            <w:noProof/>
            <w:webHidden/>
          </w:rPr>
          <w:fldChar w:fldCharType="begin"/>
        </w:r>
        <w:r>
          <w:rPr>
            <w:noProof/>
            <w:webHidden/>
          </w:rPr>
          <w:instrText xml:space="preserve"> PAGEREF _Toc485332328 \h </w:instrText>
        </w:r>
        <w:r>
          <w:rPr>
            <w:noProof/>
            <w:webHidden/>
          </w:rPr>
        </w:r>
        <w:r>
          <w:rPr>
            <w:noProof/>
            <w:webHidden/>
          </w:rPr>
          <w:fldChar w:fldCharType="separate"/>
        </w:r>
        <w:r>
          <w:rPr>
            <w:noProof/>
            <w:webHidden/>
          </w:rPr>
          <w:t>22</w:t>
        </w:r>
        <w:r>
          <w:rPr>
            <w:noProof/>
            <w:webHidden/>
          </w:rPr>
          <w:fldChar w:fldCharType="end"/>
        </w:r>
      </w:hyperlink>
    </w:p>
    <w:p w14:paraId="2811676E" w14:textId="2A77C792" w:rsidR="007F301D" w:rsidRDefault="007F301D">
      <w:pPr>
        <w:pStyle w:val="TDC3"/>
        <w:rPr>
          <w:rFonts w:asciiTheme="minorHAnsi" w:eastAsiaTheme="minorEastAsia" w:hAnsiTheme="minorHAnsi" w:cstheme="minorBidi"/>
          <w:noProof/>
          <w:color w:val="auto"/>
        </w:rPr>
      </w:pPr>
      <w:hyperlink w:anchor="_Toc485332329" w:history="1">
        <w:r w:rsidRPr="00B02FC7">
          <w:rPr>
            <w:rStyle w:val="Hipervnculo"/>
            <w:noProof/>
          </w:rPr>
          <w:t>3.2.2 Técnicas y Notaciones</w:t>
        </w:r>
        <w:r>
          <w:rPr>
            <w:noProof/>
            <w:webHidden/>
          </w:rPr>
          <w:tab/>
        </w:r>
        <w:r>
          <w:rPr>
            <w:noProof/>
            <w:webHidden/>
          </w:rPr>
          <w:fldChar w:fldCharType="begin"/>
        </w:r>
        <w:r>
          <w:rPr>
            <w:noProof/>
            <w:webHidden/>
          </w:rPr>
          <w:instrText xml:space="preserve"> PAGEREF _Toc485332329 \h </w:instrText>
        </w:r>
        <w:r>
          <w:rPr>
            <w:noProof/>
            <w:webHidden/>
          </w:rPr>
        </w:r>
        <w:r>
          <w:rPr>
            <w:noProof/>
            <w:webHidden/>
          </w:rPr>
          <w:fldChar w:fldCharType="separate"/>
        </w:r>
        <w:r>
          <w:rPr>
            <w:noProof/>
            <w:webHidden/>
          </w:rPr>
          <w:t>23</w:t>
        </w:r>
        <w:r>
          <w:rPr>
            <w:noProof/>
            <w:webHidden/>
          </w:rPr>
          <w:fldChar w:fldCharType="end"/>
        </w:r>
      </w:hyperlink>
    </w:p>
    <w:p w14:paraId="3EB9C093" w14:textId="083CD9BF" w:rsidR="007F301D" w:rsidRDefault="007F301D">
      <w:pPr>
        <w:pStyle w:val="TDC3"/>
        <w:rPr>
          <w:rFonts w:asciiTheme="minorHAnsi" w:eastAsiaTheme="minorEastAsia" w:hAnsiTheme="minorHAnsi" w:cstheme="minorBidi"/>
          <w:noProof/>
          <w:color w:val="auto"/>
        </w:rPr>
      </w:pPr>
      <w:hyperlink w:anchor="_Toc485332330" w:history="1">
        <w:r w:rsidRPr="00B02FC7">
          <w:rPr>
            <w:rStyle w:val="Hipervnculo"/>
            <w:noProof/>
          </w:rPr>
          <w:t>3.2.4 Estándares de documentación</w:t>
        </w:r>
        <w:r>
          <w:rPr>
            <w:noProof/>
            <w:webHidden/>
          </w:rPr>
          <w:tab/>
        </w:r>
        <w:r>
          <w:rPr>
            <w:noProof/>
            <w:webHidden/>
          </w:rPr>
          <w:fldChar w:fldCharType="begin"/>
        </w:r>
        <w:r>
          <w:rPr>
            <w:noProof/>
            <w:webHidden/>
          </w:rPr>
          <w:instrText xml:space="preserve"> PAGEREF _Toc485332330 \h </w:instrText>
        </w:r>
        <w:r>
          <w:rPr>
            <w:noProof/>
            <w:webHidden/>
          </w:rPr>
        </w:r>
        <w:r>
          <w:rPr>
            <w:noProof/>
            <w:webHidden/>
          </w:rPr>
          <w:fldChar w:fldCharType="separate"/>
        </w:r>
        <w:r>
          <w:rPr>
            <w:noProof/>
            <w:webHidden/>
          </w:rPr>
          <w:t>23</w:t>
        </w:r>
        <w:r>
          <w:rPr>
            <w:noProof/>
            <w:webHidden/>
          </w:rPr>
          <w:fldChar w:fldCharType="end"/>
        </w:r>
      </w:hyperlink>
    </w:p>
    <w:p w14:paraId="771DAA88" w14:textId="32E8B12E" w:rsidR="007F301D" w:rsidRDefault="007F301D">
      <w:pPr>
        <w:pStyle w:val="TDC3"/>
        <w:rPr>
          <w:rFonts w:asciiTheme="minorHAnsi" w:eastAsiaTheme="minorEastAsia" w:hAnsiTheme="minorHAnsi" w:cstheme="minorBidi"/>
          <w:noProof/>
          <w:color w:val="auto"/>
        </w:rPr>
      </w:pPr>
      <w:hyperlink w:anchor="_Toc485332331" w:history="1">
        <w:r w:rsidRPr="00B02FC7">
          <w:rPr>
            <w:rStyle w:val="Hipervnculo"/>
            <w:noProof/>
          </w:rPr>
          <w:t>3.2.5 Herramientas de apoyo al desarrollo de software que serán utilizadas</w:t>
        </w:r>
        <w:r>
          <w:rPr>
            <w:noProof/>
            <w:webHidden/>
          </w:rPr>
          <w:tab/>
        </w:r>
        <w:r>
          <w:rPr>
            <w:noProof/>
            <w:webHidden/>
          </w:rPr>
          <w:fldChar w:fldCharType="begin"/>
        </w:r>
        <w:r>
          <w:rPr>
            <w:noProof/>
            <w:webHidden/>
          </w:rPr>
          <w:instrText xml:space="preserve"> PAGEREF _Toc485332331 \h </w:instrText>
        </w:r>
        <w:r>
          <w:rPr>
            <w:noProof/>
            <w:webHidden/>
          </w:rPr>
        </w:r>
        <w:r>
          <w:rPr>
            <w:noProof/>
            <w:webHidden/>
          </w:rPr>
          <w:fldChar w:fldCharType="separate"/>
        </w:r>
        <w:r>
          <w:rPr>
            <w:noProof/>
            <w:webHidden/>
          </w:rPr>
          <w:t>24</w:t>
        </w:r>
        <w:r>
          <w:rPr>
            <w:noProof/>
            <w:webHidden/>
          </w:rPr>
          <w:fldChar w:fldCharType="end"/>
        </w:r>
      </w:hyperlink>
    </w:p>
    <w:p w14:paraId="48240929" w14:textId="2E3EE4E7" w:rsidR="007F301D" w:rsidRDefault="007F301D">
      <w:pPr>
        <w:pStyle w:val="TDC2"/>
        <w:tabs>
          <w:tab w:val="right" w:leader="dot" w:pos="8828"/>
        </w:tabs>
        <w:rPr>
          <w:rFonts w:asciiTheme="minorHAnsi" w:eastAsiaTheme="minorEastAsia" w:hAnsiTheme="minorHAnsi" w:cstheme="minorBidi"/>
          <w:noProof/>
          <w:color w:val="auto"/>
        </w:rPr>
      </w:pPr>
      <w:hyperlink w:anchor="_Toc485332332" w:history="1">
        <w:r w:rsidRPr="00B02FC7">
          <w:rPr>
            <w:rStyle w:val="Hipervnculo"/>
            <w:noProof/>
          </w:rPr>
          <w:t>3.3 Definiciones, siglas y abreviaciones</w:t>
        </w:r>
        <w:r>
          <w:rPr>
            <w:noProof/>
            <w:webHidden/>
          </w:rPr>
          <w:tab/>
        </w:r>
        <w:r>
          <w:rPr>
            <w:noProof/>
            <w:webHidden/>
          </w:rPr>
          <w:fldChar w:fldCharType="begin"/>
        </w:r>
        <w:r>
          <w:rPr>
            <w:noProof/>
            <w:webHidden/>
          </w:rPr>
          <w:instrText xml:space="preserve"> PAGEREF _Toc485332332 \h </w:instrText>
        </w:r>
        <w:r>
          <w:rPr>
            <w:noProof/>
            <w:webHidden/>
          </w:rPr>
        </w:r>
        <w:r>
          <w:rPr>
            <w:noProof/>
            <w:webHidden/>
          </w:rPr>
          <w:fldChar w:fldCharType="separate"/>
        </w:r>
        <w:r>
          <w:rPr>
            <w:noProof/>
            <w:webHidden/>
          </w:rPr>
          <w:t>24</w:t>
        </w:r>
        <w:r>
          <w:rPr>
            <w:noProof/>
            <w:webHidden/>
          </w:rPr>
          <w:fldChar w:fldCharType="end"/>
        </w:r>
      </w:hyperlink>
    </w:p>
    <w:p w14:paraId="29803726" w14:textId="4CF51034" w:rsidR="007F301D" w:rsidRDefault="007F301D">
      <w:pPr>
        <w:pStyle w:val="TDC1"/>
        <w:rPr>
          <w:rFonts w:asciiTheme="minorHAnsi" w:eastAsiaTheme="minorEastAsia" w:hAnsiTheme="minorHAnsi" w:cstheme="minorBidi"/>
          <w:color w:val="auto"/>
        </w:rPr>
      </w:pPr>
      <w:hyperlink w:anchor="_Toc485332333" w:history="1">
        <w:r w:rsidRPr="00B02FC7">
          <w:rPr>
            <w:rStyle w:val="Hipervnculo"/>
          </w:rPr>
          <w:t>4.- Especificación de requerimientos de software</w:t>
        </w:r>
        <w:r>
          <w:rPr>
            <w:webHidden/>
          </w:rPr>
          <w:tab/>
        </w:r>
        <w:r>
          <w:rPr>
            <w:webHidden/>
          </w:rPr>
          <w:fldChar w:fldCharType="begin"/>
        </w:r>
        <w:r>
          <w:rPr>
            <w:webHidden/>
          </w:rPr>
          <w:instrText xml:space="preserve"> PAGEREF _Toc485332333 \h </w:instrText>
        </w:r>
        <w:r>
          <w:rPr>
            <w:webHidden/>
          </w:rPr>
        </w:r>
        <w:r>
          <w:rPr>
            <w:webHidden/>
          </w:rPr>
          <w:fldChar w:fldCharType="separate"/>
        </w:r>
        <w:r>
          <w:rPr>
            <w:webHidden/>
          </w:rPr>
          <w:t>25</w:t>
        </w:r>
        <w:r>
          <w:rPr>
            <w:webHidden/>
          </w:rPr>
          <w:fldChar w:fldCharType="end"/>
        </w:r>
      </w:hyperlink>
    </w:p>
    <w:p w14:paraId="36D06AB2" w14:textId="318B883E" w:rsidR="007F301D" w:rsidRDefault="007F301D">
      <w:pPr>
        <w:pStyle w:val="TDC2"/>
        <w:tabs>
          <w:tab w:val="right" w:leader="dot" w:pos="8828"/>
        </w:tabs>
        <w:rPr>
          <w:rFonts w:asciiTheme="minorHAnsi" w:eastAsiaTheme="minorEastAsia" w:hAnsiTheme="minorHAnsi" w:cstheme="minorBidi"/>
          <w:noProof/>
          <w:color w:val="auto"/>
        </w:rPr>
      </w:pPr>
      <w:hyperlink w:anchor="_Toc485332334" w:history="1">
        <w:r w:rsidRPr="00B02FC7">
          <w:rPr>
            <w:rStyle w:val="Hipervnculo"/>
            <w:noProof/>
          </w:rPr>
          <w:t>4.1 Alcances y Limitaciones</w:t>
        </w:r>
        <w:r>
          <w:rPr>
            <w:noProof/>
            <w:webHidden/>
          </w:rPr>
          <w:tab/>
        </w:r>
        <w:r>
          <w:rPr>
            <w:noProof/>
            <w:webHidden/>
          </w:rPr>
          <w:fldChar w:fldCharType="begin"/>
        </w:r>
        <w:r>
          <w:rPr>
            <w:noProof/>
            <w:webHidden/>
          </w:rPr>
          <w:instrText xml:space="preserve"> PAGEREF _Toc485332334 \h </w:instrText>
        </w:r>
        <w:r>
          <w:rPr>
            <w:noProof/>
            <w:webHidden/>
          </w:rPr>
        </w:r>
        <w:r>
          <w:rPr>
            <w:noProof/>
            <w:webHidden/>
          </w:rPr>
          <w:fldChar w:fldCharType="separate"/>
        </w:r>
        <w:r>
          <w:rPr>
            <w:noProof/>
            <w:webHidden/>
          </w:rPr>
          <w:t>25</w:t>
        </w:r>
        <w:r>
          <w:rPr>
            <w:noProof/>
            <w:webHidden/>
          </w:rPr>
          <w:fldChar w:fldCharType="end"/>
        </w:r>
      </w:hyperlink>
    </w:p>
    <w:p w14:paraId="749A09D9" w14:textId="3FDFC2A0" w:rsidR="007F301D" w:rsidRDefault="007F301D">
      <w:pPr>
        <w:pStyle w:val="TDC2"/>
        <w:tabs>
          <w:tab w:val="right" w:leader="dot" w:pos="8828"/>
        </w:tabs>
        <w:rPr>
          <w:rFonts w:asciiTheme="minorHAnsi" w:eastAsiaTheme="minorEastAsia" w:hAnsiTheme="minorHAnsi" w:cstheme="minorBidi"/>
          <w:noProof/>
          <w:color w:val="auto"/>
        </w:rPr>
      </w:pPr>
      <w:hyperlink w:anchor="_Toc485332335" w:history="1">
        <w:r w:rsidRPr="00B02FC7">
          <w:rPr>
            <w:rStyle w:val="Hipervnculo"/>
            <w:noProof/>
          </w:rPr>
          <w:t>4.2 Objetivo del software</w:t>
        </w:r>
        <w:r>
          <w:rPr>
            <w:noProof/>
            <w:webHidden/>
          </w:rPr>
          <w:tab/>
        </w:r>
        <w:r>
          <w:rPr>
            <w:noProof/>
            <w:webHidden/>
          </w:rPr>
          <w:fldChar w:fldCharType="begin"/>
        </w:r>
        <w:r>
          <w:rPr>
            <w:noProof/>
            <w:webHidden/>
          </w:rPr>
          <w:instrText xml:space="preserve"> PAGEREF _Toc485332335 \h </w:instrText>
        </w:r>
        <w:r>
          <w:rPr>
            <w:noProof/>
            <w:webHidden/>
          </w:rPr>
        </w:r>
        <w:r>
          <w:rPr>
            <w:noProof/>
            <w:webHidden/>
          </w:rPr>
          <w:fldChar w:fldCharType="separate"/>
        </w:r>
        <w:r>
          <w:rPr>
            <w:noProof/>
            <w:webHidden/>
          </w:rPr>
          <w:t>25</w:t>
        </w:r>
        <w:r>
          <w:rPr>
            <w:noProof/>
            <w:webHidden/>
          </w:rPr>
          <w:fldChar w:fldCharType="end"/>
        </w:r>
      </w:hyperlink>
    </w:p>
    <w:p w14:paraId="5478CC35" w14:textId="7FAD05D3" w:rsidR="007F301D" w:rsidRDefault="007F301D">
      <w:pPr>
        <w:pStyle w:val="TDC3"/>
        <w:rPr>
          <w:rFonts w:asciiTheme="minorHAnsi" w:eastAsiaTheme="minorEastAsia" w:hAnsiTheme="minorHAnsi" w:cstheme="minorBidi"/>
          <w:noProof/>
          <w:color w:val="auto"/>
        </w:rPr>
      </w:pPr>
      <w:hyperlink w:anchor="_Toc485332336" w:history="1">
        <w:r w:rsidRPr="00B02FC7">
          <w:rPr>
            <w:rStyle w:val="Hipervnculo"/>
            <w:noProof/>
          </w:rPr>
          <w:t>4.2.1 Objetivo general</w:t>
        </w:r>
        <w:r>
          <w:rPr>
            <w:noProof/>
            <w:webHidden/>
          </w:rPr>
          <w:tab/>
        </w:r>
        <w:r>
          <w:rPr>
            <w:noProof/>
            <w:webHidden/>
          </w:rPr>
          <w:fldChar w:fldCharType="begin"/>
        </w:r>
        <w:r>
          <w:rPr>
            <w:noProof/>
            <w:webHidden/>
          </w:rPr>
          <w:instrText xml:space="preserve"> PAGEREF _Toc485332336 \h </w:instrText>
        </w:r>
        <w:r>
          <w:rPr>
            <w:noProof/>
            <w:webHidden/>
          </w:rPr>
        </w:r>
        <w:r>
          <w:rPr>
            <w:noProof/>
            <w:webHidden/>
          </w:rPr>
          <w:fldChar w:fldCharType="separate"/>
        </w:r>
        <w:r>
          <w:rPr>
            <w:noProof/>
            <w:webHidden/>
          </w:rPr>
          <w:t>25</w:t>
        </w:r>
        <w:r>
          <w:rPr>
            <w:noProof/>
            <w:webHidden/>
          </w:rPr>
          <w:fldChar w:fldCharType="end"/>
        </w:r>
      </w:hyperlink>
    </w:p>
    <w:p w14:paraId="393EE931" w14:textId="6D07ED49" w:rsidR="007F301D" w:rsidRDefault="007F301D">
      <w:pPr>
        <w:pStyle w:val="TDC3"/>
        <w:rPr>
          <w:rFonts w:asciiTheme="minorHAnsi" w:eastAsiaTheme="minorEastAsia" w:hAnsiTheme="minorHAnsi" w:cstheme="minorBidi"/>
          <w:noProof/>
          <w:color w:val="auto"/>
        </w:rPr>
      </w:pPr>
      <w:hyperlink w:anchor="_Toc485332337" w:history="1">
        <w:r w:rsidRPr="00B02FC7">
          <w:rPr>
            <w:rStyle w:val="Hipervnculo"/>
            <w:noProof/>
          </w:rPr>
          <w:t>4.2.2 Objetivos Específicos</w:t>
        </w:r>
        <w:r>
          <w:rPr>
            <w:noProof/>
            <w:webHidden/>
          </w:rPr>
          <w:tab/>
        </w:r>
        <w:r>
          <w:rPr>
            <w:noProof/>
            <w:webHidden/>
          </w:rPr>
          <w:fldChar w:fldCharType="begin"/>
        </w:r>
        <w:r>
          <w:rPr>
            <w:noProof/>
            <w:webHidden/>
          </w:rPr>
          <w:instrText xml:space="preserve"> PAGEREF _Toc485332337 \h </w:instrText>
        </w:r>
        <w:r>
          <w:rPr>
            <w:noProof/>
            <w:webHidden/>
          </w:rPr>
        </w:r>
        <w:r>
          <w:rPr>
            <w:noProof/>
            <w:webHidden/>
          </w:rPr>
          <w:fldChar w:fldCharType="separate"/>
        </w:r>
        <w:r>
          <w:rPr>
            <w:noProof/>
            <w:webHidden/>
          </w:rPr>
          <w:t>26</w:t>
        </w:r>
        <w:r>
          <w:rPr>
            <w:noProof/>
            <w:webHidden/>
          </w:rPr>
          <w:fldChar w:fldCharType="end"/>
        </w:r>
      </w:hyperlink>
    </w:p>
    <w:p w14:paraId="3D84D1C5" w14:textId="7D94F50B" w:rsidR="007F301D" w:rsidRDefault="007F301D">
      <w:pPr>
        <w:pStyle w:val="TDC2"/>
        <w:tabs>
          <w:tab w:val="right" w:leader="dot" w:pos="8828"/>
        </w:tabs>
        <w:rPr>
          <w:rFonts w:asciiTheme="minorHAnsi" w:eastAsiaTheme="minorEastAsia" w:hAnsiTheme="minorHAnsi" w:cstheme="minorBidi"/>
          <w:noProof/>
          <w:color w:val="auto"/>
        </w:rPr>
      </w:pPr>
      <w:hyperlink w:anchor="_Toc485332338" w:history="1">
        <w:r w:rsidRPr="00B02FC7">
          <w:rPr>
            <w:rStyle w:val="Hipervnculo"/>
            <w:noProof/>
          </w:rPr>
          <w:t>4.3 Descripción global del producto</w:t>
        </w:r>
        <w:r>
          <w:rPr>
            <w:noProof/>
            <w:webHidden/>
          </w:rPr>
          <w:tab/>
        </w:r>
        <w:r>
          <w:rPr>
            <w:noProof/>
            <w:webHidden/>
          </w:rPr>
          <w:fldChar w:fldCharType="begin"/>
        </w:r>
        <w:r>
          <w:rPr>
            <w:noProof/>
            <w:webHidden/>
          </w:rPr>
          <w:instrText xml:space="preserve"> PAGEREF _Toc485332338 \h </w:instrText>
        </w:r>
        <w:r>
          <w:rPr>
            <w:noProof/>
            <w:webHidden/>
          </w:rPr>
        </w:r>
        <w:r>
          <w:rPr>
            <w:noProof/>
            <w:webHidden/>
          </w:rPr>
          <w:fldChar w:fldCharType="separate"/>
        </w:r>
        <w:r>
          <w:rPr>
            <w:noProof/>
            <w:webHidden/>
          </w:rPr>
          <w:t>26</w:t>
        </w:r>
        <w:r>
          <w:rPr>
            <w:noProof/>
            <w:webHidden/>
          </w:rPr>
          <w:fldChar w:fldCharType="end"/>
        </w:r>
      </w:hyperlink>
    </w:p>
    <w:p w14:paraId="2B704BA8" w14:textId="174B8720" w:rsidR="007F301D" w:rsidRDefault="007F301D">
      <w:pPr>
        <w:pStyle w:val="TDC3"/>
        <w:rPr>
          <w:rFonts w:asciiTheme="minorHAnsi" w:eastAsiaTheme="minorEastAsia" w:hAnsiTheme="minorHAnsi" w:cstheme="minorBidi"/>
          <w:noProof/>
          <w:color w:val="auto"/>
        </w:rPr>
      </w:pPr>
      <w:hyperlink w:anchor="_Toc485332339" w:history="1">
        <w:r w:rsidRPr="00B02FC7">
          <w:rPr>
            <w:rStyle w:val="Hipervnculo"/>
            <w:noProof/>
          </w:rPr>
          <w:t>4.3.1 Interfaz de usuario</w:t>
        </w:r>
        <w:r>
          <w:rPr>
            <w:noProof/>
            <w:webHidden/>
          </w:rPr>
          <w:tab/>
        </w:r>
        <w:r>
          <w:rPr>
            <w:noProof/>
            <w:webHidden/>
          </w:rPr>
          <w:fldChar w:fldCharType="begin"/>
        </w:r>
        <w:r>
          <w:rPr>
            <w:noProof/>
            <w:webHidden/>
          </w:rPr>
          <w:instrText xml:space="preserve"> PAGEREF _Toc485332339 \h </w:instrText>
        </w:r>
        <w:r>
          <w:rPr>
            <w:noProof/>
            <w:webHidden/>
          </w:rPr>
        </w:r>
        <w:r>
          <w:rPr>
            <w:noProof/>
            <w:webHidden/>
          </w:rPr>
          <w:fldChar w:fldCharType="separate"/>
        </w:r>
        <w:r>
          <w:rPr>
            <w:noProof/>
            <w:webHidden/>
          </w:rPr>
          <w:t>26</w:t>
        </w:r>
        <w:r>
          <w:rPr>
            <w:noProof/>
            <w:webHidden/>
          </w:rPr>
          <w:fldChar w:fldCharType="end"/>
        </w:r>
      </w:hyperlink>
    </w:p>
    <w:p w14:paraId="0E1344C0" w14:textId="23173EE1" w:rsidR="007F301D" w:rsidRDefault="007F301D">
      <w:pPr>
        <w:pStyle w:val="TDC3"/>
        <w:rPr>
          <w:rFonts w:asciiTheme="minorHAnsi" w:eastAsiaTheme="minorEastAsia" w:hAnsiTheme="minorHAnsi" w:cstheme="minorBidi"/>
          <w:noProof/>
          <w:color w:val="auto"/>
        </w:rPr>
      </w:pPr>
      <w:hyperlink w:anchor="_Toc485332340" w:history="1">
        <w:r w:rsidRPr="00B02FC7">
          <w:rPr>
            <w:rStyle w:val="Hipervnculo"/>
            <w:noProof/>
          </w:rPr>
          <w:t>4.3.2 Interfaz de hardware</w:t>
        </w:r>
        <w:r>
          <w:rPr>
            <w:noProof/>
            <w:webHidden/>
          </w:rPr>
          <w:tab/>
        </w:r>
        <w:r>
          <w:rPr>
            <w:noProof/>
            <w:webHidden/>
          </w:rPr>
          <w:fldChar w:fldCharType="begin"/>
        </w:r>
        <w:r>
          <w:rPr>
            <w:noProof/>
            <w:webHidden/>
          </w:rPr>
          <w:instrText xml:space="preserve"> PAGEREF _Toc485332340 \h </w:instrText>
        </w:r>
        <w:r>
          <w:rPr>
            <w:noProof/>
            <w:webHidden/>
          </w:rPr>
        </w:r>
        <w:r>
          <w:rPr>
            <w:noProof/>
            <w:webHidden/>
          </w:rPr>
          <w:fldChar w:fldCharType="separate"/>
        </w:r>
        <w:r>
          <w:rPr>
            <w:noProof/>
            <w:webHidden/>
          </w:rPr>
          <w:t>27</w:t>
        </w:r>
        <w:r>
          <w:rPr>
            <w:noProof/>
            <w:webHidden/>
          </w:rPr>
          <w:fldChar w:fldCharType="end"/>
        </w:r>
      </w:hyperlink>
    </w:p>
    <w:p w14:paraId="14412FA0" w14:textId="62BC972C" w:rsidR="007F301D" w:rsidRDefault="007F301D">
      <w:pPr>
        <w:pStyle w:val="TDC3"/>
        <w:rPr>
          <w:rFonts w:asciiTheme="minorHAnsi" w:eastAsiaTheme="minorEastAsia" w:hAnsiTheme="minorHAnsi" w:cstheme="minorBidi"/>
          <w:noProof/>
          <w:color w:val="auto"/>
        </w:rPr>
      </w:pPr>
      <w:hyperlink w:anchor="_Toc485332341" w:history="1">
        <w:r w:rsidRPr="00B02FC7">
          <w:rPr>
            <w:rStyle w:val="Hipervnculo"/>
            <w:noProof/>
          </w:rPr>
          <w:t>4.3.3 Interfaz de software</w:t>
        </w:r>
        <w:r>
          <w:rPr>
            <w:noProof/>
            <w:webHidden/>
          </w:rPr>
          <w:tab/>
        </w:r>
        <w:r>
          <w:rPr>
            <w:noProof/>
            <w:webHidden/>
          </w:rPr>
          <w:fldChar w:fldCharType="begin"/>
        </w:r>
        <w:r>
          <w:rPr>
            <w:noProof/>
            <w:webHidden/>
          </w:rPr>
          <w:instrText xml:space="preserve"> PAGEREF _Toc485332341 \h </w:instrText>
        </w:r>
        <w:r>
          <w:rPr>
            <w:noProof/>
            <w:webHidden/>
          </w:rPr>
        </w:r>
        <w:r>
          <w:rPr>
            <w:noProof/>
            <w:webHidden/>
          </w:rPr>
          <w:fldChar w:fldCharType="separate"/>
        </w:r>
        <w:r>
          <w:rPr>
            <w:noProof/>
            <w:webHidden/>
          </w:rPr>
          <w:t>27</w:t>
        </w:r>
        <w:r>
          <w:rPr>
            <w:noProof/>
            <w:webHidden/>
          </w:rPr>
          <w:fldChar w:fldCharType="end"/>
        </w:r>
      </w:hyperlink>
    </w:p>
    <w:p w14:paraId="23CCD79B" w14:textId="0EB18BBB" w:rsidR="007F301D" w:rsidRDefault="007F301D">
      <w:pPr>
        <w:pStyle w:val="TDC2"/>
        <w:tabs>
          <w:tab w:val="right" w:leader="dot" w:pos="8828"/>
        </w:tabs>
        <w:rPr>
          <w:rFonts w:asciiTheme="minorHAnsi" w:eastAsiaTheme="minorEastAsia" w:hAnsiTheme="minorHAnsi" w:cstheme="minorBidi"/>
          <w:noProof/>
          <w:color w:val="auto"/>
        </w:rPr>
      </w:pPr>
      <w:hyperlink w:anchor="_Toc485332342" w:history="1">
        <w:r w:rsidRPr="00B02FC7">
          <w:rPr>
            <w:rStyle w:val="Hipervnculo"/>
            <w:noProof/>
          </w:rPr>
          <w:t>4.4 Requerimientos específicos</w:t>
        </w:r>
        <w:r>
          <w:rPr>
            <w:noProof/>
            <w:webHidden/>
          </w:rPr>
          <w:tab/>
        </w:r>
        <w:r>
          <w:rPr>
            <w:noProof/>
            <w:webHidden/>
          </w:rPr>
          <w:fldChar w:fldCharType="begin"/>
        </w:r>
        <w:r>
          <w:rPr>
            <w:noProof/>
            <w:webHidden/>
          </w:rPr>
          <w:instrText xml:space="preserve"> PAGEREF _Toc485332342 \h </w:instrText>
        </w:r>
        <w:r>
          <w:rPr>
            <w:noProof/>
            <w:webHidden/>
          </w:rPr>
        </w:r>
        <w:r>
          <w:rPr>
            <w:noProof/>
            <w:webHidden/>
          </w:rPr>
          <w:fldChar w:fldCharType="separate"/>
        </w:r>
        <w:r>
          <w:rPr>
            <w:noProof/>
            <w:webHidden/>
          </w:rPr>
          <w:t>27</w:t>
        </w:r>
        <w:r>
          <w:rPr>
            <w:noProof/>
            <w:webHidden/>
          </w:rPr>
          <w:fldChar w:fldCharType="end"/>
        </w:r>
      </w:hyperlink>
    </w:p>
    <w:p w14:paraId="04781DEB" w14:textId="1387B497" w:rsidR="007F301D" w:rsidRDefault="007F301D">
      <w:pPr>
        <w:pStyle w:val="TDC3"/>
        <w:rPr>
          <w:rFonts w:asciiTheme="minorHAnsi" w:eastAsiaTheme="minorEastAsia" w:hAnsiTheme="minorHAnsi" w:cstheme="minorBidi"/>
          <w:noProof/>
          <w:color w:val="auto"/>
        </w:rPr>
      </w:pPr>
      <w:hyperlink w:anchor="_Toc485332343" w:history="1">
        <w:r w:rsidRPr="00B02FC7">
          <w:rPr>
            <w:rStyle w:val="Hipervnculo"/>
            <w:noProof/>
          </w:rPr>
          <w:t>4.4.1 Requerimientos funcionales del servicio web</w:t>
        </w:r>
        <w:r>
          <w:rPr>
            <w:noProof/>
            <w:webHidden/>
          </w:rPr>
          <w:tab/>
        </w:r>
        <w:r>
          <w:rPr>
            <w:noProof/>
            <w:webHidden/>
          </w:rPr>
          <w:fldChar w:fldCharType="begin"/>
        </w:r>
        <w:r>
          <w:rPr>
            <w:noProof/>
            <w:webHidden/>
          </w:rPr>
          <w:instrText xml:space="preserve"> PAGEREF _Toc485332343 \h </w:instrText>
        </w:r>
        <w:r>
          <w:rPr>
            <w:noProof/>
            <w:webHidden/>
          </w:rPr>
        </w:r>
        <w:r>
          <w:rPr>
            <w:noProof/>
            <w:webHidden/>
          </w:rPr>
          <w:fldChar w:fldCharType="separate"/>
        </w:r>
        <w:r>
          <w:rPr>
            <w:noProof/>
            <w:webHidden/>
          </w:rPr>
          <w:t>28</w:t>
        </w:r>
        <w:r>
          <w:rPr>
            <w:noProof/>
            <w:webHidden/>
          </w:rPr>
          <w:fldChar w:fldCharType="end"/>
        </w:r>
      </w:hyperlink>
    </w:p>
    <w:p w14:paraId="0F20743A" w14:textId="43B0C381" w:rsidR="007F301D" w:rsidRDefault="007F301D">
      <w:pPr>
        <w:pStyle w:val="TDC3"/>
        <w:rPr>
          <w:rFonts w:asciiTheme="minorHAnsi" w:eastAsiaTheme="minorEastAsia" w:hAnsiTheme="minorHAnsi" w:cstheme="minorBidi"/>
          <w:noProof/>
          <w:color w:val="auto"/>
        </w:rPr>
      </w:pPr>
      <w:hyperlink w:anchor="_Toc485332344" w:history="1">
        <w:r w:rsidRPr="00B02FC7">
          <w:rPr>
            <w:rStyle w:val="Hipervnculo"/>
            <w:noProof/>
          </w:rPr>
          <w:t>4.4.2 Requerimientos funcionales de la aplicación móvil</w:t>
        </w:r>
        <w:r>
          <w:rPr>
            <w:noProof/>
            <w:webHidden/>
          </w:rPr>
          <w:tab/>
        </w:r>
        <w:r>
          <w:rPr>
            <w:noProof/>
            <w:webHidden/>
          </w:rPr>
          <w:fldChar w:fldCharType="begin"/>
        </w:r>
        <w:r>
          <w:rPr>
            <w:noProof/>
            <w:webHidden/>
          </w:rPr>
          <w:instrText xml:space="preserve"> PAGEREF _Toc485332344 \h </w:instrText>
        </w:r>
        <w:r>
          <w:rPr>
            <w:noProof/>
            <w:webHidden/>
          </w:rPr>
        </w:r>
        <w:r>
          <w:rPr>
            <w:noProof/>
            <w:webHidden/>
          </w:rPr>
          <w:fldChar w:fldCharType="separate"/>
        </w:r>
        <w:r>
          <w:rPr>
            <w:noProof/>
            <w:webHidden/>
          </w:rPr>
          <w:t>29</w:t>
        </w:r>
        <w:r>
          <w:rPr>
            <w:noProof/>
            <w:webHidden/>
          </w:rPr>
          <w:fldChar w:fldCharType="end"/>
        </w:r>
      </w:hyperlink>
    </w:p>
    <w:p w14:paraId="6B177CDB" w14:textId="09546EC7" w:rsidR="007F301D" w:rsidRDefault="007F301D">
      <w:pPr>
        <w:pStyle w:val="TDC3"/>
        <w:rPr>
          <w:rFonts w:asciiTheme="minorHAnsi" w:eastAsiaTheme="minorEastAsia" w:hAnsiTheme="minorHAnsi" w:cstheme="minorBidi"/>
          <w:noProof/>
          <w:color w:val="auto"/>
        </w:rPr>
      </w:pPr>
      <w:hyperlink w:anchor="_Toc485332345" w:history="1">
        <w:r w:rsidRPr="00B02FC7">
          <w:rPr>
            <w:rStyle w:val="Hipervnculo"/>
            <w:noProof/>
          </w:rPr>
          <w:t>4.4.3 Requerimientos funcionales de la página web</w:t>
        </w:r>
        <w:r>
          <w:rPr>
            <w:noProof/>
            <w:webHidden/>
          </w:rPr>
          <w:tab/>
        </w:r>
        <w:r>
          <w:rPr>
            <w:noProof/>
            <w:webHidden/>
          </w:rPr>
          <w:fldChar w:fldCharType="begin"/>
        </w:r>
        <w:r>
          <w:rPr>
            <w:noProof/>
            <w:webHidden/>
          </w:rPr>
          <w:instrText xml:space="preserve"> PAGEREF _Toc485332345 \h </w:instrText>
        </w:r>
        <w:r>
          <w:rPr>
            <w:noProof/>
            <w:webHidden/>
          </w:rPr>
        </w:r>
        <w:r>
          <w:rPr>
            <w:noProof/>
            <w:webHidden/>
          </w:rPr>
          <w:fldChar w:fldCharType="separate"/>
        </w:r>
        <w:r>
          <w:rPr>
            <w:noProof/>
            <w:webHidden/>
          </w:rPr>
          <w:t>30</w:t>
        </w:r>
        <w:r>
          <w:rPr>
            <w:noProof/>
            <w:webHidden/>
          </w:rPr>
          <w:fldChar w:fldCharType="end"/>
        </w:r>
      </w:hyperlink>
    </w:p>
    <w:p w14:paraId="7F1DC8B4" w14:textId="73D09BDB" w:rsidR="007F301D" w:rsidRDefault="007F301D">
      <w:pPr>
        <w:pStyle w:val="TDC3"/>
        <w:rPr>
          <w:rFonts w:asciiTheme="minorHAnsi" w:eastAsiaTheme="minorEastAsia" w:hAnsiTheme="minorHAnsi" w:cstheme="minorBidi"/>
          <w:noProof/>
          <w:color w:val="auto"/>
        </w:rPr>
      </w:pPr>
      <w:hyperlink w:anchor="_Toc485332346" w:history="1">
        <w:r w:rsidRPr="00B02FC7">
          <w:rPr>
            <w:rStyle w:val="Hipervnculo"/>
            <w:noProof/>
          </w:rPr>
          <w:t>4.4.4 Interfaces externas de entrada</w:t>
        </w:r>
        <w:r>
          <w:rPr>
            <w:noProof/>
            <w:webHidden/>
          </w:rPr>
          <w:tab/>
        </w:r>
        <w:r>
          <w:rPr>
            <w:noProof/>
            <w:webHidden/>
          </w:rPr>
          <w:fldChar w:fldCharType="begin"/>
        </w:r>
        <w:r>
          <w:rPr>
            <w:noProof/>
            <w:webHidden/>
          </w:rPr>
          <w:instrText xml:space="preserve"> PAGEREF _Toc485332346 \h </w:instrText>
        </w:r>
        <w:r>
          <w:rPr>
            <w:noProof/>
            <w:webHidden/>
          </w:rPr>
        </w:r>
        <w:r>
          <w:rPr>
            <w:noProof/>
            <w:webHidden/>
          </w:rPr>
          <w:fldChar w:fldCharType="separate"/>
        </w:r>
        <w:r>
          <w:rPr>
            <w:noProof/>
            <w:webHidden/>
          </w:rPr>
          <w:t>32</w:t>
        </w:r>
        <w:r>
          <w:rPr>
            <w:noProof/>
            <w:webHidden/>
          </w:rPr>
          <w:fldChar w:fldCharType="end"/>
        </w:r>
      </w:hyperlink>
    </w:p>
    <w:p w14:paraId="34A99801" w14:textId="44BB380F" w:rsidR="007F301D" w:rsidRDefault="007F301D">
      <w:pPr>
        <w:pStyle w:val="TDC3"/>
        <w:rPr>
          <w:rFonts w:asciiTheme="minorHAnsi" w:eastAsiaTheme="minorEastAsia" w:hAnsiTheme="minorHAnsi" w:cstheme="minorBidi"/>
          <w:noProof/>
          <w:color w:val="auto"/>
        </w:rPr>
      </w:pPr>
      <w:hyperlink w:anchor="_Toc485332347" w:history="1">
        <w:r w:rsidRPr="00B02FC7">
          <w:rPr>
            <w:rStyle w:val="Hipervnculo"/>
            <w:noProof/>
          </w:rPr>
          <w:t>4.4.5 Interfaces externas de salida</w:t>
        </w:r>
        <w:r>
          <w:rPr>
            <w:noProof/>
            <w:webHidden/>
          </w:rPr>
          <w:tab/>
        </w:r>
        <w:r>
          <w:rPr>
            <w:noProof/>
            <w:webHidden/>
          </w:rPr>
          <w:fldChar w:fldCharType="begin"/>
        </w:r>
        <w:r>
          <w:rPr>
            <w:noProof/>
            <w:webHidden/>
          </w:rPr>
          <w:instrText xml:space="preserve"> PAGEREF _Toc485332347 \h </w:instrText>
        </w:r>
        <w:r>
          <w:rPr>
            <w:noProof/>
            <w:webHidden/>
          </w:rPr>
        </w:r>
        <w:r>
          <w:rPr>
            <w:noProof/>
            <w:webHidden/>
          </w:rPr>
          <w:fldChar w:fldCharType="separate"/>
        </w:r>
        <w:r>
          <w:rPr>
            <w:noProof/>
            <w:webHidden/>
          </w:rPr>
          <w:t>32</w:t>
        </w:r>
        <w:r>
          <w:rPr>
            <w:noProof/>
            <w:webHidden/>
          </w:rPr>
          <w:fldChar w:fldCharType="end"/>
        </w:r>
      </w:hyperlink>
    </w:p>
    <w:p w14:paraId="69392684" w14:textId="235835A0" w:rsidR="007F301D" w:rsidRDefault="007F301D">
      <w:pPr>
        <w:pStyle w:val="TDC3"/>
        <w:rPr>
          <w:rFonts w:asciiTheme="minorHAnsi" w:eastAsiaTheme="minorEastAsia" w:hAnsiTheme="minorHAnsi" w:cstheme="minorBidi"/>
          <w:noProof/>
          <w:color w:val="auto"/>
        </w:rPr>
      </w:pPr>
      <w:hyperlink w:anchor="_Toc485332348" w:history="1">
        <w:r w:rsidRPr="00B02FC7">
          <w:rPr>
            <w:rStyle w:val="Hipervnculo"/>
            <w:noProof/>
          </w:rPr>
          <w:t>4.4.6 Atributos del producto</w:t>
        </w:r>
        <w:r>
          <w:rPr>
            <w:noProof/>
            <w:webHidden/>
          </w:rPr>
          <w:tab/>
        </w:r>
        <w:r>
          <w:rPr>
            <w:noProof/>
            <w:webHidden/>
          </w:rPr>
          <w:fldChar w:fldCharType="begin"/>
        </w:r>
        <w:r>
          <w:rPr>
            <w:noProof/>
            <w:webHidden/>
          </w:rPr>
          <w:instrText xml:space="preserve"> PAGEREF _Toc485332348 \h </w:instrText>
        </w:r>
        <w:r>
          <w:rPr>
            <w:noProof/>
            <w:webHidden/>
          </w:rPr>
        </w:r>
        <w:r>
          <w:rPr>
            <w:noProof/>
            <w:webHidden/>
          </w:rPr>
          <w:fldChar w:fldCharType="separate"/>
        </w:r>
        <w:r>
          <w:rPr>
            <w:noProof/>
            <w:webHidden/>
          </w:rPr>
          <w:t>34</w:t>
        </w:r>
        <w:r>
          <w:rPr>
            <w:noProof/>
            <w:webHidden/>
          </w:rPr>
          <w:fldChar w:fldCharType="end"/>
        </w:r>
      </w:hyperlink>
    </w:p>
    <w:p w14:paraId="50879315" w14:textId="470FABB6" w:rsidR="007F301D" w:rsidRDefault="007F301D">
      <w:pPr>
        <w:pStyle w:val="TDC1"/>
        <w:rPr>
          <w:rFonts w:asciiTheme="minorHAnsi" w:eastAsiaTheme="minorEastAsia" w:hAnsiTheme="minorHAnsi" w:cstheme="minorBidi"/>
          <w:color w:val="auto"/>
        </w:rPr>
      </w:pPr>
      <w:hyperlink w:anchor="_Toc485332349" w:history="1">
        <w:r w:rsidRPr="00B02FC7">
          <w:rPr>
            <w:rStyle w:val="Hipervnculo"/>
          </w:rPr>
          <w:t>5 Factibilidad</w:t>
        </w:r>
        <w:r>
          <w:rPr>
            <w:webHidden/>
          </w:rPr>
          <w:tab/>
        </w:r>
        <w:r>
          <w:rPr>
            <w:webHidden/>
          </w:rPr>
          <w:fldChar w:fldCharType="begin"/>
        </w:r>
        <w:r>
          <w:rPr>
            <w:webHidden/>
          </w:rPr>
          <w:instrText xml:space="preserve"> PAGEREF _Toc485332349 \h </w:instrText>
        </w:r>
        <w:r>
          <w:rPr>
            <w:webHidden/>
          </w:rPr>
        </w:r>
        <w:r>
          <w:rPr>
            <w:webHidden/>
          </w:rPr>
          <w:fldChar w:fldCharType="separate"/>
        </w:r>
        <w:r>
          <w:rPr>
            <w:webHidden/>
          </w:rPr>
          <w:t>35</w:t>
        </w:r>
        <w:r>
          <w:rPr>
            <w:webHidden/>
          </w:rPr>
          <w:fldChar w:fldCharType="end"/>
        </w:r>
      </w:hyperlink>
    </w:p>
    <w:p w14:paraId="7C227381" w14:textId="172C63E4" w:rsidR="007F301D" w:rsidRDefault="007F301D">
      <w:pPr>
        <w:pStyle w:val="TDC2"/>
        <w:tabs>
          <w:tab w:val="right" w:leader="dot" w:pos="8828"/>
        </w:tabs>
        <w:rPr>
          <w:rFonts w:asciiTheme="minorHAnsi" w:eastAsiaTheme="minorEastAsia" w:hAnsiTheme="minorHAnsi" w:cstheme="minorBidi"/>
          <w:noProof/>
          <w:color w:val="auto"/>
        </w:rPr>
      </w:pPr>
      <w:hyperlink w:anchor="_Toc485332350" w:history="1">
        <w:r w:rsidRPr="00B02FC7">
          <w:rPr>
            <w:rStyle w:val="Hipervnculo"/>
            <w:noProof/>
          </w:rPr>
          <w:t>5.1 Introducción</w:t>
        </w:r>
        <w:r>
          <w:rPr>
            <w:noProof/>
            <w:webHidden/>
          </w:rPr>
          <w:tab/>
        </w:r>
        <w:r>
          <w:rPr>
            <w:noProof/>
            <w:webHidden/>
          </w:rPr>
          <w:fldChar w:fldCharType="begin"/>
        </w:r>
        <w:r>
          <w:rPr>
            <w:noProof/>
            <w:webHidden/>
          </w:rPr>
          <w:instrText xml:space="preserve"> PAGEREF _Toc485332350 \h </w:instrText>
        </w:r>
        <w:r>
          <w:rPr>
            <w:noProof/>
            <w:webHidden/>
          </w:rPr>
        </w:r>
        <w:r>
          <w:rPr>
            <w:noProof/>
            <w:webHidden/>
          </w:rPr>
          <w:fldChar w:fldCharType="separate"/>
        </w:r>
        <w:r>
          <w:rPr>
            <w:noProof/>
            <w:webHidden/>
          </w:rPr>
          <w:t>35</w:t>
        </w:r>
        <w:r>
          <w:rPr>
            <w:noProof/>
            <w:webHidden/>
          </w:rPr>
          <w:fldChar w:fldCharType="end"/>
        </w:r>
      </w:hyperlink>
    </w:p>
    <w:p w14:paraId="50B604C3" w14:textId="669AA106" w:rsidR="007F301D" w:rsidRDefault="007F301D">
      <w:pPr>
        <w:pStyle w:val="TDC2"/>
        <w:tabs>
          <w:tab w:val="right" w:leader="dot" w:pos="8828"/>
        </w:tabs>
        <w:rPr>
          <w:rFonts w:asciiTheme="minorHAnsi" w:eastAsiaTheme="minorEastAsia" w:hAnsiTheme="minorHAnsi" w:cstheme="minorBidi"/>
          <w:noProof/>
          <w:color w:val="auto"/>
        </w:rPr>
      </w:pPr>
      <w:hyperlink w:anchor="_Toc485332351" w:history="1">
        <w:r w:rsidRPr="00B02FC7">
          <w:rPr>
            <w:rStyle w:val="Hipervnculo"/>
            <w:noProof/>
          </w:rPr>
          <w:t>5.2 Factibilidad Técnica</w:t>
        </w:r>
        <w:r>
          <w:rPr>
            <w:noProof/>
            <w:webHidden/>
          </w:rPr>
          <w:tab/>
        </w:r>
        <w:r>
          <w:rPr>
            <w:noProof/>
            <w:webHidden/>
          </w:rPr>
          <w:fldChar w:fldCharType="begin"/>
        </w:r>
        <w:r>
          <w:rPr>
            <w:noProof/>
            <w:webHidden/>
          </w:rPr>
          <w:instrText xml:space="preserve"> PAGEREF _Toc485332351 \h </w:instrText>
        </w:r>
        <w:r>
          <w:rPr>
            <w:noProof/>
            <w:webHidden/>
          </w:rPr>
        </w:r>
        <w:r>
          <w:rPr>
            <w:noProof/>
            <w:webHidden/>
          </w:rPr>
          <w:fldChar w:fldCharType="separate"/>
        </w:r>
        <w:r>
          <w:rPr>
            <w:noProof/>
            <w:webHidden/>
          </w:rPr>
          <w:t>35</w:t>
        </w:r>
        <w:r>
          <w:rPr>
            <w:noProof/>
            <w:webHidden/>
          </w:rPr>
          <w:fldChar w:fldCharType="end"/>
        </w:r>
      </w:hyperlink>
    </w:p>
    <w:p w14:paraId="71E19211" w14:textId="4BEA7149" w:rsidR="007F301D" w:rsidRDefault="007F301D">
      <w:pPr>
        <w:pStyle w:val="TDC3"/>
        <w:rPr>
          <w:rFonts w:asciiTheme="minorHAnsi" w:eastAsiaTheme="minorEastAsia" w:hAnsiTheme="minorHAnsi" w:cstheme="minorBidi"/>
          <w:noProof/>
          <w:color w:val="auto"/>
        </w:rPr>
      </w:pPr>
      <w:hyperlink w:anchor="_Toc485332352" w:history="1">
        <w:r w:rsidRPr="00B02FC7">
          <w:rPr>
            <w:rStyle w:val="Hipervnculo"/>
            <w:noProof/>
          </w:rPr>
          <w:t>5.2.1 Requerimientos Técnicos para Desarrollo</w:t>
        </w:r>
        <w:r>
          <w:rPr>
            <w:noProof/>
            <w:webHidden/>
          </w:rPr>
          <w:tab/>
        </w:r>
        <w:r>
          <w:rPr>
            <w:noProof/>
            <w:webHidden/>
          </w:rPr>
          <w:fldChar w:fldCharType="begin"/>
        </w:r>
        <w:r>
          <w:rPr>
            <w:noProof/>
            <w:webHidden/>
          </w:rPr>
          <w:instrText xml:space="preserve"> PAGEREF _Toc485332352 \h </w:instrText>
        </w:r>
        <w:r>
          <w:rPr>
            <w:noProof/>
            <w:webHidden/>
          </w:rPr>
        </w:r>
        <w:r>
          <w:rPr>
            <w:noProof/>
            <w:webHidden/>
          </w:rPr>
          <w:fldChar w:fldCharType="separate"/>
        </w:r>
        <w:r>
          <w:rPr>
            <w:noProof/>
            <w:webHidden/>
          </w:rPr>
          <w:t>35</w:t>
        </w:r>
        <w:r>
          <w:rPr>
            <w:noProof/>
            <w:webHidden/>
          </w:rPr>
          <w:fldChar w:fldCharType="end"/>
        </w:r>
      </w:hyperlink>
    </w:p>
    <w:p w14:paraId="75AD7F39" w14:textId="474BD0F9" w:rsidR="007F301D" w:rsidRDefault="007F301D">
      <w:pPr>
        <w:pStyle w:val="TDC3"/>
        <w:rPr>
          <w:rFonts w:asciiTheme="minorHAnsi" w:eastAsiaTheme="minorEastAsia" w:hAnsiTheme="minorHAnsi" w:cstheme="minorBidi"/>
          <w:noProof/>
          <w:color w:val="auto"/>
        </w:rPr>
      </w:pPr>
      <w:hyperlink w:anchor="_Toc485332353" w:history="1">
        <w:r w:rsidRPr="00B02FC7">
          <w:rPr>
            <w:rStyle w:val="Hipervnculo"/>
            <w:noProof/>
          </w:rPr>
          <w:t>5.2.2 Características comerciales de software para desarrollo</w:t>
        </w:r>
        <w:r>
          <w:rPr>
            <w:noProof/>
            <w:webHidden/>
          </w:rPr>
          <w:tab/>
        </w:r>
        <w:r>
          <w:rPr>
            <w:noProof/>
            <w:webHidden/>
          </w:rPr>
          <w:fldChar w:fldCharType="begin"/>
        </w:r>
        <w:r>
          <w:rPr>
            <w:noProof/>
            <w:webHidden/>
          </w:rPr>
          <w:instrText xml:space="preserve"> PAGEREF _Toc485332353 \h </w:instrText>
        </w:r>
        <w:r>
          <w:rPr>
            <w:noProof/>
            <w:webHidden/>
          </w:rPr>
        </w:r>
        <w:r>
          <w:rPr>
            <w:noProof/>
            <w:webHidden/>
          </w:rPr>
          <w:fldChar w:fldCharType="separate"/>
        </w:r>
        <w:r>
          <w:rPr>
            <w:noProof/>
            <w:webHidden/>
          </w:rPr>
          <w:t>37</w:t>
        </w:r>
        <w:r>
          <w:rPr>
            <w:noProof/>
            <w:webHidden/>
          </w:rPr>
          <w:fldChar w:fldCharType="end"/>
        </w:r>
      </w:hyperlink>
    </w:p>
    <w:p w14:paraId="1BF6A106" w14:textId="4A453491" w:rsidR="007F301D" w:rsidRDefault="007F301D">
      <w:pPr>
        <w:pStyle w:val="TDC3"/>
        <w:rPr>
          <w:rFonts w:asciiTheme="minorHAnsi" w:eastAsiaTheme="minorEastAsia" w:hAnsiTheme="minorHAnsi" w:cstheme="minorBidi"/>
          <w:noProof/>
          <w:color w:val="auto"/>
        </w:rPr>
      </w:pPr>
      <w:hyperlink w:anchor="_Toc485332354" w:history="1">
        <w:r w:rsidRPr="00B02FC7">
          <w:rPr>
            <w:rStyle w:val="Hipervnculo"/>
            <w:noProof/>
          </w:rPr>
          <w:t>5.2.3 Requisitos Técnicos para puesta en marca</w:t>
        </w:r>
        <w:r>
          <w:rPr>
            <w:noProof/>
            <w:webHidden/>
          </w:rPr>
          <w:tab/>
        </w:r>
        <w:r>
          <w:rPr>
            <w:noProof/>
            <w:webHidden/>
          </w:rPr>
          <w:fldChar w:fldCharType="begin"/>
        </w:r>
        <w:r>
          <w:rPr>
            <w:noProof/>
            <w:webHidden/>
          </w:rPr>
          <w:instrText xml:space="preserve"> PAGEREF _Toc485332354 \h </w:instrText>
        </w:r>
        <w:r>
          <w:rPr>
            <w:noProof/>
            <w:webHidden/>
          </w:rPr>
        </w:r>
        <w:r>
          <w:rPr>
            <w:noProof/>
            <w:webHidden/>
          </w:rPr>
          <w:fldChar w:fldCharType="separate"/>
        </w:r>
        <w:r>
          <w:rPr>
            <w:noProof/>
            <w:webHidden/>
          </w:rPr>
          <w:t>38</w:t>
        </w:r>
        <w:r>
          <w:rPr>
            <w:noProof/>
            <w:webHidden/>
          </w:rPr>
          <w:fldChar w:fldCharType="end"/>
        </w:r>
      </w:hyperlink>
    </w:p>
    <w:p w14:paraId="5F8C2BA2" w14:textId="3FDE84EF" w:rsidR="007F301D" w:rsidRDefault="007F301D">
      <w:pPr>
        <w:pStyle w:val="TDC3"/>
        <w:rPr>
          <w:rFonts w:asciiTheme="minorHAnsi" w:eastAsiaTheme="minorEastAsia" w:hAnsiTheme="minorHAnsi" w:cstheme="minorBidi"/>
          <w:noProof/>
          <w:color w:val="auto"/>
        </w:rPr>
      </w:pPr>
      <w:hyperlink w:anchor="_Toc485332355" w:history="1">
        <w:r w:rsidRPr="00B02FC7">
          <w:rPr>
            <w:rStyle w:val="Hipervnculo"/>
            <w:noProof/>
          </w:rPr>
          <w:t>5.2.4 Conclusión</w:t>
        </w:r>
        <w:r>
          <w:rPr>
            <w:noProof/>
            <w:webHidden/>
          </w:rPr>
          <w:tab/>
        </w:r>
        <w:r>
          <w:rPr>
            <w:noProof/>
            <w:webHidden/>
          </w:rPr>
          <w:fldChar w:fldCharType="begin"/>
        </w:r>
        <w:r>
          <w:rPr>
            <w:noProof/>
            <w:webHidden/>
          </w:rPr>
          <w:instrText xml:space="preserve"> PAGEREF _Toc485332355 \h </w:instrText>
        </w:r>
        <w:r>
          <w:rPr>
            <w:noProof/>
            <w:webHidden/>
          </w:rPr>
        </w:r>
        <w:r>
          <w:rPr>
            <w:noProof/>
            <w:webHidden/>
          </w:rPr>
          <w:fldChar w:fldCharType="separate"/>
        </w:r>
        <w:r>
          <w:rPr>
            <w:noProof/>
            <w:webHidden/>
          </w:rPr>
          <w:t>38</w:t>
        </w:r>
        <w:r>
          <w:rPr>
            <w:noProof/>
            <w:webHidden/>
          </w:rPr>
          <w:fldChar w:fldCharType="end"/>
        </w:r>
      </w:hyperlink>
    </w:p>
    <w:p w14:paraId="1F72D87F" w14:textId="47997A10" w:rsidR="007F301D" w:rsidRDefault="007F301D">
      <w:pPr>
        <w:pStyle w:val="TDC2"/>
        <w:tabs>
          <w:tab w:val="right" w:leader="dot" w:pos="8828"/>
        </w:tabs>
        <w:rPr>
          <w:rFonts w:asciiTheme="minorHAnsi" w:eastAsiaTheme="minorEastAsia" w:hAnsiTheme="minorHAnsi" w:cstheme="minorBidi"/>
          <w:noProof/>
          <w:color w:val="auto"/>
        </w:rPr>
      </w:pPr>
      <w:hyperlink w:anchor="_Toc485332356" w:history="1">
        <w:r w:rsidRPr="00B02FC7">
          <w:rPr>
            <w:rStyle w:val="Hipervnculo"/>
            <w:noProof/>
          </w:rPr>
          <w:t>5.3 Factibilidad Operativa</w:t>
        </w:r>
        <w:r>
          <w:rPr>
            <w:noProof/>
            <w:webHidden/>
          </w:rPr>
          <w:tab/>
        </w:r>
        <w:r>
          <w:rPr>
            <w:noProof/>
            <w:webHidden/>
          </w:rPr>
          <w:fldChar w:fldCharType="begin"/>
        </w:r>
        <w:r>
          <w:rPr>
            <w:noProof/>
            <w:webHidden/>
          </w:rPr>
          <w:instrText xml:space="preserve"> PAGEREF _Toc485332356 \h </w:instrText>
        </w:r>
        <w:r>
          <w:rPr>
            <w:noProof/>
            <w:webHidden/>
          </w:rPr>
        </w:r>
        <w:r>
          <w:rPr>
            <w:noProof/>
            <w:webHidden/>
          </w:rPr>
          <w:fldChar w:fldCharType="separate"/>
        </w:r>
        <w:r>
          <w:rPr>
            <w:noProof/>
            <w:webHidden/>
          </w:rPr>
          <w:t>38</w:t>
        </w:r>
        <w:r>
          <w:rPr>
            <w:noProof/>
            <w:webHidden/>
          </w:rPr>
          <w:fldChar w:fldCharType="end"/>
        </w:r>
      </w:hyperlink>
    </w:p>
    <w:p w14:paraId="13E8302B" w14:textId="66C8E769" w:rsidR="007F301D" w:rsidRDefault="007F301D">
      <w:pPr>
        <w:pStyle w:val="TDC3"/>
        <w:rPr>
          <w:rFonts w:asciiTheme="minorHAnsi" w:eastAsiaTheme="minorEastAsia" w:hAnsiTheme="minorHAnsi" w:cstheme="minorBidi"/>
          <w:noProof/>
          <w:color w:val="auto"/>
        </w:rPr>
      </w:pPr>
      <w:hyperlink w:anchor="_Toc485332357" w:history="1">
        <w:r w:rsidRPr="00B02FC7">
          <w:rPr>
            <w:rStyle w:val="Hipervnculo"/>
            <w:noProof/>
          </w:rPr>
          <w:t>5.3.1 Análisis de Factibilidad Operativa</w:t>
        </w:r>
        <w:r>
          <w:rPr>
            <w:noProof/>
            <w:webHidden/>
          </w:rPr>
          <w:tab/>
        </w:r>
        <w:r>
          <w:rPr>
            <w:noProof/>
            <w:webHidden/>
          </w:rPr>
          <w:fldChar w:fldCharType="begin"/>
        </w:r>
        <w:r>
          <w:rPr>
            <w:noProof/>
            <w:webHidden/>
          </w:rPr>
          <w:instrText xml:space="preserve"> PAGEREF _Toc485332357 \h </w:instrText>
        </w:r>
        <w:r>
          <w:rPr>
            <w:noProof/>
            <w:webHidden/>
          </w:rPr>
        </w:r>
        <w:r>
          <w:rPr>
            <w:noProof/>
            <w:webHidden/>
          </w:rPr>
          <w:fldChar w:fldCharType="separate"/>
        </w:r>
        <w:r>
          <w:rPr>
            <w:noProof/>
            <w:webHidden/>
          </w:rPr>
          <w:t>38</w:t>
        </w:r>
        <w:r>
          <w:rPr>
            <w:noProof/>
            <w:webHidden/>
          </w:rPr>
          <w:fldChar w:fldCharType="end"/>
        </w:r>
      </w:hyperlink>
    </w:p>
    <w:p w14:paraId="4D8CA5A8" w14:textId="28D4ACAA" w:rsidR="007F301D" w:rsidRDefault="007F301D">
      <w:pPr>
        <w:pStyle w:val="TDC3"/>
        <w:rPr>
          <w:rFonts w:asciiTheme="minorHAnsi" w:eastAsiaTheme="minorEastAsia" w:hAnsiTheme="minorHAnsi" w:cstheme="minorBidi"/>
          <w:noProof/>
          <w:color w:val="auto"/>
        </w:rPr>
      </w:pPr>
      <w:hyperlink w:anchor="_Toc485332358" w:history="1">
        <w:r w:rsidRPr="00B02FC7">
          <w:rPr>
            <w:rStyle w:val="Hipervnculo"/>
            <w:noProof/>
          </w:rPr>
          <w:t>5.3.2 Conclusión</w:t>
        </w:r>
        <w:r>
          <w:rPr>
            <w:noProof/>
            <w:webHidden/>
          </w:rPr>
          <w:tab/>
        </w:r>
        <w:r>
          <w:rPr>
            <w:noProof/>
            <w:webHidden/>
          </w:rPr>
          <w:fldChar w:fldCharType="begin"/>
        </w:r>
        <w:r>
          <w:rPr>
            <w:noProof/>
            <w:webHidden/>
          </w:rPr>
          <w:instrText xml:space="preserve"> PAGEREF _Toc485332358 \h </w:instrText>
        </w:r>
        <w:r>
          <w:rPr>
            <w:noProof/>
            <w:webHidden/>
          </w:rPr>
        </w:r>
        <w:r>
          <w:rPr>
            <w:noProof/>
            <w:webHidden/>
          </w:rPr>
          <w:fldChar w:fldCharType="separate"/>
        </w:r>
        <w:r>
          <w:rPr>
            <w:noProof/>
            <w:webHidden/>
          </w:rPr>
          <w:t>39</w:t>
        </w:r>
        <w:r>
          <w:rPr>
            <w:noProof/>
            <w:webHidden/>
          </w:rPr>
          <w:fldChar w:fldCharType="end"/>
        </w:r>
      </w:hyperlink>
    </w:p>
    <w:p w14:paraId="27BBF52D" w14:textId="59A6BDBC" w:rsidR="007F301D" w:rsidRDefault="007F301D">
      <w:pPr>
        <w:pStyle w:val="TDC2"/>
        <w:tabs>
          <w:tab w:val="right" w:leader="dot" w:pos="8828"/>
        </w:tabs>
        <w:rPr>
          <w:rFonts w:asciiTheme="minorHAnsi" w:eastAsiaTheme="minorEastAsia" w:hAnsiTheme="minorHAnsi" w:cstheme="minorBidi"/>
          <w:noProof/>
          <w:color w:val="auto"/>
        </w:rPr>
      </w:pPr>
      <w:hyperlink w:anchor="_Toc485332359" w:history="1">
        <w:r w:rsidRPr="00B02FC7">
          <w:rPr>
            <w:rStyle w:val="Hipervnculo"/>
            <w:noProof/>
          </w:rPr>
          <w:t>5.4 Factibilidad Económica</w:t>
        </w:r>
        <w:r>
          <w:rPr>
            <w:noProof/>
            <w:webHidden/>
          </w:rPr>
          <w:tab/>
        </w:r>
        <w:r>
          <w:rPr>
            <w:noProof/>
            <w:webHidden/>
          </w:rPr>
          <w:fldChar w:fldCharType="begin"/>
        </w:r>
        <w:r>
          <w:rPr>
            <w:noProof/>
            <w:webHidden/>
          </w:rPr>
          <w:instrText xml:space="preserve"> PAGEREF _Toc485332359 \h </w:instrText>
        </w:r>
        <w:r>
          <w:rPr>
            <w:noProof/>
            <w:webHidden/>
          </w:rPr>
        </w:r>
        <w:r>
          <w:rPr>
            <w:noProof/>
            <w:webHidden/>
          </w:rPr>
          <w:fldChar w:fldCharType="separate"/>
        </w:r>
        <w:r>
          <w:rPr>
            <w:noProof/>
            <w:webHidden/>
          </w:rPr>
          <w:t>39</w:t>
        </w:r>
        <w:r>
          <w:rPr>
            <w:noProof/>
            <w:webHidden/>
          </w:rPr>
          <w:fldChar w:fldCharType="end"/>
        </w:r>
      </w:hyperlink>
    </w:p>
    <w:p w14:paraId="70B97C56" w14:textId="48C9D521" w:rsidR="007F301D" w:rsidRDefault="007F301D">
      <w:pPr>
        <w:pStyle w:val="TDC3"/>
        <w:rPr>
          <w:rFonts w:asciiTheme="minorHAnsi" w:eastAsiaTheme="minorEastAsia" w:hAnsiTheme="minorHAnsi" w:cstheme="minorBidi"/>
          <w:noProof/>
          <w:color w:val="auto"/>
        </w:rPr>
      </w:pPr>
      <w:hyperlink w:anchor="_Toc485332360" w:history="1">
        <w:r w:rsidRPr="00B02FC7">
          <w:rPr>
            <w:rStyle w:val="Hipervnculo"/>
            <w:noProof/>
          </w:rPr>
          <w:t>5.4.1 Determinación de Costos</w:t>
        </w:r>
        <w:r>
          <w:rPr>
            <w:noProof/>
            <w:webHidden/>
          </w:rPr>
          <w:tab/>
        </w:r>
        <w:r>
          <w:rPr>
            <w:noProof/>
            <w:webHidden/>
          </w:rPr>
          <w:fldChar w:fldCharType="begin"/>
        </w:r>
        <w:r>
          <w:rPr>
            <w:noProof/>
            <w:webHidden/>
          </w:rPr>
          <w:instrText xml:space="preserve"> PAGEREF _Toc485332360 \h </w:instrText>
        </w:r>
        <w:r>
          <w:rPr>
            <w:noProof/>
            <w:webHidden/>
          </w:rPr>
        </w:r>
        <w:r>
          <w:rPr>
            <w:noProof/>
            <w:webHidden/>
          </w:rPr>
          <w:fldChar w:fldCharType="separate"/>
        </w:r>
        <w:r>
          <w:rPr>
            <w:noProof/>
            <w:webHidden/>
          </w:rPr>
          <w:t>39</w:t>
        </w:r>
        <w:r>
          <w:rPr>
            <w:noProof/>
            <w:webHidden/>
          </w:rPr>
          <w:fldChar w:fldCharType="end"/>
        </w:r>
      </w:hyperlink>
    </w:p>
    <w:p w14:paraId="16E3E9E7" w14:textId="0AE83EE4" w:rsidR="007F301D" w:rsidRDefault="007F301D">
      <w:pPr>
        <w:pStyle w:val="TDC4"/>
        <w:tabs>
          <w:tab w:val="right" w:leader="dot" w:pos="8828"/>
        </w:tabs>
        <w:rPr>
          <w:rFonts w:asciiTheme="minorHAnsi" w:eastAsiaTheme="minorEastAsia" w:hAnsiTheme="minorHAnsi" w:cstheme="minorBidi"/>
          <w:noProof/>
          <w:color w:val="auto"/>
        </w:rPr>
      </w:pPr>
      <w:hyperlink w:anchor="_Toc485332361" w:history="1">
        <w:r w:rsidRPr="00B02FC7">
          <w:rPr>
            <w:rStyle w:val="Hipervnculo"/>
            <w:noProof/>
          </w:rPr>
          <w:t>5.4.1.1 Costo de Desarrollo</w:t>
        </w:r>
        <w:r>
          <w:rPr>
            <w:noProof/>
            <w:webHidden/>
          </w:rPr>
          <w:tab/>
        </w:r>
        <w:r>
          <w:rPr>
            <w:noProof/>
            <w:webHidden/>
          </w:rPr>
          <w:fldChar w:fldCharType="begin"/>
        </w:r>
        <w:r>
          <w:rPr>
            <w:noProof/>
            <w:webHidden/>
          </w:rPr>
          <w:instrText xml:space="preserve"> PAGEREF _Toc485332361 \h </w:instrText>
        </w:r>
        <w:r>
          <w:rPr>
            <w:noProof/>
            <w:webHidden/>
          </w:rPr>
        </w:r>
        <w:r>
          <w:rPr>
            <w:noProof/>
            <w:webHidden/>
          </w:rPr>
          <w:fldChar w:fldCharType="separate"/>
        </w:r>
        <w:r>
          <w:rPr>
            <w:noProof/>
            <w:webHidden/>
          </w:rPr>
          <w:t>39</w:t>
        </w:r>
        <w:r>
          <w:rPr>
            <w:noProof/>
            <w:webHidden/>
          </w:rPr>
          <w:fldChar w:fldCharType="end"/>
        </w:r>
      </w:hyperlink>
    </w:p>
    <w:p w14:paraId="409103BB" w14:textId="36B35BCB" w:rsidR="007F301D" w:rsidRDefault="007F301D">
      <w:pPr>
        <w:pStyle w:val="TDC4"/>
        <w:tabs>
          <w:tab w:val="right" w:leader="dot" w:pos="8828"/>
        </w:tabs>
        <w:rPr>
          <w:rFonts w:asciiTheme="minorHAnsi" w:eastAsiaTheme="minorEastAsia" w:hAnsiTheme="minorHAnsi" w:cstheme="minorBidi"/>
          <w:noProof/>
          <w:color w:val="auto"/>
        </w:rPr>
      </w:pPr>
      <w:hyperlink w:anchor="_Toc485332362" w:history="1">
        <w:r w:rsidRPr="00B02FC7">
          <w:rPr>
            <w:rStyle w:val="Hipervnculo"/>
            <w:noProof/>
          </w:rPr>
          <w:t>5.4.1.2 Costo de Implementación</w:t>
        </w:r>
        <w:r>
          <w:rPr>
            <w:noProof/>
            <w:webHidden/>
          </w:rPr>
          <w:tab/>
        </w:r>
        <w:r>
          <w:rPr>
            <w:noProof/>
            <w:webHidden/>
          </w:rPr>
          <w:fldChar w:fldCharType="begin"/>
        </w:r>
        <w:r>
          <w:rPr>
            <w:noProof/>
            <w:webHidden/>
          </w:rPr>
          <w:instrText xml:space="preserve"> PAGEREF _Toc485332362 \h </w:instrText>
        </w:r>
        <w:r>
          <w:rPr>
            <w:noProof/>
            <w:webHidden/>
          </w:rPr>
        </w:r>
        <w:r>
          <w:rPr>
            <w:noProof/>
            <w:webHidden/>
          </w:rPr>
          <w:fldChar w:fldCharType="separate"/>
        </w:r>
        <w:r>
          <w:rPr>
            <w:noProof/>
            <w:webHidden/>
          </w:rPr>
          <w:t>39</w:t>
        </w:r>
        <w:r>
          <w:rPr>
            <w:noProof/>
            <w:webHidden/>
          </w:rPr>
          <w:fldChar w:fldCharType="end"/>
        </w:r>
      </w:hyperlink>
    </w:p>
    <w:p w14:paraId="1648FB59" w14:textId="73111F5E" w:rsidR="007F301D" w:rsidRDefault="007F301D">
      <w:pPr>
        <w:pStyle w:val="TDC4"/>
        <w:tabs>
          <w:tab w:val="right" w:leader="dot" w:pos="8828"/>
        </w:tabs>
        <w:rPr>
          <w:rFonts w:asciiTheme="minorHAnsi" w:eastAsiaTheme="minorEastAsia" w:hAnsiTheme="minorHAnsi" w:cstheme="minorBidi"/>
          <w:noProof/>
          <w:color w:val="auto"/>
        </w:rPr>
      </w:pPr>
      <w:hyperlink w:anchor="_Toc485332363" w:history="1">
        <w:r w:rsidRPr="00B02FC7">
          <w:rPr>
            <w:rStyle w:val="Hipervnculo"/>
            <w:noProof/>
          </w:rPr>
          <w:t>5.4.1.3 Costo de Operación</w:t>
        </w:r>
        <w:r>
          <w:rPr>
            <w:noProof/>
            <w:webHidden/>
          </w:rPr>
          <w:tab/>
        </w:r>
        <w:r>
          <w:rPr>
            <w:noProof/>
            <w:webHidden/>
          </w:rPr>
          <w:fldChar w:fldCharType="begin"/>
        </w:r>
        <w:r>
          <w:rPr>
            <w:noProof/>
            <w:webHidden/>
          </w:rPr>
          <w:instrText xml:space="preserve"> PAGEREF _Toc485332363 \h </w:instrText>
        </w:r>
        <w:r>
          <w:rPr>
            <w:noProof/>
            <w:webHidden/>
          </w:rPr>
        </w:r>
        <w:r>
          <w:rPr>
            <w:noProof/>
            <w:webHidden/>
          </w:rPr>
          <w:fldChar w:fldCharType="separate"/>
        </w:r>
        <w:r>
          <w:rPr>
            <w:noProof/>
            <w:webHidden/>
          </w:rPr>
          <w:t>40</w:t>
        </w:r>
        <w:r>
          <w:rPr>
            <w:noProof/>
            <w:webHidden/>
          </w:rPr>
          <w:fldChar w:fldCharType="end"/>
        </w:r>
      </w:hyperlink>
    </w:p>
    <w:p w14:paraId="08DF33B7" w14:textId="575CCD43" w:rsidR="007F301D" w:rsidRDefault="007F301D">
      <w:pPr>
        <w:pStyle w:val="TDC4"/>
        <w:tabs>
          <w:tab w:val="right" w:leader="dot" w:pos="8828"/>
        </w:tabs>
        <w:rPr>
          <w:rFonts w:asciiTheme="minorHAnsi" w:eastAsiaTheme="minorEastAsia" w:hAnsiTheme="minorHAnsi" w:cstheme="minorBidi"/>
          <w:noProof/>
          <w:color w:val="auto"/>
        </w:rPr>
      </w:pPr>
      <w:hyperlink w:anchor="_Toc485332364" w:history="1">
        <w:r w:rsidRPr="00B02FC7">
          <w:rPr>
            <w:rStyle w:val="Hipervnculo"/>
            <w:noProof/>
          </w:rPr>
          <w:t>5.4.1.4 Resumen de Costo</w:t>
        </w:r>
        <w:r>
          <w:rPr>
            <w:noProof/>
            <w:webHidden/>
          </w:rPr>
          <w:tab/>
        </w:r>
        <w:r>
          <w:rPr>
            <w:noProof/>
            <w:webHidden/>
          </w:rPr>
          <w:fldChar w:fldCharType="begin"/>
        </w:r>
        <w:r>
          <w:rPr>
            <w:noProof/>
            <w:webHidden/>
          </w:rPr>
          <w:instrText xml:space="preserve"> PAGEREF _Toc485332364 \h </w:instrText>
        </w:r>
        <w:r>
          <w:rPr>
            <w:noProof/>
            <w:webHidden/>
          </w:rPr>
        </w:r>
        <w:r>
          <w:rPr>
            <w:noProof/>
            <w:webHidden/>
          </w:rPr>
          <w:fldChar w:fldCharType="separate"/>
        </w:r>
        <w:r>
          <w:rPr>
            <w:noProof/>
            <w:webHidden/>
          </w:rPr>
          <w:t>40</w:t>
        </w:r>
        <w:r>
          <w:rPr>
            <w:noProof/>
            <w:webHidden/>
          </w:rPr>
          <w:fldChar w:fldCharType="end"/>
        </w:r>
      </w:hyperlink>
    </w:p>
    <w:p w14:paraId="75CFB7AA" w14:textId="08448686" w:rsidR="007F301D" w:rsidRDefault="007F301D">
      <w:pPr>
        <w:pStyle w:val="TDC3"/>
        <w:rPr>
          <w:rFonts w:asciiTheme="minorHAnsi" w:eastAsiaTheme="minorEastAsia" w:hAnsiTheme="minorHAnsi" w:cstheme="minorBidi"/>
          <w:noProof/>
          <w:color w:val="auto"/>
        </w:rPr>
      </w:pPr>
      <w:hyperlink w:anchor="_Toc485332365" w:history="1">
        <w:r w:rsidRPr="00B02FC7">
          <w:rPr>
            <w:rStyle w:val="Hipervnculo"/>
            <w:noProof/>
          </w:rPr>
          <w:t>5.4.2 Determinación de Ingresos y Beneficios</w:t>
        </w:r>
        <w:r>
          <w:rPr>
            <w:noProof/>
            <w:webHidden/>
          </w:rPr>
          <w:tab/>
        </w:r>
        <w:r>
          <w:rPr>
            <w:noProof/>
            <w:webHidden/>
          </w:rPr>
          <w:fldChar w:fldCharType="begin"/>
        </w:r>
        <w:r>
          <w:rPr>
            <w:noProof/>
            <w:webHidden/>
          </w:rPr>
          <w:instrText xml:space="preserve"> PAGEREF _Toc485332365 \h </w:instrText>
        </w:r>
        <w:r>
          <w:rPr>
            <w:noProof/>
            <w:webHidden/>
          </w:rPr>
        </w:r>
        <w:r>
          <w:rPr>
            <w:noProof/>
            <w:webHidden/>
          </w:rPr>
          <w:fldChar w:fldCharType="separate"/>
        </w:r>
        <w:r>
          <w:rPr>
            <w:noProof/>
            <w:webHidden/>
          </w:rPr>
          <w:t>41</w:t>
        </w:r>
        <w:r>
          <w:rPr>
            <w:noProof/>
            <w:webHidden/>
          </w:rPr>
          <w:fldChar w:fldCharType="end"/>
        </w:r>
      </w:hyperlink>
    </w:p>
    <w:p w14:paraId="3CC5D9D6" w14:textId="2EA12E5F" w:rsidR="007F301D" w:rsidRDefault="007F301D">
      <w:pPr>
        <w:pStyle w:val="TDC3"/>
        <w:rPr>
          <w:rFonts w:asciiTheme="minorHAnsi" w:eastAsiaTheme="minorEastAsia" w:hAnsiTheme="minorHAnsi" w:cstheme="minorBidi"/>
          <w:noProof/>
          <w:color w:val="auto"/>
        </w:rPr>
      </w:pPr>
      <w:hyperlink w:anchor="_Toc485332366" w:history="1">
        <w:r w:rsidRPr="00B02FC7">
          <w:rPr>
            <w:rStyle w:val="Hipervnculo"/>
            <w:noProof/>
          </w:rPr>
          <w:t>5.4.3 Flujo de Caja</w:t>
        </w:r>
        <w:r>
          <w:rPr>
            <w:noProof/>
            <w:webHidden/>
          </w:rPr>
          <w:tab/>
        </w:r>
        <w:r>
          <w:rPr>
            <w:noProof/>
            <w:webHidden/>
          </w:rPr>
          <w:fldChar w:fldCharType="begin"/>
        </w:r>
        <w:r>
          <w:rPr>
            <w:noProof/>
            <w:webHidden/>
          </w:rPr>
          <w:instrText xml:space="preserve"> PAGEREF _Toc485332366 \h </w:instrText>
        </w:r>
        <w:r>
          <w:rPr>
            <w:noProof/>
            <w:webHidden/>
          </w:rPr>
        </w:r>
        <w:r>
          <w:rPr>
            <w:noProof/>
            <w:webHidden/>
          </w:rPr>
          <w:fldChar w:fldCharType="separate"/>
        </w:r>
        <w:r>
          <w:rPr>
            <w:noProof/>
            <w:webHidden/>
          </w:rPr>
          <w:t>43</w:t>
        </w:r>
        <w:r>
          <w:rPr>
            <w:noProof/>
            <w:webHidden/>
          </w:rPr>
          <w:fldChar w:fldCharType="end"/>
        </w:r>
      </w:hyperlink>
    </w:p>
    <w:p w14:paraId="0D42C1EF" w14:textId="682DDB4E" w:rsidR="007F301D" w:rsidRDefault="007F301D">
      <w:pPr>
        <w:pStyle w:val="TDC3"/>
        <w:rPr>
          <w:rFonts w:asciiTheme="minorHAnsi" w:eastAsiaTheme="minorEastAsia" w:hAnsiTheme="minorHAnsi" w:cstheme="minorBidi"/>
          <w:noProof/>
          <w:color w:val="auto"/>
        </w:rPr>
      </w:pPr>
      <w:hyperlink w:anchor="_Toc485332367" w:history="1">
        <w:r w:rsidRPr="00B02FC7">
          <w:rPr>
            <w:rStyle w:val="Hipervnculo"/>
            <w:noProof/>
          </w:rPr>
          <w:t>5.4.3 Cálculo del VAN</w:t>
        </w:r>
        <w:r>
          <w:rPr>
            <w:noProof/>
            <w:webHidden/>
          </w:rPr>
          <w:tab/>
        </w:r>
        <w:r>
          <w:rPr>
            <w:noProof/>
            <w:webHidden/>
          </w:rPr>
          <w:fldChar w:fldCharType="begin"/>
        </w:r>
        <w:r>
          <w:rPr>
            <w:noProof/>
            <w:webHidden/>
          </w:rPr>
          <w:instrText xml:space="preserve"> PAGEREF _Toc485332367 \h </w:instrText>
        </w:r>
        <w:r>
          <w:rPr>
            <w:noProof/>
            <w:webHidden/>
          </w:rPr>
        </w:r>
        <w:r>
          <w:rPr>
            <w:noProof/>
            <w:webHidden/>
          </w:rPr>
          <w:fldChar w:fldCharType="separate"/>
        </w:r>
        <w:r>
          <w:rPr>
            <w:noProof/>
            <w:webHidden/>
          </w:rPr>
          <w:t>44</w:t>
        </w:r>
        <w:r>
          <w:rPr>
            <w:noProof/>
            <w:webHidden/>
          </w:rPr>
          <w:fldChar w:fldCharType="end"/>
        </w:r>
      </w:hyperlink>
    </w:p>
    <w:p w14:paraId="5516A379" w14:textId="7A47D746" w:rsidR="007F301D" w:rsidRDefault="007F301D">
      <w:pPr>
        <w:pStyle w:val="TDC3"/>
        <w:rPr>
          <w:rFonts w:asciiTheme="minorHAnsi" w:eastAsiaTheme="minorEastAsia" w:hAnsiTheme="minorHAnsi" w:cstheme="minorBidi"/>
          <w:noProof/>
          <w:color w:val="auto"/>
        </w:rPr>
      </w:pPr>
      <w:hyperlink w:anchor="_Toc485332368" w:history="1">
        <w:r w:rsidRPr="00B02FC7">
          <w:rPr>
            <w:rStyle w:val="Hipervnculo"/>
            <w:noProof/>
          </w:rPr>
          <w:t>5.4.3 Conclusión</w:t>
        </w:r>
        <w:r>
          <w:rPr>
            <w:noProof/>
            <w:webHidden/>
          </w:rPr>
          <w:tab/>
        </w:r>
        <w:r>
          <w:rPr>
            <w:noProof/>
            <w:webHidden/>
          </w:rPr>
          <w:fldChar w:fldCharType="begin"/>
        </w:r>
        <w:r>
          <w:rPr>
            <w:noProof/>
            <w:webHidden/>
          </w:rPr>
          <w:instrText xml:space="preserve"> PAGEREF _Toc485332368 \h </w:instrText>
        </w:r>
        <w:r>
          <w:rPr>
            <w:noProof/>
            <w:webHidden/>
          </w:rPr>
        </w:r>
        <w:r>
          <w:rPr>
            <w:noProof/>
            <w:webHidden/>
          </w:rPr>
          <w:fldChar w:fldCharType="separate"/>
        </w:r>
        <w:r>
          <w:rPr>
            <w:noProof/>
            <w:webHidden/>
          </w:rPr>
          <w:t>44</w:t>
        </w:r>
        <w:r>
          <w:rPr>
            <w:noProof/>
            <w:webHidden/>
          </w:rPr>
          <w:fldChar w:fldCharType="end"/>
        </w:r>
      </w:hyperlink>
    </w:p>
    <w:p w14:paraId="608A34E4" w14:textId="5639BE29" w:rsidR="007F301D" w:rsidRDefault="007F301D">
      <w:pPr>
        <w:pStyle w:val="TDC2"/>
        <w:tabs>
          <w:tab w:val="right" w:leader="dot" w:pos="8828"/>
        </w:tabs>
        <w:rPr>
          <w:rFonts w:asciiTheme="minorHAnsi" w:eastAsiaTheme="minorEastAsia" w:hAnsiTheme="minorHAnsi" w:cstheme="minorBidi"/>
          <w:noProof/>
          <w:color w:val="auto"/>
        </w:rPr>
      </w:pPr>
      <w:hyperlink w:anchor="_Toc485332369" w:history="1">
        <w:r w:rsidRPr="00B02FC7">
          <w:rPr>
            <w:rStyle w:val="Hipervnculo"/>
            <w:noProof/>
          </w:rPr>
          <w:t>6.1 Casos de Uso</w:t>
        </w:r>
        <w:r>
          <w:rPr>
            <w:noProof/>
            <w:webHidden/>
          </w:rPr>
          <w:tab/>
        </w:r>
        <w:r>
          <w:rPr>
            <w:noProof/>
            <w:webHidden/>
          </w:rPr>
          <w:fldChar w:fldCharType="begin"/>
        </w:r>
        <w:r>
          <w:rPr>
            <w:noProof/>
            <w:webHidden/>
          </w:rPr>
          <w:instrText xml:space="preserve"> PAGEREF _Toc485332369 \h </w:instrText>
        </w:r>
        <w:r>
          <w:rPr>
            <w:noProof/>
            <w:webHidden/>
          </w:rPr>
        </w:r>
        <w:r>
          <w:rPr>
            <w:noProof/>
            <w:webHidden/>
          </w:rPr>
          <w:fldChar w:fldCharType="separate"/>
        </w:r>
        <w:r>
          <w:rPr>
            <w:noProof/>
            <w:webHidden/>
          </w:rPr>
          <w:t>45</w:t>
        </w:r>
        <w:r>
          <w:rPr>
            <w:noProof/>
            <w:webHidden/>
          </w:rPr>
          <w:fldChar w:fldCharType="end"/>
        </w:r>
      </w:hyperlink>
    </w:p>
    <w:p w14:paraId="311C0A29" w14:textId="6396C0CF" w:rsidR="007F301D" w:rsidRDefault="007F301D">
      <w:pPr>
        <w:pStyle w:val="TDC3"/>
        <w:rPr>
          <w:rFonts w:asciiTheme="minorHAnsi" w:eastAsiaTheme="minorEastAsia" w:hAnsiTheme="minorHAnsi" w:cstheme="minorBidi"/>
          <w:noProof/>
          <w:color w:val="auto"/>
        </w:rPr>
      </w:pPr>
      <w:hyperlink w:anchor="_Toc485332370" w:history="1">
        <w:r w:rsidRPr="00B02FC7">
          <w:rPr>
            <w:rStyle w:val="Hipervnculo"/>
            <w:noProof/>
          </w:rPr>
          <w:t>6.1.1 Actores</w:t>
        </w:r>
        <w:r>
          <w:rPr>
            <w:noProof/>
            <w:webHidden/>
          </w:rPr>
          <w:tab/>
        </w:r>
        <w:r>
          <w:rPr>
            <w:noProof/>
            <w:webHidden/>
          </w:rPr>
          <w:fldChar w:fldCharType="begin"/>
        </w:r>
        <w:r>
          <w:rPr>
            <w:noProof/>
            <w:webHidden/>
          </w:rPr>
          <w:instrText xml:space="preserve"> PAGEREF _Toc485332370 \h </w:instrText>
        </w:r>
        <w:r>
          <w:rPr>
            <w:noProof/>
            <w:webHidden/>
          </w:rPr>
        </w:r>
        <w:r>
          <w:rPr>
            <w:noProof/>
            <w:webHidden/>
          </w:rPr>
          <w:fldChar w:fldCharType="separate"/>
        </w:r>
        <w:r>
          <w:rPr>
            <w:noProof/>
            <w:webHidden/>
          </w:rPr>
          <w:t>45</w:t>
        </w:r>
        <w:r>
          <w:rPr>
            <w:noProof/>
            <w:webHidden/>
          </w:rPr>
          <w:fldChar w:fldCharType="end"/>
        </w:r>
      </w:hyperlink>
    </w:p>
    <w:p w14:paraId="1BBE9FFD" w14:textId="753CF3C4" w:rsidR="007F301D" w:rsidRDefault="007F301D">
      <w:pPr>
        <w:pStyle w:val="TDC3"/>
        <w:rPr>
          <w:rFonts w:asciiTheme="minorHAnsi" w:eastAsiaTheme="minorEastAsia" w:hAnsiTheme="minorHAnsi" w:cstheme="minorBidi"/>
          <w:noProof/>
          <w:color w:val="auto"/>
        </w:rPr>
      </w:pPr>
      <w:hyperlink w:anchor="_Toc485332371" w:history="1">
        <w:r w:rsidRPr="00B02FC7">
          <w:rPr>
            <w:rStyle w:val="Hipervnculo"/>
            <w:noProof/>
          </w:rPr>
          <w:t>6.1.2 Diagramas de casos de uso y descripción</w:t>
        </w:r>
        <w:r>
          <w:rPr>
            <w:noProof/>
            <w:webHidden/>
          </w:rPr>
          <w:tab/>
        </w:r>
        <w:r>
          <w:rPr>
            <w:noProof/>
            <w:webHidden/>
          </w:rPr>
          <w:fldChar w:fldCharType="begin"/>
        </w:r>
        <w:r>
          <w:rPr>
            <w:noProof/>
            <w:webHidden/>
          </w:rPr>
          <w:instrText xml:space="preserve"> PAGEREF _Toc485332371 \h </w:instrText>
        </w:r>
        <w:r>
          <w:rPr>
            <w:noProof/>
            <w:webHidden/>
          </w:rPr>
        </w:r>
        <w:r>
          <w:rPr>
            <w:noProof/>
            <w:webHidden/>
          </w:rPr>
          <w:fldChar w:fldCharType="separate"/>
        </w:r>
        <w:r>
          <w:rPr>
            <w:noProof/>
            <w:webHidden/>
          </w:rPr>
          <w:t>46</w:t>
        </w:r>
        <w:r>
          <w:rPr>
            <w:noProof/>
            <w:webHidden/>
          </w:rPr>
          <w:fldChar w:fldCharType="end"/>
        </w:r>
      </w:hyperlink>
    </w:p>
    <w:p w14:paraId="7B0C5F42" w14:textId="79926144" w:rsidR="007F301D" w:rsidRDefault="007F301D">
      <w:pPr>
        <w:pStyle w:val="TDC4"/>
        <w:tabs>
          <w:tab w:val="right" w:leader="dot" w:pos="8828"/>
        </w:tabs>
        <w:rPr>
          <w:rFonts w:asciiTheme="minorHAnsi" w:eastAsiaTheme="minorEastAsia" w:hAnsiTheme="minorHAnsi" w:cstheme="minorBidi"/>
          <w:noProof/>
          <w:color w:val="auto"/>
        </w:rPr>
      </w:pPr>
      <w:hyperlink w:anchor="_Toc485332372" w:history="1">
        <w:r w:rsidRPr="00B02FC7">
          <w:rPr>
            <w:rStyle w:val="Hipervnculo"/>
            <w:noProof/>
          </w:rPr>
          <w:t>6.1.2.1 Diagramas de casos de uso para la página web</w:t>
        </w:r>
        <w:r>
          <w:rPr>
            <w:noProof/>
            <w:webHidden/>
          </w:rPr>
          <w:tab/>
        </w:r>
        <w:r>
          <w:rPr>
            <w:noProof/>
            <w:webHidden/>
          </w:rPr>
          <w:fldChar w:fldCharType="begin"/>
        </w:r>
        <w:r>
          <w:rPr>
            <w:noProof/>
            <w:webHidden/>
          </w:rPr>
          <w:instrText xml:space="preserve"> PAGEREF _Toc485332372 \h </w:instrText>
        </w:r>
        <w:r>
          <w:rPr>
            <w:noProof/>
            <w:webHidden/>
          </w:rPr>
        </w:r>
        <w:r>
          <w:rPr>
            <w:noProof/>
            <w:webHidden/>
          </w:rPr>
          <w:fldChar w:fldCharType="separate"/>
        </w:r>
        <w:r>
          <w:rPr>
            <w:noProof/>
            <w:webHidden/>
          </w:rPr>
          <w:t>46</w:t>
        </w:r>
        <w:r>
          <w:rPr>
            <w:noProof/>
            <w:webHidden/>
          </w:rPr>
          <w:fldChar w:fldCharType="end"/>
        </w:r>
      </w:hyperlink>
    </w:p>
    <w:p w14:paraId="24AF6994" w14:textId="6E574C0D" w:rsidR="007F301D" w:rsidRDefault="007F301D">
      <w:pPr>
        <w:pStyle w:val="TDC4"/>
        <w:tabs>
          <w:tab w:val="right" w:leader="dot" w:pos="8828"/>
        </w:tabs>
        <w:rPr>
          <w:rFonts w:asciiTheme="minorHAnsi" w:eastAsiaTheme="minorEastAsia" w:hAnsiTheme="minorHAnsi" w:cstheme="minorBidi"/>
          <w:noProof/>
          <w:color w:val="auto"/>
        </w:rPr>
      </w:pPr>
      <w:hyperlink w:anchor="_Toc485332373" w:history="1">
        <w:r w:rsidRPr="00B02FC7">
          <w:rPr>
            <w:rStyle w:val="Hipervnculo"/>
            <w:noProof/>
          </w:rPr>
          <w:t>6.1.2.2 Diagramas de casos de usos para la aplicación móvil</w:t>
        </w:r>
        <w:r>
          <w:rPr>
            <w:noProof/>
            <w:webHidden/>
          </w:rPr>
          <w:tab/>
        </w:r>
        <w:r>
          <w:rPr>
            <w:noProof/>
            <w:webHidden/>
          </w:rPr>
          <w:fldChar w:fldCharType="begin"/>
        </w:r>
        <w:r>
          <w:rPr>
            <w:noProof/>
            <w:webHidden/>
          </w:rPr>
          <w:instrText xml:space="preserve"> PAGEREF _Toc485332373 \h </w:instrText>
        </w:r>
        <w:r>
          <w:rPr>
            <w:noProof/>
            <w:webHidden/>
          </w:rPr>
        </w:r>
        <w:r>
          <w:rPr>
            <w:noProof/>
            <w:webHidden/>
          </w:rPr>
          <w:fldChar w:fldCharType="separate"/>
        </w:r>
        <w:r>
          <w:rPr>
            <w:noProof/>
            <w:webHidden/>
          </w:rPr>
          <w:t>47</w:t>
        </w:r>
        <w:r>
          <w:rPr>
            <w:noProof/>
            <w:webHidden/>
          </w:rPr>
          <w:fldChar w:fldCharType="end"/>
        </w:r>
      </w:hyperlink>
    </w:p>
    <w:p w14:paraId="78721D51" w14:textId="449D3CD4" w:rsidR="007F301D" w:rsidRDefault="007F301D">
      <w:pPr>
        <w:pStyle w:val="TDC4"/>
        <w:tabs>
          <w:tab w:val="right" w:leader="dot" w:pos="8828"/>
        </w:tabs>
        <w:rPr>
          <w:rFonts w:asciiTheme="minorHAnsi" w:eastAsiaTheme="minorEastAsia" w:hAnsiTheme="minorHAnsi" w:cstheme="minorBidi"/>
          <w:noProof/>
          <w:color w:val="auto"/>
        </w:rPr>
      </w:pPr>
      <w:hyperlink w:anchor="_Toc485332374" w:history="1">
        <w:r w:rsidRPr="00B02FC7">
          <w:rPr>
            <w:rStyle w:val="Hipervnculo"/>
            <w:noProof/>
          </w:rPr>
          <w:t>6.1.2.3 Especificación de los casos de uso de la página web</w:t>
        </w:r>
        <w:r>
          <w:rPr>
            <w:noProof/>
            <w:webHidden/>
          </w:rPr>
          <w:tab/>
        </w:r>
        <w:r>
          <w:rPr>
            <w:noProof/>
            <w:webHidden/>
          </w:rPr>
          <w:fldChar w:fldCharType="begin"/>
        </w:r>
        <w:r>
          <w:rPr>
            <w:noProof/>
            <w:webHidden/>
          </w:rPr>
          <w:instrText xml:space="preserve"> PAGEREF _Toc485332374 \h </w:instrText>
        </w:r>
        <w:r>
          <w:rPr>
            <w:noProof/>
            <w:webHidden/>
          </w:rPr>
        </w:r>
        <w:r>
          <w:rPr>
            <w:noProof/>
            <w:webHidden/>
          </w:rPr>
          <w:fldChar w:fldCharType="separate"/>
        </w:r>
        <w:r>
          <w:rPr>
            <w:noProof/>
            <w:webHidden/>
          </w:rPr>
          <w:t>50</w:t>
        </w:r>
        <w:r>
          <w:rPr>
            <w:noProof/>
            <w:webHidden/>
          </w:rPr>
          <w:fldChar w:fldCharType="end"/>
        </w:r>
      </w:hyperlink>
    </w:p>
    <w:p w14:paraId="4CDBA25D" w14:textId="6CE0C18F" w:rsidR="007F301D" w:rsidRDefault="007F301D">
      <w:pPr>
        <w:pStyle w:val="TDC5"/>
        <w:tabs>
          <w:tab w:val="right" w:leader="dot" w:pos="8828"/>
        </w:tabs>
        <w:rPr>
          <w:noProof/>
        </w:rPr>
      </w:pPr>
      <w:hyperlink w:anchor="_Toc485332375" w:history="1">
        <w:r w:rsidRPr="00B02FC7">
          <w:rPr>
            <w:rStyle w:val="Hipervnculo"/>
            <w:noProof/>
          </w:rPr>
          <w:t>6.1.2.3.1 Caso de uso: Registrarse</w:t>
        </w:r>
        <w:r>
          <w:rPr>
            <w:noProof/>
            <w:webHidden/>
          </w:rPr>
          <w:tab/>
        </w:r>
        <w:r>
          <w:rPr>
            <w:noProof/>
            <w:webHidden/>
          </w:rPr>
          <w:fldChar w:fldCharType="begin"/>
        </w:r>
        <w:r>
          <w:rPr>
            <w:noProof/>
            <w:webHidden/>
          </w:rPr>
          <w:instrText xml:space="preserve"> PAGEREF _Toc485332375 \h </w:instrText>
        </w:r>
        <w:r>
          <w:rPr>
            <w:noProof/>
            <w:webHidden/>
          </w:rPr>
        </w:r>
        <w:r>
          <w:rPr>
            <w:noProof/>
            <w:webHidden/>
          </w:rPr>
          <w:fldChar w:fldCharType="separate"/>
        </w:r>
        <w:r>
          <w:rPr>
            <w:noProof/>
            <w:webHidden/>
          </w:rPr>
          <w:t>50</w:t>
        </w:r>
        <w:r>
          <w:rPr>
            <w:noProof/>
            <w:webHidden/>
          </w:rPr>
          <w:fldChar w:fldCharType="end"/>
        </w:r>
      </w:hyperlink>
    </w:p>
    <w:p w14:paraId="20F0A008" w14:textId="1F90306B" w:rsidR="007F301D" w:rsidRDefault="007F301D">
      <w:pPr>
        <w:pStyle w:val="TDC5"/>
        <w:tabs>
          <w:tab w:val="right" w:leader="dot" w:pos="8828"/>
        </w:tabs>
        <w:rPr>
          <w:noProof/>
        </w:rPr>
      </w:pPr>
      <w:hyperlink w:anchor="_Toc485332376" w:history="1">
        <w:r w:rsidRPr="00B02FC7">
          <w:rPr>
            <w:rStyle w:val="Hipervnculo"/>
            <w:noProof/>
          </w:rPr>
          <w:t>6.1.2.3.2 Caso de uso: Visualizar Evento</w:t>
        </w:r>
        <w:r>
          <w:rPr>
            <w:noProof/>
            <w:webHidden/>
          </w:rPr>
          <w:tab/>
        </w:r>
        <w:r>
          <w:rPr>
            <w:noProof/>
            <w:webHidden/>
          </w:rPr>
          <w:fldChar w:fldCharType="begin"/>
        </w:r>
        <w:r>
          <w:rPr>
            <w:noProof/>
            <w:webHidden/>
          </w:rPr>
          <w:instrText xml:space="preserve"> PAGEREF _Toc485332376 \h </w:instrText>
        </w:r>
        <w:r>
          <w:rPr>
            <w:noProof/>
            <w:webHidden/>
          </w:rPr>
        </w:r>
        <w:r>
          <w:rPr>
            <w:noProof/>
            <w:webHidden/>
          </w:rPr>
          <w:fldChar w:fldCharType="separate"/>
        </w:r>
        <w:r>
          <w:rPr>
            <w:noProof/>
            <w:webHidden/>
          </w:rPr>
          <w:t>51</w:t>
        </w:r>
        <w:r>
          <w:rPr>
            <w:noProof/>
            <w:webHidden/>
          </w:rPr>
          <w:fldChar w:fldCharType="end"/>
        </w:r>
      </w:hyperlink>
    </w:p>
    <w:p w14:paraId="4A380901" w14:textId="513AD65B" w:rsidR="007F301D" w:rsidRDefault="007F301D">
      <w:pPr>
        <w:pStyle w:val="TDC5"/>
        <w:tabs>
          <w:tab w:val="right" w:leader="dot" w:pos="8828"/>
        </w:tabs>
        <w:rPr>
          <w:noProof/>
        </w:rPr>
      </w:pPr>
      <w:hyperlink w:anchor="_Toc485332377" w:history="1">
        <w:r w:rsidRPr="00B02FC7">
          <w:rPr>
            <w:rStyle w:val="Hipervnculo"/>
            <w:noProof/>
          </w:rPr>
          <w:t>6.1.2.3.3 Caso de uso: Visualizar Eventos Cercanos</w:t>
        </w:r>
        <w:r>
          <w:rPr>
            <w:noProof/>
            <w:webHidden/>
          </w:rPr>
          <w:tab/>
        </w:r>
        <w:r>
          <w:rPr>
            <w:noProof/>
            <w:webHidden/>
          </w:rPr>
          <w:fldChar w:fldCharType="begin"/>
        </w:r>
        <w:r>
          <w:rPr>
            <w:noProof/>
            <w:webHidden/>
          </w:rPr>
          <w:instrText xml:space="preserve"> PAGEREF _Toc485332377 \h </w:instrText>
        </w:r>
        <w:r>
          <w:rPr>
            <w:noProof/>
            <w:webHidden/>
          </w:rPr>
        </w:r>
        <w:r>
          <w:rPr>
            <w:noProof/>
            <w:webHidden/>
          </w:rPr>
          <w:fldChar w:fldCharType="separate"/>
        </w:r>
        <w:r>
          <w:rPr>
            <w:noProof/>
            <w:webHidden/>
          </w:rPr>
          <w:t>52</w:t>
        </w:r>
        <w:r>
          <w:rPr>
            <w:noProof/>
            <w:webHidden/>
          </w:rPr>
          <w:fldChar w:fldCharType="end"/>
        </w:r>
      </w:hyperlink>
    </w:p>
    <w:p w14:paraId="62BE4ABF" w14:textId="46A4B2A3" w:rsidR="007F301D" w:rsidRDefault="007F301D">
      <w:pPr>
        <w:pStyle w:val="TDC5"/>
        <w:tabs>
          <w:tab w:val="right" w:leader="dot" w:pos="8828"/>
        </w:tabs>
        <w:rPr>
          <w:noProof/>
        </w:rPr>
      </w:pPr>
      <w:hyperlink w:anchor="_Toc485332378" w:history="1">
        <w:r w:rsidRPr="00B02FC7">
          <w:rPr>
            <w:rStyle w:val="Hipervnculo"/>
            <w:noProof/>
          </w:rPr>
          <w:t>6.1.2.23.4 Caso de uso: Buscar Evento</w:t>
        </w:r>
        <w:r>
          <w:rPr>
            <w:noProof/>
            <w:webHidden/>
          </w:rPr>
          <w:tab/>
        </w:r>
        <w:r>
          <w:rPr>
            <w:noProof/>
            <w:webHidden/>
          </w:rPr>
          <w:fldChar w:fldCharType="begin"/>
        </w:r>
        <w:r>
          <w:rPr>
            <w:noProof/>
            <w:webHidden/>
          </w:rPr>
          <w:instrText xml:space="preserve"> PAGEREF _Toc485332378 \h </w:instrText>
        </w:r>
        <w:r>
          <w:rPr>
            <w:noProof/>
            <w:webHidden/>
          </w:rPr>
        </w:r>
        <w:r>
          <w:rPr>
            <w:noProof/>
            <w:webHidden/>
          </w:rPr>
          <w:fldChar w:fldCharType="separate"/>
        </w:r>
        <w:r>
          <w:rPr>
            <w:noProof/>
            <w:webHidden/>
          </w:rPr>
          <w:t>53</w:t>
        </w:r>
        <w:r>
          <w:rPr>
            <w:noProof/>
            <w:webHidden/>
          </w:rPr>
          <w:fldChar w:fldCharType="end"/>
        </w:r>
      </w:hyperlink>
    </w:p>
    <w:p w14:paraId="394663FE" w14:textId="0A8E4A7A" w:rsidR="007F301D" w:rsidRDefault="007F301D">
      <w:pPr>
        <w:pStyle w:val="TDC5"/>
        <w:tabs>
          <w:tab w:val="right" w:leader="dot" w:pos="8828"/>
        </w:tabs>
        <w:rPr>
          <w:noProof/>
        </w:rPr>
      </w:pPr>
      <w:hyperlink w:anchor="_Toc485332379" w:history="1">
        <w:r w:rsidRPr="00B02FC7">
          <w:rPr>
            <w:rStyle w:val="Hipervnculo"/>
            <w:noProof/>
          </w:rPr>
          <w:t>6.1.2.3.5 Caso de uso: Iniciar Sesión</w:t>
        </w:r>
        <w:r>
          <w:rPr>
            <w:noProof/>
            <w:webHidden/>
          </w:rPr>
          <w:tab/>
        </w:r>
        <w:r>
          <w:rPr>
            <w:noProof/>
            <w:webHidden/>
          </w:rPr>
          <w:fldChar w:fldCharType="begin"/>
        </w:r>
        <w:r>
          <w:rPr>
            <w:noProof/>
            <w:webHidden/>
          </w:rPr>
          <w:instrText xml:space="preserve"> PAGEREF _Toc485332379 \h </w:instrText>
        </w:r>
        <w:r>
          <w:rPr>
            <w:noProof/>
            <w:webHidden/>
          </w:rPr>
        </w:r>
        <w:r>
          <w:rPr>
            <w:noProof/>
            <w:webHidden/>
          </w:rPr>
          <w:fldChar w:fldCharType="separate"/>
        </w:r>
        <w:r>
          <w:rPr>
            <w:noProof/>
            <w:webHidden/>
          </w:rPr>
          <w:t>54</w:t>
        </w:r>
        <w:r>
          <w:rPr>
            <w:noProof/>
            <w:webHidden/>
          </w:rPr>
          <w:fldChar w:fldCharType="end"/>
        </w:r>
      </w:hyperlink>
    </w:p>
    <w:p w14:paraId="5C76E29C" w14:textId="57AFDF97" w:rsidR="007F301D" w:rsidRDefault="007F301D">
      <w:pPr>
        <w:pStyle w:val="TDC5"/>
        <w:tabs>
          <w:tab w:val="right" w:leader="dot" w:pos="8828"/>
        </w:tabs>
        <w:rPr>
          <w:noProof/>
        </w:rPr>
      </w:pPr>
      <w:hyperlink w:anchor="_Toc485332380" w:history="1">
        <w:r w:rsidRPr="00B02FC7">
          <w:rPr>
            <w:rStyle w:val="Hipervnculo"/>
            <w:noProof/>
          </w:rPr>
          <w:t>6.1.2.3.6 Caso de uso: Cerrar Sesión</w:t>
        </w:r>
        <w:r>
          <w:rPr>
            <w:noProof/>
            <w:webHidden/>
          </w:rPr>
          <w:tab/>
        </w:r>
        <w:r>
          <w:rPr>
            <w:noProof/>
            <w:webHidden/>
          </w:rPr>
          <w:fldChar w:fldCharType="begin"/>
        </w:r>
        <w:r>
          <w:rPr>
            <w:noProof/>
            <w:webHidden/>
          </w:rPr>
          <w:instrText xml:space="preserve"> PAGEREF _Toc485332380 \h </w:instrText>
        </w:r>
        <w:r>
          <w:rPr>
            <w:noProof/>
            <w:webHidden/>
          </w:rPr>
        </w:r>
        <w:r>
          <w:rPr>
            <w:noProof/>
            <w:webHidden/>
          </w:rPr>
          <w:fldChar w:fldCharType="separate"/>
        </w:r>
        <w:r>
          <w:rPr>
            <w:noProof/>
            <w:webHidden/>
          </w:rPr>
          <w:t>55</w:t>
        </w:r>
        <w:r>
          <w:rPr>
            <w:noProof/>
            <w:webHidden/>
          </w:rPr>
          <w:fldChar w:fldCharType="end"/>
        </w:r>
      </w:hyperlink>
    </w:p>
    <w:p w14:paraId="57E0649F" w14:textId="36FF1A96" w:rsidR="007F301D" w:rsidRDefault="007F301D">
      <w:pPr>
        <w:pStyle w:val="TDC4"/>
        <w:tabs>
          <w:tab w:val="right" w:leader="dot" w:pos="8828"/>
        </w:tabs>
        <w:rPr>
          <w:rFonts w:asciiTheme="minorHAnsi" w:eastAsiaTheme="minorEastAsia" w:hAnsiTheme="minorHAnsi" w:cstheme="minorBidi"/>
          <w:noProof/>
          <w:color w:val="auto"/>
        </w:rPr>
      </w:pPr>
      <w:hyperlink w:anchor="_Toc485332381" w:history="1">
        <w:r w:rsidRPr="00B02FC7">
          <w:rPr>
            <w:rStyle w:val="Hipervnculo"/>
            <w:noProof/>
          </w:rPr>
          <w:t>6.1.3.7 Caso de uso: Ver Perfil</w:t>
        </w:r>
        <w:r>
          <w:rPr>
            <w:noProof/>
            <w:webHidden/>
          </w:rPr>
          <w:tab/>
        </w:r>
        <w:r>
          <w:rPr>
            <w:noProof/>
            <w:webHidden/>
          </w:rPr>
          <w:fldChar w:fldCharType="begin"/>
        </w:r>
        <w:r>
          <w:rPr>
            <w:noProof/>
            <w:webHidden/>
          </w:rPr>
          <w:instrText xml:space="preserve"> PAGEREF _Toc485332381 \h </w:instrText>
        </w:r>
        <w:r>
          <w:rPr>
            <w:noProof/>
            <w:webHidden/>
          </w:rPr>
        </w:r>
        <w:r>
          <w:rPr>
            <w:noProof/>
            <w:webHidden/>
          </w:rPr>
          <w:fldChar w:fldCharType="separate"/>
        </w:r>
        <w:r>
          <w:rPr>
            <w:noProof/>
            <w:webHidden/>
          </w:rPr>
          <w:t>56</w:t>
        </w:r>
        <w:r>
          <w:rPr>
            <w:noProof/>
            <w:webHidden/>
          </w:rPr>
          <w:fldChar w:fldCharType="end"/>
        </w:r>
      </w:hyperlink>
    </w:p>
    <w:p w14:paraId="5680FB75" w14:textId="47BF5BA8" w:rsidR="007F301D" w:rsidRDefault="007F301D">
      <w:pPr>
        <w:pStyle w:val="TDC5"/>
        <w:tabs>
          <w:tab w:val="right" w:leader="dot" w:pos="8828"/>
        </w:tabs>
        <w:rPr>
          <w:noProof/>
        </w:rPr>
      </w:pPr>
      <w:hyperlink w:anchor="_Toc485332382" w:history="1">
        <w:r w:rsidRPr="00B02FC7">
          <w:rPr>
            <w:rStyle w:val="Hipervnculo"/>
            <w:noProof/>
          </w:rPr>
          <w:t>6.1.2.3.8 Caso de uso: Modificar su Perfil</w:t>
        </w:r>
        <w:r>
          <w:rPr>
            <w:noProof/>
            <w:webHidden/>
          </w:rPr>
          <w:tab/>
        </w:r>
        <w:r>
          <w:rPr>
            <w:noProof/>
            <w:webHidden/>
          </w:rPr>
          <w:fldChar w:fldCharType="begin"/>
        </w:r>
        <w:r>
          <w:rPr>
            <w:noProof/>
            <w:webHidden/>
          </w:rPr>
          <w:instrText xml:space="preserve"> PAGEREF _Toc485332382 \h </w:instrText>
        </w:r>
        <w:r>
          <w:rPr>
            <w:noProof/>
            <w:webHidden/>
          </w:rPr>
        </w:r>
        <w:r>
          <w:rPr>
            <w:noProof/>
            <w:webHidden/>
          </w:rPr>
          <w:fldChar w:fldCharType="separate"/>
        </w:r>
        <w:r>
          <w:rPr>
            <w:noProof/>
            <w:webHidden/>
          </w:rPr>
          <w:t>57</w:t>
        </w:r>
        <w:r>
          <w:rPr>
            <w:noProof/>
            <w:webHidden/>
          </w:rPr>
          <w:fldChar w:fldCharType="end"/>
        </w:r>
      </w:hyperlink>
    </w:p>
    <w:p w14:paraId="2D3B8D39" w14:textId="0BDC6C9C" w:rsidR="007F301D" w:rsidRDefault="007F301D">
      <w:pPr>
        <w:pStyle w:val="TDC5"/>
        <w:tabs>
          <w:tab w:val="right" w:leader="dot" w:pos="8828"/>
        </w:tabs>
        <w:rPr>
          <w:noProof/>
        </w:rPr>
      </w:pPr>
      <w:hyperlink w:anchor="_Toc485332383" w:history="1">
        <w:r w:rsidRPr="00B02FC7">
          <w:rPr>
            <w:rStyle w:val="Hipervnculo"/>
            <w:noProof/>
          </w:rPr>
          <w:t>6.1.2.3.9 Caso de uso: Ingresar Evento</w:t>
        </w:r>
        <w:r>
          <w:rPr>
            <w:noProof/>
            <w:webHidden/>
          </w:rPr>
          <w:tab/>
        </w:r>
        <w:r>
          <w:rPr>
            <w:noProof/>
            <w:webHidden/>
          </w:rPr>
          <w:fldChar w:fldCharType="begin"/>
        </w:r>
        <w:r>
          <w:rPr>
            <w:noProof/>
            <w:webHidden/>
          </w:rPr>
          <w:instrText xml:space="preserve"> PAGEREF _Toc485332383 \h </w:instrText>
        </w:r>
        <w:r>
          <w:rPr>
            <w:noProof/>
            <w:webHidden/>
          </w:rPr>
        </w:r>
        <w:r>
          <w:rPr>
            <w:noProof/>
            <w:webHidden/>
          </w:rPr>
          <w:fldChar w:fldCharType="separate"/>
        </w:r>
        <w:r>
          <w:rPr>
            <w:noProof/>
            <w:webHidden/>
          </w:rPr>
          <w:t>58</w:t>
        </w:r>
        <w:r>
          <w:rPr>
            <w:noProof/>
            <w:webHidden/>
          </w:rPr>
          <w:fldChar w:fldCharType="end"/>
        </w:r>
      </w:hyperlink>
    </w:p>
    <w:p w14:paraId="60A595C0" w14:textId="25A530E1" w:rsidR="007F301D" w:rsidRDefault="007F301D">
      <w:pPr>
        <w:pStyle w:val="TDC5"/>
        <w:tabs>
          <w:tab w:val="right" w:leader="dot" w:pos="8828"/>
        </w:tabs>
        <w:rPr>
          <w:noProof/>
        </w:rPr>
      </w:pPr>
      <w:hyperlink w:anchor="_Toc485332384" w:history="1">
        <w:r w:rsidRPr="00B02FC7">
          <w:rPr>
            <w:rStyle w:val="Hipervnculo"/>
            <w:noProof/>
          </w:rPr>
          <w:t>6.1.2.3.10 Caso de uso: Eliminar su Evento</w:t>
        </w:r>
        <w:r>
          <w:rPr>
            <w:noProof/>
            <w:webHidden/>
          </w:rPr>
          <w:tab/>
        </w:r>
        <w:r>
          <w:rPr>
            <w:noProof/>
            <w:webHidden/>
          </w:rPr>
          <w:fldChar w:fldCharType="begin"/>
        </w:r>
        <w:r>
          <w:rPr>
            <w:noProof/>
            <w:webHidden/>
          </w:rPr>
          <w:instrText xml:space="preserve"> PAGEREF _Toc485332384 \h </w:instrText>
        </w:r>
        <w:r>
          <w:rPr>
            <w:noProof/>
            <w:webHidden/>
          </w:rPr>
        </w:r>
        <w:r>
          <w:rPr>
            <w:noProof/>
            <w:webHidden/>
          </w:rPr>
          <w:fldChar w:fldCharType="separate"/>
        </w:r>
        <w:r>
          <w:rPr>
            <w:noProof/>
            <w:webHidden/>
          </w:rPr>
          <w:t>59</w:t>
        </w:r>
        <w:r>
          <w:rPr>
            <w:noProof/>
            <w:webHidden/>
          </w:rPr>
          <w:fldChar w:fldCharType="end"/>
        </w:r>
      </w:hyperlink>
    </w:p>
    <w:p w14:paraId="4B6EE2FB" w14:textId="08BE8881" w:rsidR="007F301D" w:rsidRDefault="007F301D">
      <w:pPr>
        <w:pStyle w:val="TDC5"/>
        <w:tabs>
          <w:tab w:val="right" w:leader="dot" w:pos="8828"/>
        </w:tabs>
        <w:rPr>
          <w:noProof/>
        </w:rPr>
      </w:pPr>
      <w:hyperlink w:anchor="_Toc485332385" w:history="1">
        <w:r w:rsidRPr="00B02FC7">
          <w:rPr>
            <w:rStyle w:val="Hipervnculo"/>
            <w:noProof/>
          </w:rPr>
          <w:t>6.1.23.11 Caso de uso: Modificar su Evento</w:t>
        </w:r>
        <w:r>
          <w:rPr>
            <w:noProof/>
            <w:webHidden/>
          </w:rPr>
          <w:tab/>
        </w:r>
        <w:r>
          <w:rPr>
            <w:noProof/>
            <w:webHidden/>
          </w:rPr>
          <w:fldChar w:fldCharType="begin"/>
        </w:r>
        <w:r>
          <w:rPr>
            <w:noProof/>
            <w:webHidden/>
          </w:rPr>
          <w:instrText xml:space="preserve"> PAGEREF _Toc485332385 \h </w:instrText>
        </w:r>
        <w:r>
          <w:rPr>
            <w:noProof/>
            <w:webHidden/>
          </w:rPr>
        </w:r>
        <w:r>
          <w:rPr>
            <w:noProof/>
            <w:webHidden/>
          </w:rPr>
          <w:fldChar w:fldCharType="separate"/>
        </w:r>
        <w:r>
          <w:rPr>
            <w:noProof/>
            <w:webHidden/>
          </w:rPr>
          <w:t>60</w:t>
        </w:r>
        <w:r>
          <w:rPr>
            <w:noProof/>
            <w:webHidden/>
          </w:rPr>
          <w:fldChar w:fldCharType="end"/>
        </w:r>
      </w:hyperlink>
    </w:p>
    <w:p w14:paraId="7806972A" w14:textId="063AE614" w:rsidR="007F301D" w:rsidRDefault="007F301D">
      <w:pPr>
        <w:pStyle w:val="TDC5"/>
        <w:tabs>
          <w:tab w:val="right" w:leader="dot" w:pos="8828"/>
        </w:tabs>
        <w:rPr>
          <w:noProof/>
        </w:rPr>
      </w:pPr>
      <w:hyperlink w:anchor="_Toc485332386" w:history="1">
        <w:r w:rsidRPr="00B02FC7">
          <w:rPr>
            <w:rStyle w:val="Hipervnculo"/>
            <w:noProof/>
          </w:rPr>
          <w:t>6.1.2.3.12 Caso de uso: Eliminar Evento</w:t>
        </w:r>
        <w:r>
          <w:rPr>
            <w:noProof/>
            <w:webHidden/>
          </w:rPr>
          <w:tab/>
        </w:r>
        <w:r>
          <w:rPr>
            <w:noProof/>
            <w:webHidden/>
          </w:rPr>
          <w:fldChar w:fldCharType="begin"/>
        </w:r>
        <w:r>
          <w:rPr>
            <w:noProof/>
            <w:webHidden/>
          </w:rPr>
          <w:instrText xml:space="preserve"> PAGEREF _Toc485332386 \h </w:instrText>
        </w:r>
        <w:r>
          <w:rPr>
            <w:noProof/>
            <w:webHidden/>
          </w:rPr>
        </w:r>
        <w:r>
          <w:rPr>
            <w:noProof/>
            <w:webHidden/>
          </w:rPr>
          <w:fldChar w:fldCharType="separate"/>
        </w:r>
        <w:r>
          <w:rPr>
            <w:noProof/>
            <w:webHidden/>
          </w:rPr>
          <w:t>61</w:t>
        </w:r>
        <w:r>
          <w:rPr>
            <w:noProof/>
            <w:webHidden/>
          </w:rPr>
          <w:fldChar w:fldCharType="end"/>
        </w:r>
      </w:hyperlink>
    </w:p>
    <w:p w14:paraId="2FE21A40" w14:textId="702C4990" w:rsidR="007F301D" w:rsidRDefault="007F301D">
      <w:pPr>
        <w:pStyle w:val="TDC5"/>
        <w:tabs>
          <w:tab w:val="right" w:leader="dot" w:pos="8828"/>
        </w:tabs>
        <w:rPr>
          <w:noProof/>
        </w:rPr>
      </w:pPr>
      <w:hyperlink w:anchor="_Toc485332387" w:history="1">
        <w:r w:rsidRPr="00B02FC7">
          <w:rPr>
            <w:rStyle w:val="Hipervnculo"/>
            <w:noProof/>
          </w:rPr>
          <w:t>6.1.2.3.13 Caso de uso: Suspender cuenta de Usuario</w:t>
        </w:r>
        <w:r>
          <w:rPr>
            <w:noProof/>
            <w:webHidden/>
          </w:rPr>
          <w:tab/>
        </w:r>
        <w:r>
          <w:rPr>
            <w:noProof/>
            <w:webHidden/>
          </w:rPr>
          <w:fldChar w:fldCharType="begin"/>
        </w:r>
        <w:r>
          <w:rPr>
            <w:noProof/>
            <w:webHidden/>
          </w:rPr>
          <w:instrText xml:space="preserve"> PAGEREF _Toc485332387 \h </w:instrText>
        </w:r>
        <w:r>
          <w:rPr>
            <w:noProof/>
            <w:webHidden/>
          </w:rPr>
        </w:r>
        <w:r>
          <w:rPr>
            <w:noProof/>
            <w:webHidden/>
          </w:rPr>
          <w:fldChar w:fldCharType="separate"/>
        </w:r>
        <w:r>
          <w:rPr>
            <w:noProof/>
            <w:webHidden/>
          </w:rPr>
          <w:t>62</w:t>
        </w:r>
        <w:r>
          <w:rPr>
            <w:noProof/>
            <w:webHidden/>
          </w:rPr>
          <w:fldChar w:fldCharType="end"/>
        </w:r>
      </w:hyperlink>
    </w:p>
    <w:p w14:paraId="1015C39F" w14:textId="31AE7CA3" w:rsidR="007F301D" w:rsidRDefault="007F301D">
      <w:pPr>
        <w:pStyle w:val="TDC5"/>
        <w:tabs>
          <w:tab w:val="right" w:leader="dot" w:pos="8828"/>
        </w:tabs>
        <w:rPr>
          <w:noProof/>
        </w:rPr>
      </w:pPr>
      <w:hyperlink w:anchor="_Toc485332388" w:history="1">
        <w:r w:rsidRPr="00B02FC7">
          <w:rPr>
            <w:rStyle w:val="Hipervnculo"/>
            <w:noProof/>
          </w:rPr>
          <w:t>6.1.23.14 Caso de uso: Modificar Evento</w:t>
        </w:r>
        <w:r>
          <w:rPr>
            <w:noProof/>
            <w:webHidden/>
          </w:rPr>
          <w:tab/>
        </w:r>
        <w:r>
          <w:rPr>
            <w:noProof/>
            <w:webHidden/>
          </w:rPr>
          <w:fldChar w:fldCharType="begin"/>
        </w:r>
        <w:r>
          <w:rPr>
            <w:noProof/>
            <w:webHidden/>
          </w:rPr>
          <w:instrText xml:space="preserve"> PAGEREF _Toc485332388 \h </w:instrText>
        </w:r>
        <w:r>
          <w:rPr>
            <w:noProof/>
            <w:webHidden/>
          </w:rPr>
        </w:r>
        <w:r>
          <w:rPr>
            <w:noProof/>
            <w:webHidden/>
          </w:rPr>
          <w:fldChar w:fldCharType="separate"/>
        </w:r>
        <w:r>
          <w:rPr>
            <w:noProof/>
            <w:webHidden/>
          </w:rPr>
          <w:t>63</w:t>
        </w:r>
        <w:r>
          <w:rPr>
            <w:noProof/>
            <w:webHidden/>
          </w:rPr>
          <w:fldChar w:fldCharType="end"/>
        </w:r>
      </w:hyperlink>
    </w:p>
    <w:p w14:paraId="2DFE7158" w14:textId="5EE1DBCA" w:rsidR="007F301D" w:rsidRDefault="007F301D">
      <w:pPr>
        <w:pStyle w:val="TDC5"/>
        <w:tabs>
          <w:tab w:val="right" w:leader="dot" w:pos="8828"/>
        </w:tabs>
        <w:rPr>
          <w:noProof/>
        </w:rPr>
      </w:pPr>
      <w:hyperlink w:anchor="_Toc485332389" w:history="1">
        <w:r w:rsidRPr="00B02FC7">
          <w:rPr>
            <w:rStyle w:val="Hipervnculo"/>
            <w:noProof/>
          </w:rPr>
          <w:t>6.1.23.15 Caso de uso: Modificar Perfil</w:t>
        </w:r>
        <w:r>
          <w:rPr>
            <w:noProof/>
            <w:webHidden/>
          </w:rPr>
          <w:tab/>
        </w:r>
        <w:r>
          <w:rPr>
            <w:noProof/>
            <w:webHidden/>
          </w:rPr>
          <w:fldChar w:fldCharType="begin"/>
        </w:r>
        <w:r>
          <w:rPr>
            <w:noProof/>
            <w:webHidden/>
          </w:rPr>
          <w:instrText xml:space="preserve"> PAGEREF _Toc485332389 \h </w:instrText>
        </w:r>
        <w:r>
          <w:rPr>
            <w:noProof/>
            <w:webHidden/>
          </w:rPr>
        </w:r>
        <w:r>
          <w:rPr>
            <w:noProof/>
            <w:webHidden/>
          </w:rPr>
          <w:fldChar w:fldCharType="separate"/>
        </w:r>
        <w:r>
          <w:rPr>
            <w:noProof/>
            <w:webHidden/>
          </w:rPr>
          <w:t>64</w:t>
        </w:r>
        <w:r>
          <w:rPr>
            <w:noProof/>
            <w:webHidden/>
          </w:rPr>
          <w:fldChar w:fldCharType="end"/>
        </w:r>
      </w:hyperlink>
    </w:p>
    <w:p w14:paraId="154F1ADB" w14:textId="7FF5ED22" w:rsidR="007F301D" w:rsidRDefault="007F301D">
      <w:pPr>
        <w:pStyle w:val="TDC5"/>
        <w:tabs>
          <w:tab w:val="right" w:leader="dot" w:pos="8828"/>
        </w:tabs>
        <w:rPr>
          <w:noProof/>
        </w:rPr>
      </w:pPr>
      <w:hyperlink w:anchor="_Toc485332390" w:history="1">
        <w:r w:rsidRPr="00B02FC7">
          <w:rPr>
            <w:rStyle w:val="Hipervnculo"/>
            <w:noProof/>
          </w:rPr>
          <w:t>6.1.2.3.16 Caso de uso: Ver actividades de un Usuario</w:t>
        </w:r>
        <w:r>
          <w:rPr>
            <w:noProof/>
            <w:webHidden/>
          </w:rPr>
          <w:tab/>
        </w:r>
        <w:r>
          <w:rPr>
            <w:noProof/>
            <w:webHidden/>
          </w:rPr>
          <w:fldChar w:fldCharType="begin"/>
        </w:r>
        <w:r>
          <w:rPr>
            <w:noProof/>
            <w:webHidden/>
          </w:rPr>
          <w:instrText xml:space="preserve"> PAGEREF _Toc485332390 \h </w:instrText>
        </w:r>
        <w:r>
          <w:rPr>
            <w:noProof/>
            <w:webHidden/>
          </w:rPr>
        </w:r>
        <w:r>
          <w:rPr>
            <w:noProof/>
            <w:webHidden/>
          </w:rPr>
          <w:fldChar w:fldCharType="separate"/>
        </w:r>
        <w:r>
          <w:rPr>
            <w:noProof/>
            <w:webHidden/>
          </w:rPr>
          <w:t>65</w:t>
        </w:r>
        <w:r>
          <w:rPr>
            <w:noProof/>
            <w:webHidden/>
          </w:rPr>
          <w:fldChar w:fldCharType="end"/>
        </w:r>
      </w:hyperlink>
    </w:p>
    <w:p w14:paraId="16C60DE4" w14:textId="0C23CB28" w:rsidR="007F301D" w:rsidRDefault="007F301D">
      <w:pPr>
        <w:pStyle w:val="TDC5"/>
        <w:tabs>
          <w:tab w:val="right" w:leader="dot" w:pos="8828"/>
        </w:tabs>
        <w:rPr>
          <w:noProof/>
        </w:rPr>
      </w:pPr>
      <w:hyperlink w:anchor="_Toc485332391" w:history="1">
        <w:r w:rsidRPr="00B02FC7">
          <w:rPr>
            <w:rStyle w:val="Hipervnculo"/>
            <w:noProof/>
          </w:rPr>
          <w:t>6.1.2.3.17 Caso de uso: Ver Promedio de Actividades Realizadas</w:t>
        </w:r>
        <w:r>
          <w:rPr>
            <w:noProof/>
            <w:webHidden/>
          </w:rPr>
          <w:tab/>
        </w:r>
        <w:r>
          <w:rPr>
            <w:noProof/>
            <w:webHidden/>
          </w:rPr>
          <w:fldChar w:fldCharType="begin"/>
        </w:r>
        <w:r>
          <w:rPr>
            <w:noProof/>
            <w:webHidden/>
          </w:rPr>
          <w:instrText xml:space="preserve"> PAGEREF _Toc485332391 \h </w:instrText>
        </w:r>
        <w:r>
          <w:rPr>
            <w:noProof/>
            <w:webHidden/>
          </w:rPr>
        </w:r>
        <w:r>
          <w:rPr>
            <w:noProof/>
            <w:webHidden/>
          </w:rPr>
          <w:fldChar w:fldCharType="separate"/>
        </w:r>
        <w:r>
          <w:rPr>
            <w:noProof/>
            <w:webHidden/>
          </w:rPr>
          <w:t>66</w:t>
        </w:r>
        <w:r>
          <w:rPr>
            <w:noProof/>
            <w:webHidden/>
          </w:rPr>
          <w:fldChar w:fldCharType="end"/>
        </w:r>
      </w:hyperlink>
    </w:p>
    <w:p w14:paraId="470F9E7F" w14:textId="51A326FD" w:rsidR="007F301D" w:rsidRDefault="007F301D">
      <w:pPr>
        <w:pStyle w:val="TDC5"/>
        <w:tabs>
          <w:tab w:val="right" w:leader="dot" w:pos="8828"/>
        </w:tabs>
        <w:rPr>
          <w:noProof/>
        </w:rPr>
      </w:pPr>
      <w:hyperlink w:anchor="_Toc485332392" w:history="1">
        <w:r w:rsidRPr="00B02FC7">
          <w:rPr>
            <w:rStyle w:val="Hipervnculo"/>
            <w:noProof/>
          </w:rPr>
          <w:t>6.1.2.3.18 Caso de uso: Listar usuarios</w:t>
        </w:r>
        <w:r>
          <w:rPr>
            <w:noProof/>
            <w:webHidden/>
          </w:rPr>
          <w:tab/>
        </w:r>
        <w:r>
          <w:rPr>
            <w:noProof/>
            <w:webHidden/>
          </w:rPr>
          <w:fldChar w:fldCharType="begin"/>
        </w:r>
        <w:r>
          <w:rPr>
            <w:noProof/>
            <w:webHidden/>
          </w:rPr>
          <w:instrText xml:space="preserve"> PAGEREF _Toc485332392 \h </w:instrText>
        </w:r>
        <w:r>
          <w:rPr>
            <w:noProof/>
            <w:webHidden/>
          </w:rPr>
        </w:r>
        <w:r>
          <w:rPr>
            <w:noProof/>
            <w:webHidden/>
          </w:rPr>
          <w:fldChar w:fldCharType="separate"/>
        </w:r>
        <w:r>
          <w:rPr>
            <w:noProof/>
            <w:webHidden/>
          </w:rPr>
          <w:t>67</w:t>
        </w:r>
        <w:r>
          <w:rPr>
            <w:noProof/>
            <w:webHidden/>
          </w:rPr>
          <w:fldChar w:fldCharType="end"/>
        </w:r>
      </w:hyperlink>
    </w:p>
    <w:p w14:paraId="3D405098" w14:textId="2062CEF9" w:rsidR="007F301D" w:rsidRDefault="007F301D">
      <w:pPr>
        <w:pStyle w:val="TDC5"/>
        <w:tabs>
          <w:tab w:val="right" w:leader="dot" w:pos="8828"/>
        </w:tabs>
        <w:rPr>
          <w:noProof/>
        </w:rPr>
      </w:pPr>
      <w:hyperlink w:anchor="_Toc485332393" w:history="1">
        <w:r w:rsidRPr="00B02FC7">
          <w:rPr>
            <w:rStyle w:val="Hipervnculo"/>
            <w:noProof/>
          </w:rPr>
          <w:t>6.1.2.3.19 Caso de uso: Listar eventos</w:t>
        </w:r>
        <w:r>
          <w:rPr>
            <w:noProof/>
            <w:webHidden/>
          </w:rPr>
          <w:tab/>
        </w:r>
        <w:r>
          <w:rPr>
            <w:noProof/>
            <w:webHidden/>
          </w:rPr>
          <w:fldChar w:fldCharType="begin"/>
        </w:r>
        <w:r>
          <w:rPr>
            <w:noProof/>
            <w:webHidden/>
          </w:rPr>
          <w:instrText xml:space="preserve"> PAGEREF _Toc485332393 \h </w:instrText>
        </w:r>
        <w:r>
          <w:rPr>
            <w:noProof/>
            <w:webHidden/>
          </w:rPr>
        </w:r>
        <w:r>
          <w:rPr>
            <w:noProof/>
            <w:webHidden/>
          </w:rPr>
          <w:fldChar w:fldCharType="separate"/>
        </w:r>
        <w:r>
          <w:rPr>
            <w:noProof/>
            <w:webHidden/>
          </w:rPr>
          <w:t>67</w:t>
        </w:r>
        <w:r>
          <w:rPr>
            <w:noProof/>
            <w:webHidden/>
          </w:rPr>
          <w:fldChar w:fldCharType="end"/>
        </w:r>
      </w:hyperlink>
    </w:p>
    <w:p w14:paraId="6760A49E" w14:textId="0E6C1C5F" w:rsidR="007F301D" w:rsidRDefault="007F301D">
      <w:pPr>
        <w:pStyle w:val="TDC5"/>
        <w:tabs>
          <w:tab w:val="right" w:leader="dot" w:pos="8828"/>
        </w:tabs>
        <w:rPr>
          <w:noProof/>
        </w:rPr>
      </w:pPr>
      <w:hyperlink w:anchor="_Toc485332394" w:history="1">
        <w:r w:rsidRPr="00B02FC7">
          <w:rPr>
            <w:rStyle w:val="Hipervnculo"/>
            <w:noProof/>
          </w:rPr>
          <w:t>6.1.2.3.20 Caso de uso: Activar cuenta de Usuario</w:t>
        </w:r>
        <w:r>
          <w:rPr>
            <w:noProof/>
            <w:webHidden/>
          </w:rPr>
          <w:tab/>
        </w:r>
        <w:r>
          <w:rPr>
            <w:noProof/>
            <w:webHidden/>
          </w:rPr>
          <w:fldChar w:fldCharType="begin"/>
        </w:r>
        <w:r>
          <w:rPr>
            <w:noProof/>
            <w:webHidden/>
          </w:rPr>
          <w:instrText xml:space="preserve"> PAGEREF _Toc485332394 \h </w:instrText>
        </w:r>
        <w:r>
          <w:rPr>
            <w:noProof/>
            <w:webHidden/>
          </w:rPr>
        </w:r>
        <w:r>
          <w:rPr>
            <w:noProof/>
            <w:webHidden/>
          </w:rPr>
          <w:fldChar w:fldCharType="separate"/>
        </w:r>
        <w:r>
          <w:rPr>
            <w:noProof/>
            <w:webHidden/>
          </w:rPr>
          <w:t>68</w:t>
        </w:r>
        <w:r>
          <w:rPr>
            <w:noProof/>
            <w:webHidden/>
          </w:rPr>
          <w:fldChar w:fldCharType="end"/>
        </w:r>
      </w:hyperlink>
    </w:p>
    <w:p w14:paraId="01983398" w14:textId="6646CF68" w:rsidR="007F301D" w:rsidRDefault="007F301D">
      <w:pPr>
        <w:pStyle w:val="TDC4"/>
        <w:tabs>
          <w:tab w:val="right" w:leader="dot" w:pos="8828"/>
        </w:tabs>
        <w:rPr>
          <w:rFonts w:asciiTheme="minorHAnsi" w:eastAsiaTheme="minorEastAsia" w:hAnsiTheme="minorHAnsi" w:cstheme="minorBidi"/>
          <w:noProof/>
          <w:color w:val="auto"/>
        </w:rPr>
      </w:pPr>
      <w:hyperlink w:anchor="_Toc485332395" w:history="1">
        <w:r w:rsidRPr="00B02FC7">
          <w:rPr>
            <w:rStyle w:val="Hipervnculo"/>
            <w:noProof/>
          </w:rPr>
          <w:t>6.1.2.4 Especificación de los casos de uso de la aplicación móvil</w:t>
        </w:r>
        <w:r>
          <w:rPr>
            <w:noProof/>
            <w:webHidden/>
          </w:rPr>
          <w:tab/>
        </w:r>
        <w:r>
          <w:rPr>
            <w:noProof/>
            <w:webHidden/>
          </w:rPr>
          <w:fldChar w:fldCharType="begin"/>
        </w:r>
        <w:r>
          <w:rPr>
            <w:noProof/>
            <w:webHidden/>
          </w:rPr>
          <w:instrText xml:space="preserve"> PAGEREF _Toc485332395 \h </w:instrText>
        </w:r>
        <w:r>
          <w:rPr>
            <w:noProof/>
            <w:webHidden/>
          </w:rPr>
        </w:r>
        <w:r>
          <w:rPr>
            <w:noProof/>
            <w:webHidden/>
          </w:rPr>
          <w:fldChar w:fldCharType="separate"/>
        </w:r>
        <w:r>
          <w:rPr>
            <w:noProof/>
            <w:webHidden/>
          </w:rPr>
          <w:t>69</w:t>
        </w:r>
        <w:r>
          <w:rPr>
            <w:noProof/>
            <w:webHidden/>
          </w:rPr>
          <w:fldChar w:fldCharType="end"/>
        </w:r>
      </w:hyperlink>
    </w:p>
    <w:p w14:paraId="46FFFACD" w14:textId="2F752058" w:rsidR="007F301D" w:rsidRDefault="007F301D">
      <w:pPr>
        <w:pStyle w:val="TDC5"/>
        <w:tabs>
          <w:tab w:val="right" w:leader="dot" w:pos="8828"/>
        </w:tabs>
        <w:rPr>
          <w:noProof/>
        </w:rPr>
      </w:pPr>
      <w:hyperlink w:anchor="_Toc485332396" w:history="1">
        <w:r w:rsidRPr="00B02FC7">
          <w:rPr>
            <w:rStyle w:val="Hipervnculo"/>
            <w:noProof/>
          </w:rPr>
          <w:t>6.1.2.4.1 Caso de uso: Registrarse</w:t>
        </w:r>
        <w:r>
          <w:rPr>
            <w:noProof/>
            <w:webHidden/>
          </w:rPr>
          <w:tab/>
        </w:r>
        <w:r>
          <w:rPr>
            <w:noProof/>
            <w:webHidden/>
          </w:rPr>
          <w:fldChar w:fldCharType="begin"/>
        </w:r>
        <w:r>
          <w:rPr>
            <w:noProof/>
            <w:webHidden/>
          </w:rPr>
          <w:instrText xml:space="preserve"> PAGEREF _Toc485332396 \h </w:instrText>
        </w:r>
        <w:r>
          <w:rPr>
            <w:noProof/>
            <w:webHidden/>
          </w:rPr>
        </w:r>
        <w:r>
          <w:rPr>
            <w:noProof/>
            <w:webHidden/>
          </w:rPr>
          <w:fldChar w:fldCharType="separate"/>
        </w:r>
        <w:r>
          <w:rPr>
            <w:noProof/>
            <w:webHidden/>
          </w:rPr>
          <w:t>69</w:t>
        </w:r>
        <w:r>
          <w:rPr>
            <w:noProof/>
            <w:webHidden/>
          </w:rPr>
          <w:fldChar w:fldCharType="end"/>
        </w:r>
      </w:hyperlink>
    </w:p>
    <w:p w14:paraId="6545673C" w14:textId="0465BED1" w:rsidR="007F301D" w:rsidRDefault="007F301D">
      <w:pPr>
        <w:pStyle w:val="TDC5"/>
        <w:tabs>
          <w:tab w:val="right" w:leader="dot" w:pos="8828"/>
        </w:tabs>
        <w:rPr>
          <w:noProof/>
        </w:rPr>
      </w:pPr>
      <w:hyperlink w:anchor="_Toc485332397" w:history="1">
        <w:r w:rsidRPr="00B02FC7">
          <w:rPr>
            <w:rStyle w:val="Hipervnculo"/>
            <w:noProof/>
          </w:rPr>
          <w:t>6.1.2.4.2 Caso de uso: Visualizar Evento</w:t>
        </w:r>
        <w:r>
          <w:rPr>
            <w:noProof/>
            <w:webHidden/>
          </w:rPr>
          <w:tab/>
        </w:r>
        <w:r>
          <w:rPr>
            <w:noProof/>
            <w:webHidden/>
          </w:rPr>
          <w:fldChar w:fldCharType="begin"/>
        </w:r>
        <w:r>
          <w:rPr>
            <w:noProof/>
            <w:webHidden/>
          </w:rPr>
          <w:instrText xml:space="preserve"> PAGEREF _Toc485332397 \h </w:instrText>
        </w:r>
        <w:r>
          <w:rPr>
            <w:noProof/>
            <w:webHidden/>
          </w:rPr>
        </w:r>
        <w:r>
          <w:rPr>
            <w:noProof/>
            <w:webHidden/>
          </w:rPr>
          <w:fldChar w:fldCharType="separate"/>
        </w:r>
        <w:r>
          <w:rPr>
            <w:noProof/>
            <w:webHidden/>
          </w:rPr>
          <w:t>69</w:t>
        </w:r>
        <w:r>
          <w:rPr>
            <w:noProof/>
            <w:webHidden/>
          </w:rPr>
          <w:fldChar w:fldCharType="end"/>
        </w:r>
      </w:hyperlink>
    </w:p>
    <w:p w14:paraId="32964928" w14:textId="016D4487" w:rsidR="007F301D" w:rsidRDefault="007F301D">
      <w:pPr>
        <w:pStyle w:val="TDC5"/>
        <w:tabs>
          <w:tab w:val="right" w:leader="dot" w:pos="8828"/>
        </w:tabs>
        <w:rPr>
          <w:noProof/>
        </w:rPr>
      </w:pPr>
      <w:hyperlink w:anchor="_Toc485332398" w:history="1">
        <w:r w:rsidRPr="00B02FC7">
          <w:rPr>
            <w:rStyle w:val="Hipervnculo"/>
            <w:noProof/>
          </w:rPr>
          <w:t>6.1.2.4.3 Caso de uso: Visualizar Eventos Cercanos</w:t>
        </w:r>
        <w:r>
          <w:rPr>
            <w:noProof/>
            <w:webHidden/>
          </w:rPr>
          <w:tab/>
        </w:r>
        <w:r>
          <w:rPr>
            <w:noProof/>
            <w:webHidden/>
          </w:rPr>
          <w:fldChar w:fldCharType="begin"/>
        </w:r>
        <w:r>
          <w:rPr>
            <w:noProof/>
            <w:webHidden/>
          </w:rPr>
          <w:instrText xml:space="preserve"> PAGEREF _Toc485332398 \h </w:instrText>
        </w:r>
        <w:r>
          <w:rPr>
            <w:noProof/>
            <w:webHidden/>
          </w:rPr>
        </w:r>
        <w:r>
          <w:rPr>
            <w:noProof/>
            <w:webHidden/>
          </w:rPr>
          <w:fldChar w:fldCharType="separate"/>
        </w:r>
        <w:r>
          <w:rPr>
            <w:noProof/>
            <w:webHidden/>
          </w:rPr>
          <w:t>69</w:t>
        </w:r>
        <w:r>
          <w:rPr>
            <w:noProof/>
            <w:webHidden/>
          </w:rPr>
          <w:fldChar w:fldCharType="end"/>
        </w:r>
      </w:hyperlink>
    </w:p>
    <w:p w14:paraId="4A814DA3" w14:textId="2406D149" w:rsidR="007F301D" w:rsidRDefault="007F301D">
      <w:pPr>
        <w:pStyle w:val="TDC5"/>
        <w:tabs>
          <w:tab w:val="right" w:leader="dot" w:pos="8828"/>
        </w:tabs>
        <w:rPr>
          <w:noProof/>
        </w:rPr>
      </w:pPr>
      <w:hyperlink w:anchor="_Toc485332399" w:history="1">
        <w:r w:rsidRPr="00B02FC7">
          <w:rPr>
            <w:rStyle w:val="Hipervnculo"/>
            <w:noProof/>
          </w:rPr>
          <w:t>6.1.2.4.4 Caso de uso: Buscar Evento</w:t>
        </w:r>
        <w:r>
          <w:rPr>
            <w:noProof/>
            <w:webHidden/>
          </w:rPr>
          <w:tab/>
        </w:r>
        <w:r>
          <w:rPr>
            <w:noProof/>
            <w:webHidden/>
          </w:rPr>
          <w:fldChar w:fldCharType="begin"/>
        </w:r>
        <w:r>
          <w:rPr>
            <w:noProof/>
            <w:webHidden/>
          </w:rPr>
          <w:instrText xml:space="preserve"> PAGEREF _Toc485332399 \h </w:instrText>
        </w:r>
        <w:r>
          <w:rPr>
            <w:noProof/>
            <w:webHidden/>
          </w:rPr>
        </w:r>
        <w:r>
          <w:rPr>
            <w:noProof/>
            <w:webHidden/>
          </w:rPr>
          <w:fldChar w:fldCharType="separate"/>
        </w:r>
        <w:r>
          <w:rPr>
            <w:noProof/>
            <w:webHidden/>
          </w:rPr>
          <w:t>69</w:t>
        </w:r>
        <w:r>
          <w:rPr>
            <w:noProof/>
            <w:webHidden/>
          </w:rPr>
          <w:fldChar w:fldCharType="end"/>
        </w:r>
      </w:hyperlink>
    </w:p>
    <w:p w14:paraId="5D8C3257" w14:textId="1F4C54D6" w:rsidR="007F301D" w:rsidRDefault="007F301D">
      <w:pPr>
        <w:pStyle w:val="TDC5"/>
        <w:tabs>
          <w:tab w:val="right" w:leader="dot" w:pos="8828"/>
        </w:tabs>
        <w:rPr>
          <w:noProof/>
        </w:rPr>
      </w:pPr>
      <w:hyperlink w:anchor="_Toc485332400" w:history="1">
        <w:r w:rsidRPr="00B02FC7">
          <w:rPr>
            <w:rStyle w:val="Hipervnculo"/>
            <w:noProof/>
          </w:rPr>
          <w:t>6.1.2.4.5 Caso de uso: Iniciar Sesión</w:t>
        </w:r>
        <w:r>
          <w:rPr>
            <w:noProof/>
            <w:webHidden/>
          </w:rPr>
          <w:tab/>
        </w:r>
        <w:r>
          <w:rPr>
            <w:noProof/>
            <w:webHidden/>
          </w:rPr>
          <w:fldChar w:fldCharType="begin"/>
        </w:r>
        <w:r>
          <w:rPr>
            <w:noProof/>
            <w:webHidden/>
          </w:rPr>
          <w:instrText xml:space="preserve"> PAGEREF _Toc485332400 \h </w:instrText>
        </w:r>
        <w:r>
          <w:rPr>
            <w:noProof/>
            <w:webHidden/>
          </w:rPr>
        </w:r>
        <w:r>
          <w:rPr>
            <w:noProof/>
            <w:webHidden/>
          </w:rPr>
          <w:fldChar w:fldCharType="separate"/>
        </w:r>
        <w:r>
          <w:rPr>
            <w:noProof/>
            <w:webHidden/>
          </w:rPr>
          <w:t>69</w:t>
        </w:r>
        <w:r>
          <w:rPr>
            <w:noProof/>
            <w:webHidden/>
          </w:rPr>
          <w:fldChar w:fldCharType="end"/>
        </w:r>
      </w:hyperlink>
    </w:p>
    <w:p w14:paraId="6674226C" w14:textId="6BD94A0A" w:rsidR="007F301D" w:rsidRDefault="007F301D">
      <w:pPr>
        <w:pStyle w:val="TDC5"/>
        <w:tabs>
          <w:tab w:val="right" w:leader="dot" w:pos="8828"/>
        </w:tabs>
        <w:rPr>
          <w:noProof/>
        </w:rPr>
      </w:pPr>
      <w:hyperlink w:anchor="_Toc485332401" w:history="1">
        <w:r w:rsidRPr="00B02FC7">
          <w:rPr>
            <w:rStyle w:val="Hipervnculo"/>
            <w:noProof/>
          </w:rPr>
          <w:t>6.1.2.4.6 Caso de uso: Cerrar Sesión</w:t>
        </w:r>
        <w:r>
          <w:rPr>
            <w:noProof/>
            <w:webHidden/>
          </w:rPr>
          <w:tab/>
        </w:r>
        <w:r>
          <w:rPr>
            <w:noProof/>
            <w:webHidden/>
          </w:rPr>
          <w:fldChar w:fldCharType="begin"/>
        </w:r>
        <w:r>
          <w:rPr>
            <w:noProof/>
            <w:webHidden/>
          </w:rPr>
          <w:instrText xml:space="preserve"> PAGEREF _Toc485332401 \h </w:instrText>
        </w:r>
        <w:r>
          <w:rPr>
            <w:noProof/>
            <w:webHidden/>
          </w:rPr>
        </w:r>
        <w:r>
          <w:rPr>
            <w:noProof/>
            <w:webHidden/>
          </w:rPr>
          <w:fldChar w:fldCharType="separate"/>
        </w:r>
        <w:r>
          <w:rPr>
            <w:noProof/>
            <w:webHidden/>
          </w:rPr>
          <w:t>69</w:t>
        </w:r>
        <w:r>
          <w:rPr>
            <w:noProof/>
            <w:webHidden/>
          </w:rPr>
          <w:fldChar w:fldCharType="end"/>
        </w:r>
      </w:hyperlink>
    </w:p>
    <w:p w14:paraId="10597BE1" w14:textId="5B967EE0" w:rsidR="007F301D" w:rsidRDefault="007F301D">
      <w:pPr>
        <w:pStyle w:val="TDC5"/>
        <w:tabs>
          <w:tab w:val="right" w:leader="dot" w:pos="8828"/>
        </w:tabs>
        <w:rPr>
          <w:noProof/>
        </w:rPr>
      </w:pPr>
      <w:hyperlink w:anchor="_Toc485332402" w:history="1">
        <w:r w:rsidRPr="00B02FC7">
          <w:rPr>
            <w:rStyle w:val="Hipervnculo"/>
            <w:noProof/>
          </w:rPr>
          <w:t>6.1.2.4.7 Caso de uso: Ver Perfil</w:t>
        </w:r>
        <w:r>
          <w:rPr>
            <w:noProof/>
            <w:webHidden/>
          </w:rPr>
          <w:tab/>
        </w:r>
        <w:r>
          <w:rPr>
            <w:noProof/>
            <w:webHidden/>
          </w:rPr>
          <w:fldChar w:fldCharType="begin"/>
        </w:r>
        <w:r>
          <w:rPr>
            <w:noProof/>
            <w:webHidden/>
          </w:rPr>
          <w:instrText xml:space="preserve"> PAGEREF _Toc485332402 \h </w:instrText>
        </w:r>
        <w:r>
          <w:rPr>
            <w:noProof/>
            <w:webHidden/>
          </w:rPr>
        </w:r>
        <w:r>
          <w:rPr>
            <w:noProof/>
            <w:webHidden/>
          </w:rPr>
          <w:fldChar w:fldCharType="separate"/>
        </w:r>
        <w:r>
          <w:rPr>
            <w:noProof/>
            <w:webHidden/>
          </w:rPr>
          <w:t>70</w:t>
        </w:r>
        <w:r>
          <w:rPr>
            <w:noProof/>
            <w:webHidden/>
          </w:rPr>
          <w:fldChar w:fldCharType="end"/>
        </w:r>
      </w:hyperlink>
    </w:p>
    <w:p w14:paraId="53F216C4" w14:textId="6935A70E" w:rsidR="007F301D" w:rsidRDefault="007F301D">
      <w:pPr>
        <w:pStyle w:val="TDC5"/>
        <w:tabs>
          <w:tab w:val="right" w:leader="dot" w:pos="8828"/>
        </w:tabs>
        <w:rPr>
          <w:noProof/>
        </w:rPr>
      </w:pPr>
      <w:hyperlink w:anchor="_Toc485332403" w:history="1">
        <w:r w:rsidRPr="00B02FC7">
          <w:rPr>
            <w:rStyle w:val="Hipervnculo"/>
            <w:noProof/>
          </w:rPr>
          <w:t>6.1.2.4.8 Caso de uso: Modificar su Perfil</w:t>
        </w:r>
        <w:r>
          <w:rPr>
            <w:noProof/>
            <w:webHidden/>
          </w:rPr>
          <w:tab/>
        </w:r>
        <w:r>
          <w:rPr>
            <w:noProof/>
            <w:webHidden/>
          </w:rPr>
          <w:fldChar w:fldCharType="begin"/>
        </w:r>
        <w:r>
          <w:rPr>
            <w:noProof/>
            <w:webHidden/>
          </w:rPr>
          <w:instrText xml:space="preserve"> PAGEREF _Toc485332403 \h </w:instrText>
        </w:r>
        <w:r>
          <w:rPr>
            <w:noProof/>
            <w:webHidden/>
          </w:rPr>
        </w:r>
        <w:r>
          <w:rPr>
            <w:noProof/>
            <w:webHidden/>
          </w:rPr>
          <w:fldChar w:fldCharType="separate"/>
        </w:r>
        <w:r>
          <w:rPr>
            <w:noProof/>
            <w:webHidden/>
          </w:rPr>
          <w:t>70</w:t>
        </w:r>
        <w:r>
          <w:rPr>
            <w:noProof/>
            <w:webHidden/>
          </w:rPr>
          <w:fldChar w:fldCharType="end"/>
        </w:r>
      </w:hyperlink>
    </w:p>
    <w:p w14:paraId="0960479B" w14:textId="214D962C" w:rsidR="007F301D" w:rsidRDefault="007F301D">
      <w:pPr>
        <w:pStyle w:val="TDC5"/>
        <w:tabs>
          <w:tab w:val="right" w:leader="dot" w:pos="8828"/>
        </w:tabs>
        <w:rPr>
          <w:noProof/>
        </w:rPr>
      </w:pPr>
      <w:hyperlink w:anchor="_Toc485332404" w:history="1">
        <w:r w:rsidRPr="00B02FC7">
          <w:rPr>
            <w:rStyle w:val="Hipervnculo"/>
            <w:noProof/>
          </w:rPr>
          <w:t>6.1.2.4.9 Caso de uso: Ingresar Evento</w:t>
        </w:r>
        <w:r>
          <w:rPr>
            <w:noProof/>
            <w:webHidden/>
          </w:rPr>
          <w:tab/>
        </w:r>
        <w:r>
          <w:rPr>
            <w:noProof/>
            <w:webHidden/>
          </w:rPr>
          <w:fldChar w:fldCharType="begin"/>
        </w:r>
        <w:r>
          <w:rPr>
            <w:noProof/>
            <w:webHidden/>
          </w:rPr>
          <w:instrText xml:space="preserve"> PAGEREF _Toc485332404 \h </w:instrText>
        </w:r>
        <w:r>
          <w:rPr>
            <w:noProof/>
            <w:webHidden/>
          </w:rPr>
        </w:r>
        <w:r>
          <w:rPr>
            <w:noProof/>
            <w:webHidden/>
          </w:rPr>
          <w:fldChar w:fldCharType="separate"/>
        </w:r>
        <w:r>
          <w:rPr>
            <w:noProof/>
            <w:webHidden/>
          </w:rPr>
          <w:t>70</w:t>
        </w:r>
        <w:r>
          <w:rPr>
            <w:noProof/>
            <w:webHidden/>
          </w:rPr>
          <w:fldChar w:fldCharType="end"/>
        </w:r>
      </w:hyperlink>
    </w:p>
    <w:p w14:paraId="4DA7B616" w14:textId="376994C7" w:rsidR="007F301D" w:rsidRDefault="007F301D">
      <w:pPr>
        <w:pStyle w:val="TDC5"/>
        <w:tabs>
          <w:tab w:val="right" w:leader="dot" w:pos="8828"/>
        </w:tabs>
        <w:rPr>
          <w:noProof/>
        </w:rPr>
      </w:pPr>
      <w:hyperlink w:anchor="_Toc485332405" w:history="1">
        <w:r w:rsidRPr="00B02FC7">
          <w:rPr>
            <w:rStyle w:val="Hipervnculo"/>
            <w:noProof/>
          </w:rPr>
          <w:t>6.1.2.4.10 Caso de uso: Eliminar su Evento</w:t>
        </w:r>
        <w:r>
          <w:rPr>
            <w:noProof/>
            <w:webHidden/>
          </w:rPr>
          <w:tab/>
        </w:r>
        <w:r>
          <w:rPr>
            <w:noProof/>
            <w:webHidden/>
          </w:rPr>
          <w:fldChar w:fldCharType="begin"/>
        </w:r>
        <w:r>
          <w:rPr>
            <w:noProof/>
            <w:webHidden/>
          </w:rPr>
          <w:instrText xml:space="preserve"> PAGEREF _Toc485332405 \h </w:instrText>
        </w:r>
        <w:r>
          <w:rPr>
            <w:noProof/>
            <w:webHidden/>
          </w:rPr>
        </w:r>
        <w:r>
          <w:rPr>
            <w:noProof/>
            <w:webHidden/>
          </w:rPr>
          <w:fldChar w:fldCharType="separate"/>
        </w:r>
        <w:r>
          <w:rPr>
            <w:noProof/>
            <w:webHidden/>
          </w:rPr>
          <w:t>70</w:t>
        </w:r>
        <w:r>
          <w:rPr>
            <w:noProof/>
            <w:webHidden/>
          </w:rPr>
          <w:fldChar w:fldCharType="end"/>
        </w:r>
      </w:hyperlink>
    </w:p>
    <w:p w14:paraId="36014D59" w14:textId="00F31620" w:rsidR="007F301D" w:rsidRDefault="007F301D">
      <w:pPr>
        <w:pStyle w:val="TDC5"/>
        <w:tabs>
          <w:tab w:val="right" w:leader="dot" w:pos="8828"/>
        </w:tabs>
        <w:rPr>
          <w:noProof/>
        </w:rPr>
      </w:pPr>
      <w:hyperlink w:anchor="_Toc485332406" w:history="1">
        <w:r w:rsidRPr="00B02FC7">
          <w:rPr>
            <w:rStyle w:val="Hipervnculo"/>
            <w:noProof/>
          </w:rPr>
          <w:t>6.1.2.4.11 Caso de uso: Modificar su Evento</w:t>
        </w:r>
        <w:r>
          <w:rPr>
            <w:noProof/>
            <w:webHidden/>
          </w:rPr>
          <w:tab/>
        </w:r>
        <w:r>
          <w:rPr>
            <w:noProof/>
            <w:webHidden/>
          </w:rPr>
          <w:fldChar w:fldCharType="begin"/>
        </w:r>
        <w:r>
          <w:rPr>
            <w:noProof/>
            <w:webHidden/>
          </w:rPr>
          <w:instrText xml:space="preserve"> PAGEREF _Toc485332406 \h </w:instrText>
        </w:r>
        <w:r>
          <w:rPr>
            <w:noProof/>
            <w:webHidden/>
          </w:rPr>
        </w:r>
        <w:r>
          <w:rPr>
            <w:noProof/>
            <w:webHidden/>
          </w:rPr>
          <w:fldChar w:fldCharType="separate"/>
        </w:r>
        <w:r>
          <w:rPr>
            <w:noProof/>
            <w:webHidden/>
          </w:rPr>
          <w:t>70</w:t>
        </w:r>
        <w:r>
          <w:rPr>
            <w:noProof/>
            <w:webHidden/>
          </w:rPr>
          <w:fldChar w:fldCharType="end"/>
        </w:r>
      </w:hyperlink>
    </w:p>
    <w:p w14:paraId="6B0123A0" w14:textId="054B6DFA" w:rsidR="007F301D" w:rsidRDefault="007F301D">
      <w:pPr>
        <w:pStyle w:val="TDC5"/>
        <w:tabs>
          <w:tab w:val="right" w:leader="dot" w:pos="8828"/>
        </w:tabs>
        <w:rPr>
          <w:noProof/>
        </w:rPr>
      </w:pPr>
      <w:hyperlink w:anchor="_Toc485332407" w:history="1">
        <w:r w:rsidRPr="00B02FC7">
          <w:rPr>
            <w:rStyle w:val="Hipervnculo"/>
            <w:noProof/>
          </w:rPr>
          <w:t>6.1.2.4.12 Caso de uso: Notificar evento</w:t>
        </w:r>
        <w:r>
          <w:rPr>
            <w:noProof/>
            <w:webHidden/>
          </w:rPr>
          <w:tab/>
        </w:r>
        <w:r>
          <w:rPr>
            <w:noProof/>
            <w:webHidden/>
          </w:rPr>
          <w:fldChar w:fldCharType="begin"/>
        </w:r>
        <w:r>
          <w:rPr>
            <w:noProof/>
            <w:webHidden/>
          </w:rPr>
          <w:instrText xml:space="preserve"> PAGEREF _Toc485332407 \h </w:instrText>
        </w:r>
        <w:r>
          <w:rPr>
            <w:noProof/>
            <w:webHidden/>
          </w:rPr>
        </w:r>
        <w:r>
          <w:rPr>
            <w:noProof/>
            <w:webHidden/>
          </w:rPr>
          <w:fldChar w:fldCharType="separate"/>
        </w:r>
        <w:r>
          <w:rPr>
            <w:noProof/>
            <w:webHidden/>
          </w:rPr>
          <w:t>70</w:t>
        </w:r>
        <w:r>
          <w:rPr>
            <w:noProof/>
            <w:webHidden/>
          </w:rPr>
          <w:fldChar w:fldCharType="end"/>
        </w:r>
      </w:hyperlink>
    </w:p>
    <w:p w14:paraId="25C0983A" w14:textId="637A0A4A" w:rsidR="007F301D" w:rsidRDefault="007F301D">
      <w:pPr>
        <w:pStyle w:val="TDC2"/>
        <w:tabs>
          <w:tab w:val="right" w:leader="dot" w:pos="8828"/>
        </w:tabs>
        <w:rPr>
          <w:rFonts w:asciiTheme="minorHAnsi" w:eastAsiaTheme="minorEastAsia" w:hAnsiTheme="minorHAnsi" w:cstheme="minorBidi"/>
          <w:noProof/>
          <w:color w:val="auto"/>
        </w:rPr>
      </w:pPr>
      <w:hyperlink w:anchor="_Toc485332408" w:history="1">
        <w:r w:rsidRPr="00B02FC7">
          <w:rPr>
            <w:rStyle w:val="Hipervnculo"/>
            <w:noProof/>
          </w:rPr>
          <w:t>6.2 Modelamiento de datos</w:t>
        </w:r>
        <w:r>
          <w:rPr>
            <w:noProof/>
            <w:webHidden/>
          </w:rPr>
          <w:tab/>
        </w:r>
        <w:r>
          <w:rPr>
            <w:noProof/>
            <w:webHidden/>
          </w:rPr>
          <w:fldChar w:fldCharType="begin"/>
        </w:r>
        <w:r>
          <w:rPr>
            <w:noProof/>
            <w:webHidden/>
          </w:rPr>
          <w:instrText xml:space="preserve"> PAGEREF _Toc485332408 \h </w:instrText>
        </w:r>
        <w:r>
          <w:rPr>
            <w:noProof/>
            <w:webHidden/>
          </w:rPr>
        </w:r>
        <w:r>
          <w:rPr>
            <w:noProof/>
            <w:webHidden/>
          </w:rPr>
          <w:fldChar w:fldCharType="separate"/>
        </w:r>
        <w:r>
          <w:rPr>
            <w:noProof/>
            <w:webHidden/>
          </w:rPr>
          <w:t>72</w:t>
        </w:r>
        <w:r>
          <w:rPr>
            <w:noProof/>
            <w:webHidden/>
          </w:rPr>
          <w:fldChar w:fldCharType="end"/>
        </w:r>
      </w:hyperlink>
    </w:p>
    <w:p w14:paraId="689CC082" w14:textId="1466EFA7" w:rsidR="007F301D" w:rsidRDefault="007F301D">
      <w:pPr>
        <w:pStyle w:val="TDC1"/>
        <w:rPr>
          <w:rFonts w:asciiTheme="minorHAnsi" w:eastAsiaTheme="minorEastAsia" w:hAnsiTheme="minorHAnsi" w:cstheme="minorBidi"/>
          <w:color w:val="auto"/>
        </w:rPr>
      </w:pPr>
      <w:hyperlink w:anchor="_Toc485332409" w:history="1">
        <w:r w:rsidRPr="00B02FC7">
          <w:rPr>
            <w:rStyle w:val="Hipervnculo"/>
          </w:rPr>
          <w:t>7 Diseño</w:t>
        </w:r>
        <w:r>
          <w:rPr>
            <w:webHidden/>
          </w:rPr>
          <w:tab/>
        </w:r>
        <w:r>
          <w:rPr>
            <w:webHidden/>
          </w:rPr>
          <w:fldChar w:fldCharType="begin"/>
        </w:r>
        <w:r>
          <w:rPr>
            <w:webHidden/>
          </w:rPr>
          <w:instrText xml:space="preserve"> PAGEREF _Toc485332409 \h </w:instrText>
        </w:r>
        <w:r>
          <w:rPr>
            <w:webHidden/>
          </w:rPr>
        </w:r>
        <w:r>
          <w:rPr>
            <w:webHidden/>
          </w:rPr>
          <w:fldChar w:fldCharType="separate"/>
        </w:r>
        <w:r>
          <w:rPr>
            <w:webHidden/>
          </w:rPr>
          <w:t>73</w:t>
        </w:r>
        <w:r>
          <w:rPr>
            <w:webHidden/>
          </w:rPr>
          <w:fldChar w:fldCharType="end"/>
        </w:r>
      </w:hyperlink>
    </w:p>
    <w:p w14:paraId="60923A74" w14:textId="6BEDC2A6" w:rsidR="007F301D" w:rsidRDefault="007F301D">
      <w:pPr>
        <w:pStyle w:val="TDC2"/>
        <w:tabs>
          <w:tab w:val="right" w:leader="dot" w:pos="8828"/>
        </w:tabs>
        <w:rPr>
          <w:rFonts w:asciiTheme="minorHAnsi" w:eastAsiaTheme="minorEastAsia" w:hAnsiTheme="minorHAnsi" w:cstheme="minorBidi"/>
          <w:noProof/>
          <w:color w:val="auto"/>
        </w:rPr>
      </w:pPr>
      <w:hyperlink w:anchor="_Toc485332410" w:history="1">
        <w:r w:rsidRPr="00B02FC7">
          <w:rPr>
            <w:rStyle w:val="Hipervnculo"/>
            <w:noProof/>
          </w:rPr>
          <w:t>7.1 Diseño Físico de la Base de datos</w:t>
        </w:r>
        <w:r>
          <w:rPr>
            <w:noProof/>
            <w:webHidden/>
          </w:rPr>
          <w:tab/>
        </w:r>
        <w:r>
          <w:rPr>
            <w:noProof/>
            <w:webHidden/>
          </w:rPr>
          <w:fldChar w:fldCharType="begin"/>
        </w:r>
        <w:r>
          <w:rPr>
            <w:noProof/>
            <w:webHidden/>
          </w:rPr>
          <w:instrText xml:space="preserve"> PAGEREF _Toc485332410 \h </w:instrText>
        </w:r>
        <w:r>
          <w:rPr>
            <w:noProof/>
            <w:webHidden/>
          </w:rPr>
        </w:r>
        <w:r>
          <w:rPr>
            <w:noProof/>
            <w:webHidden/>
          </w:rPr>
          <w:fldChar w:fldCharType="separate"/>
        </w:r>
        <w:r>
          <w:rPr>
            <w:noProof/>
            <w:webHidden/>
          </w:rPr>
          <w:t>73</w:t>
        </w:r>
        <w:r>
          <w:rPr>
            <w:noProof/>
            <w:webHidden/>
          </w:rPr>
          <w:fldChar w:fldCharType="end"/>
        </w:r>
      </w:hyperlink>
    </w:p>
    <w:p w14:paraId="64D95E50" w14:textId="61EF65DD" w:rsidR="007F301D" w:rsidRDefault="007F301D">
      <w:pPr>
        <w:pStyle w:val="TDC2"/>
        <w:tabs>
          <w:tab w:val="right" w:leader="dot" w:pos="8828"/>
        </w:tabs>
        <w:rPr>
          <w:rFonts w:asciiTheme="minorHAnsi" w:eastAsiaTheme="minorEastAsia" w:hAnsiTheme="minorHAnsi" w:cstheme="minorBidi"/>
          <w:noProof/>
          <w:color w:val="auto"/>
        </w:rPr>
      </w:pPr>
      <w:hyperlink w:anchor="_Toc485332411" w:history="1">
        <w:r w:rsidRPr="00B02FC7">
          <w:rPr>
            <w:rStyle w:val="Hipervnculo"/>
            <w:noProof/>
          </w:rPr>
          <w:t>7.2 Diseño de arquitectura funcional</w:t>
        </w:r>
        <w:r>
          <w:rPr>
            <w:noProof/>
            <w:webHidden/>
          </w:rPr>
          <w:tab/>
        </w:r>
        <w:r>
          <w:rPr>
            <w:noProof/>
            <w:webHidden/>
          </w:rPr>
          <w:fldChar w:fldCharType="begin"/>
        </w:r>
        <w:r>
          <w:rPr>
            <w:noProof/>
            <w:webHidden/>
          </w:rPr>
          <w:instrText xml:space="preserve"> PAGEREF _Toc485332411 \h </w:instrText>
        </w:r>
        <w:r>
          <w:rPr>
            <w:noProof/>
            <w:webHidden/>
          </w:rPr>
        </w:r>
        <w:r>
          <w:rPr>
            <w:noProof/>
            <w:webHidden/>
          </w:rPr>
          <w:fldChar w:fldCharType="separate"/>
        </w:r>
        <w:r>
          <w:rPr>
            <w:noProof/>
            <w:webHidden/>
          </w:rPr>
          <w:t>74</w:t>
        </w:r>
        <w:r>
          <w:rPr>
            <w:noProof/>
            <w:webHidden/>
          </w:rPr>
          <w:fldChar w:fldCharType="end"/>
        </w:r>
      </w:hyperlink>
    </w:p>
    <w:p w14:paraId="02040BAB" w14:textId="48E5B37E" w:rsidR="007F301D" w:rsidRDefault="007F301D">
      <w:pPr>
        <w:pStyle w:val="TDC2"/>
        <w:tabs>
          <w:tab w:val="right" w:leader="dot" w:pos="8828"/>
        </w:tabs>
        <w:rPr>
          <w:rFonts w:asciiTheme="minorHAnsi" w:eastAsiaTheme="minorEastAsia" w:hAnsiTheme="minorHAnsi" w:cstheme="minorBidi"/>
          <w:noProof/>
          <w:color w:val="auto"/>
        </w:rPr>
      </w:pPr>
      <w:hyperlink w:anchor="_Toc485332412" w:history="1">
        <w:r w:rsidRPr="00B02FC7">
          <w:rPr>
            <w:rStyle w:val="Hipervnculo"/>
            <w:noProof/>
          </w:rPr>
          <w:t>7.3 Diseño interfaz y navegación</w:t>
        </w:r>
        <w:r>
          <w:rPr>
            <w:noProof/>
            <w:webHidden/>
          </w:rPr>
          <w:tab/>
        </w:r>
        <w:r>
          <w:rPr>
            <w:noProof/>
            <w:webHidden/>
          </w:rPr>
          <w:fldChar w:fldCharType="begin"/>
        </w:r>
        <w:r>
          <w:rPr>
            <w:noProof/>
            <w:webHidden/>
          </w:rPr>
          <w:instrText xml:space="preserve"> PAGEREF _Toc485332412 \h </w:instrText>
        </w:r>
        <w:r>
          <w:rPr>
            <w:noProof/>
            <w:webHidden/>
          </w:rPr>
        </w:r>
        <w:r>
          <w:rPr>
            <w:noProof/>
            <w:webHidden/>
          </w:rPr>
          <w:fldChar w:fldCharType="separate"/>
        </w:r>
        <w:r>
          <w:rPr>
            <w:noProof/>
            <w:webHidden/>
          </w:rPr>
          <w:t>74</w:t>
        </w:r>
        <w:r>
          <w:rPr>
            <w:noProof/>
            <w:webHidden/>
          </w:rPr>
          <w:fldChar w:fldCharType="end"/>
        </w:r>
      </w:hyperlink>
    </w:p>
    <w:p w14:paraId="7040421C" w14:textId="14488C11" w:rsidR="007F301D" w:rsidRDefault="007F301D">
      <w:pPr>
        <w:pStyle w:val="TDC2"/>
        <w:tabs>
          <w:tab w:val="right" w:leader="dot" w:pos="8828"/>
        </w:tabs>
        <w:rPr>
          <w:rFonts w:asciiTheme="minorHAnsi" w:eastAsiaTheme="minorEastAsia" w:hAnsiTheme="minorHAnsi" w:cstheme="minorBidi"/>
          <w:noProof/>
          <w:color w:val="auto"/>
        </w:rPr>
      </w:pPr>
      <w:hyperlink w:anchor="_Toc485332413" w:history="1">
        <w:r w:rsidRPr="00B02FC7">
          <w:rPr>
            <w:rStyle w:val="Hipervnculo"/>
            <w:noProof/>
          </w:rPr>
          <w:t>7.4 Especificación de módulos</w:t>
        </w:r>
        <w:r>
          <w:rPr>
            <w:noProof/>
            <w:webHidden/>
          </w:rPr>
          <w:tab/>
        </w:r>
        <w:r>
          <w:rPr>
            <w:noProof/>
            <w:webHidden/>
          </w:rPr>
          <w:fldChar w:fldCharType="begin"/>
        </w:r>
        <w:r>
          <w:rPr>
            <w:noProof/>
            <w:webHidden/>
          </w:rPr>
          <w:instrText xml:space="preserve"> PAGEREF _Toc485332413 \h </w:instrText>
        </w:r>
        <w:r>
          <w:rPr>
            <w:noProof/>
            <w:webHidden/>
          </w:rPr>
        </w:r>
        <w:r>
          <w:rPr>
            <w:noProof/>
            <w:webHidden/>
          </w:rPr>
          <w:fldChar w:fldCharType="separate"/>
        </w:r>
        <w:r>
          <w:rPr>
            <w:noProof/>
            <w:webHidden/>
          </w:rPr>
          <w:t>74</w:t>
        </w:r>
        <w:r>
          <w:rPr>
            <w:noProof/>
            <w:webHidden/>
          </w:rPr>
          <w:fldChar w:fldCharType="end"/>
        </w:r>
      </w:hyperlink>
    </w:p>
    <w:p w14:paraId="6C3525B5" w14:textId="615C0BCC" w:rsidR="007F301D" w:rsidRDefault="007F301D">
      <w:pPr>
        <w:pStyle w:val="TDC1"/>
        <w:rPr>
          <w:rFonts w:asciiTheme="minorHAnsi" w:eastAsiaTheme="minorEastAsia" w:hAnsiTheme="minorHAnsi" w:cstheme="minorBidi"/>
          <w:color w:val="auto"/>
        </w:rPr>
      </w:pPr>
      <w:hyperlink w:anchor="_Toc485332414" w:history="1">
        <w:r w:rsidRPr="00B02FC7">
          <w:rPr>
            <w:rStyle w:val="Hipervnculo"/>
          </w:rPr>
          <w:t>8 Pruebas</w:t>
        </w:r>
        <w:r>
          <w:rPr>
            <w:webHidden/>
          </w:rPr>
          <w:tab/>
        </w:r>
        <w:r>
          <w:rPr>
            <w:webHidden/>
          </w:rPr>
          <w:fldChar w:fldCharType="begin"/>
        </w:r>
        <w:r>
          <w:rPr>
            <w:webHidden/>
          </w:rPr>
          <w:instrText xml:space="preserve"> PAGEREF _Toc485332414 \h </w:instrText>
        </w:r>
        <w:r>
          <w:rPr>
            <w:webHidden/>
          </w:rPr>
        </w:r>
        <w:r>
          <w:rPr>
            <w:webHidden/>
          </w:rPr>
          <w:fldChar w:fldCharType="separate"/>
        </w:r>
        <w:r>
          <w:rPr>
            <w:webHidden/>
          </w:rPr>
          <w:t>74</w:t>
        </w:r>
        <w:r>
          <w:rPr>
            <w:webHidden/>
          </w:rPr>
          <w:fldChar w:fldCharType="end"/>
        </w:r>
      </w:hyperlink>
    </w:p>
    <w:p w14:paraId="4DF47322" w14:textId="35544D23" w:rsidR="007F301D" w:rsidRDefault="007F301D">
      <w:pPr>
        <w:pStyle w:val="TDC2"/>
        <w:tabs>
          <w:tab w:val="right" w:leader="dot" w:pos="8828"/>
        </w:tabs>
        <w:rPr>
          <w:rFonts w:asciiTheme="minorHAnsi" w:eastAsiaTheme="minorEastAsia" w:hAnsiTheme="minorHAnsi" w:cstheme="minorBidi"/>
          <w:noProof/>
          <w:color w:val="auto"/>
        </w:rPr>
      </w:pPr>
      <w:hyperlink w:anchor="_Toc485332415" w:history="1">
        <w:r w:rsidRPr="00B02FC7">
          <w:rPr>
            <w:rStyle w:val="Hipervnculo"/>
            <w:noProof/>
          </w:rPr>
          <w:t>8.1 Elementos de prueba</w:t>
        </w:r>
        <w:r>
          <w:rPr>
            <w:noProof/>
            <w:webHidden/>
          </w:rPr>
          <w:tab/>
        </w:r>
        <w:r>
          <w:rPr>
            <w:noProof/>
            <w:webHidden/>
          </w:rPr>
          <w:fldChar w:fldCharType="begin"/>
        </w:r>
        <w:r>
          <w:rPr>
            <w:noProof/>
            <w:webHidden/>
          </w:rPr>
          <w:instrText xml:space="preserve"> PAGEREF _Toc485332415 \h </w:instrText>
        </w:r>
        <w:r>
          <w:rPr>
            <w:noProof/>
            <w:webHidden/>
          </w:rPr>
        </w:r>
        <w:r>
          <w:rPr>
            <w:noProof/>
            <w:webHidden/>
          </w:rPr>
          <w:fldChar w:fldCharType="separate"/>
        </w:r>
        <w:r>
          <w:rPr>
            <w:noProof/>
            <w:webHidden/>
          </w:rPr>
          <w:t>74</w:t>
        </w:r>
        <w:r>
          <w:rPr>
            <w:noProof/>
            <w:webHidden/>
          </w:rPr>
          <w:fldChar w:fldCharType="end"/>
        </w:r>
      </w:hyperlink>
    </w:p>
    <w:p w14:paraId="35F1CC39" w14:textId="76D19537" w:rsidR="007F301D" w:rsidRDefault="007F301D">
      <w:pPr>
        <w:pStyle w:val="TDC2"/>
        <w:tabs>
          <w:tab w:val="right" w:leader="dot" w:pos="8828"/>
        </w:tabs>
        <w:rPr>
          <w:rFonts w:asciiTheme="minorHAnsi" w:eastAsiaTheme="minorEastAsia" w:hAnsiTheme="minorHAnsi" w:cstheme="minorBidi"/>
          <w:noProof/>
          <w:color w:val="auto"/>
        </w:rPr>
      </w:pPr>
      <w:hyperlink w:anchor="_Toc485332416" w:history="1">
        <w:r w:rsidRPr="00B02FC7">
          <w:rPr>
            <w:rStyle w:val="Hipervnculo"/>
            <w:noProof/>
          </w:rPr>
          <w:t>8.2 Especificación de las pruebas</w:t>
        </w:r>
        <w:r>
          <w:rPr>
            <w:noProof/>
            <w:webHidden/>
          </w:rPr>
          <w:tab/>
        </w:r>
        <w:r>
          <w:rPr>
            <w:noProof/>
            <w:webHidden/>
          </w:rPr>
          <w:fldChar w:fldCharType="begin"/>
        </w:r>
        <w:r>
          <w:rPr>
            <w:noProof/>
            <w:webHidden/>
          </w:rPr>
          <w:instrText xml:space="preserve"> PAGEREF _Toc485332416 \h </w:instrText>
        </w:r>
        <w:r>
          <w:rPr>
            <w:noProof/>
            <w:webHidden/>
          </w:rPr>
        </w:r>
        <w:r>
          <w:rPr>
            <w:noProof/>
            <w:webHidden/>
          </w:rPr>
          <w:fldChar w:fldCharType="separate"/>
        </w:r>
        <w:r>
          <w:rPr>
            <w:noProof/>
            <w:webHidden/>
          </w:rPr>
          <w:t>74</w:t>
        </w:r>
        <w:r>
          <w:rPr>
            <w:noProof/>
            <w:webHidden/>
          </w:rPr>
          <w:fldChar w:fldCharType="end"/>
        </w:r>
      </w:hyperlink>
    </w:p>
    <w:p w14:paraId="18347DA0" w14:textId="32C30DB9" w:rsidR="007F301D" w:rsidRDefault="007F301D">
      <w:pPr>
        <w:pStyle w:val="TDC2"/>
        <w:tabs>
          <w:tab w:val="right" w:leader="dot" w:pos="8828"/>
        </w:tabs>
        <w:rPr>
          <w:rFonts w:asciiTheme="minorHAnsi" w:eastAsiaTheme="minorEastAsia" w:hAnsiTheme="minorHAnsi" w:cstheme="minorBidi"/>
          <w:noProof/>
          <w:color w:val="auto"/>
        </w:rPr>
      </w:pPr>
      <w:hyperlink w:anchor="_Toc485332417" w:history="1">
        <w:r w:rsidRPr="00B02FC7">
          <w:rPr>
            <w:rStyle w:val="Hipervnculo"/>
            <w:noProof/>
          </w:rPr>
          <w:t>8.3 Responsable de las pruebas</w:t>
        </w:r>
        <w:r>
          <w:rPr>
            <w:noProof/>
            <w:webHidden/>
          </w:rPr>
          <w:tab/>
        </w:r>
        <w:r>
          <w:rPr>
            <w:noProof/>
            <w:webHidden/>
          </w:rPr>
          <w:fldChar w:fldCharType="begin"/>
        </w:r>
        <w:r>
          <w:rPr>
            <w:noProof/>
            <w:webHidden/>
          </w:rPr>
          <w:instrText xml:space="preserve"> PAGEREF _Toc485332417 \h </w:instrText>
        </w:r>
        <w:r>
          <w:rPr>
            <w:noProof/>
            <w:webHidden/>
          </w:rPr>
        </w:r>
        <w:r>
          <w:rPr>
            <w:noProof/>
            <w:webHidden/>
          </w:rPr>
          <w:fldChar w:fldCharType="separate"/>
        </w:r>
        <w:r>
          <w:rPr>
            <w:noProof/>
            <w:webHidden/>
          </w:rPr>
          <w:t>74</w:t>
        </w:r>
        <w:r>
          <w:rPr>
            <w:noProof/>
            <w:webHidden/>
          </w:rPr>
          <w:fldChar w:fldCharType="end"/>
        </w:r>
      </w:hyperlink>
    </w:p>
    <w:p w14:paraId="30C43194" w14:textId="7A651825" w:rsidR="007F301D" w:rsidRDefault="007F301D">
      <w:pPr>
        <w:pStyle w:val="TDC2"/>
        <w:tabs>
          <w:tab w:val="right" w:leader="dot" w:pos="8828"/>
        </w:tabs>
        <w:rPr>
          <w:rFonts w:asciiTheme="minorHAnsi" w:eastAsiaTheme="minorEastAsia" w:hAnsiTheme="minorHAnsi" w:cstheme="minorBidi"/>
          <w:noProof/>
          <w:color w:val="auto"/>
        </w:rPr>
      </w:pPr>
      <w:hyperlink w:anchor="_Toc485332418" w:history="1">
        <w:r w:rsidRPr="00B02FC7">
          <w:rPr>
            <w:rStyle w:val="Hipervnculo"/>
            <w:noProof/>
          </w:rPr>
          <w:t>8.4 Calendario de pruebas</w:t>
        </w:r>
        <w:r>
          <w:rPr>
            <w:noProof/>
            <w:webHidden/>
          </w:rPr>
          <w:tab/>
        </w:r>
        <w:r>
          <w:rPr>
            <w:noProof/>
            <w:webHidden/>
          </w:rPr>
          <w:fldChar w:fldCharType="begin"/>
        </w:r>
        <w:r>
          <w:rPr>
            <w:noProof/>
            <w:webHidden/>
          </w:rPr>
          <w:instrText xml:space="preserve"> PAGEREF _Toc485332418 \h </w:instrText>
        </w:r>
        <w:r>
          <w:rPr>
            <w:noProof/>
            <w:webHidden/>
          </w:rPr>
        </w:r>
        <w:r>
          <w:rPr>
            <w:noProof/>
            <w:webHidden/>
          </w:rPr>
          <w:fldChar w:fldCharType="separate"/>
        </w:r>
        <w:r>
          <w:rPr>
            <w:noProof/>
            <w:webHidden/>
          </w:rPr>
          <w:t>74</w:t>
        </w:r>
        <w:r>
          <w:rPr>
            <w:noProof/>
            <w:webHidden/>
          </w:rPr>
          <w:fldChar w:fldCharType="end"/>
        </w:r>
      </w:hyperlink>
    </w:p>
    <w:p w14:paraId="71AEB50F" w14:textId="5C953DA0" w:rsidR="007F301D" w:rsidRDefault="007F301D">
      <w:pPr>
        <w:pStyle w:val="TDC2"/>
        <w:tabs>
          <w:tab w:val="right" w:leader="dot" w:pos="8828"/>
        </w:tabs>
        <w:rPr>
          <w:rFonts w:asciiTheme="minorHAnsi" w:eastAsiaTheme="minorEastAsia" w:hAnsiTheme="minorHAnsi" w:cstheme="minorBidi"/>
          <w:noProof/>
          <w:color w:val="auto"/>
        </w:rPr>
      </w:pPr>
      <w:hyperlink w:anchor="_Toc485332419" w:history="1">
        <w:r w:rsidRPr="00B02FC7">
          <w:rPr>
            <w:rStyle w:val="Hipervnculo"/>
            <w:noProof/>
          </w:rPr>
          <w:t>8.5 Detalle de las pruebas</w:t>
        </w:r>
        <w:r>
          <w:rPr>
            <w:noProof/>
            <w:webHidden/>
          </w:rPr>
          <w:tab/>
        </w:r>
        <w:r>
          <w:rPr>
            <w:noProof/>
            <w:webHidden/>
          </w:rPr>
          <w:fldChar w:fldCharType="begin"/>
        </w:r>
        <w:r>
          <w:rPr>
            <w:noProof/>
            <w:webHidden/>
          </w:rPr>
          <w:instrText xml:space="preserve"> PAGEREF _Toc485332419 \h </w:instrText>
        </w:r>
        <w:r>
          <w:rPr>
            <w:noProof/>
            <w:webHidden/>
          </w:rPr>
        </w:r>
        <w:r>
          <w:rPr>
            <w:noProof/>
            <w:webHidden/>
          </w:rPr>
          <w:fldChar w:fldCharType="separate"/>
        </w:r>
        <w:r>
          <w:rPr>
            <w:noProof/>
            <w:webHidden/>
          </w:rPr>
          <w:t>74</w:t>
        </w:r>
        <w:r>
          <w:rPr>
            <w:noProof/>
            <w:webHidden/>
          </w:rPr>
          <w:fldChar w:fldCharType="end"/>
        </w:r>
      </w:hyperlink>
    </w:p>
    <w:p w14:paraId="5664E66D" w14:textId="165686DD" w:rsidR="007F301D" w:rsidRDefault="007F301D">
      <w:pPr>
        <w:pStyle w:val="TDC2"/>
        <w:tabs>
          <w:tab w:val="right" w:leader="dot" w:pos="8828"/>
        </w:tabs>
        <w:rPr>
          <w:rFonts w:asciiTheme="minorHAnsi" w:eastAsiaTheme="minorEastAsia" w:hAnsiTheme="minorHAnsi" w:cstheme="minorBidi"/>
          <w:noProof/>
          <w:color w:val="auto"/>
        </w:rPr>
      </w:pPr>
      <w:hyperlink w:anchor="_Toc485332420" w:history="1">
        <w:r w:rsidRPr="00B02FC7">
          <w:rPr>
            <w:rStyle w:val="Hipervnculo"/>
            <w:noProof/>
          </w:rPr>
          <w:t>8.6 Conclusiones de las pruebas</w:t>
        </w:r>
        <w:r>
          <w:rPr>
            <w:noProof/>
            <w:webHidden/>
          </w:rPr>
          <w:tab/>
        </w:r>
        <w:r>
          <w:rPr>
            <w:noProof/>
            <w:webHidden/>
          </w:rPr>
          <w:fldChar w:fldCharType="begin"/>
        </w:r>
        <w:r>
          <w:rPr>
            <w:noProof/>
            <w:webHidden/>
          </w:rPr>
          <w:instrText xml:space="preserve"> PAGEREF _Toc485332420 \h </w:instrText>
        </w:r>
        <w:r>
          <w:rPr>
            <w:noProof/>
            <w:webHidden/>
          </w:rPr>
        </w:r>
        <w:r>
          <w:rPr>
            <w:noProof/>
            <w:webHidden/>
          </w:rPr>
          <w:fldChar w:fldCharType="separate"/>
        </w:r>
        <w:r>
          <w:rPr>
            <w:noProof/>
            <w:webHidden/>
          </w:rPr>
          <w:t>74</w:t>
        </w:r>
        <w:r>
          <w:rPr>
            <w:noProof/>
            <w:webHidden/>
          </w:rPr>
          <w:fldChar w:fldCharType="end"/>
        </w:r>
      </w:hyperlink>
    </w:p>
    <w:p w14:paraId="77E8C5AD" w14:textId="464E3A48" w:rsidR="007F301D" w:rsidRDefault="007F301D">
      <w:pPr>
        <w:pStyle w:val="TDC1"/>
        <w:rPr>
          <w:rFonts w:asciiTheme="minorHAnsi" w:eastAsiaTheme="minorEastAsia" w:hAnsiTheme="minorHAnsi" w:cstheme="minorBidi"/>
          <w:color w:val="auto"/>
        </w:rPr>
      </w:pPr>
      <w:hyperlink w:anchor="_Toc485332421" w:history="1">
        <w:r w:rsidRPr="00B02FC7">
          <w:rPr>
            <w:rStyle w:val="Hipervnculo"/>
          </w:rPr>
          <w:t>9 Plan de capacitación y entrenamiento</w:t>
        </w:r>
        <w:r>
          <w:rPr>
            <w:webHidden/>
          </w:rPr>
          <w:tab/>
        </w:r>
        <w:r>
          <w:rPr>
            <w:webHidden/>
          </w:rPr>
          <w:fldChar w:fldCharType="begin"/>
        </w:r>
        <w:r>
          <w:rPr>
            <w:webHidden/>
          </w:rPr>
          <w:instrText xml:space="preserve"> PAGEREF _Toc485332421 \h </w:instrText>
        </w:r>
        <w:r>
          <w:rPr>
            <w:webHidden/>
          </w:rPr>
        </w:r>
        <w:r>
          <w:rPr>
            <w:webHidden/>
          </w:rPr>
          <w:fldChar w:fldCharType="separate"/>
        </w:r>
        <w:r>
          <w:rPr>
            <w:webHidden/>
          </w:rPr>
          <w:t>74</w:t>
        </w:r>
        <w:r>
          <w:rPr>
            <w:webHidden/>
          </w:rPr>
          <w:fldChar w:fldCharType="end"/>
        </w:r>
      </w:hyperlink>
    </w:p>
    <w:p w14:paraId="37F47522" w14:textId="4C666077" w:rsidR="007F301D" w:rsidRDefault="007F301D">
      <w:pPr>
        <w:pStyle w:val="TDC1"/>
        <w:rPr>
          <w:rFonts w:asciiTheme="minorHAnsi" w:eastAsiaTheme="minorEastAsia" w:hAnsiTheme="minorHAnsi" w:cstheme="minorBidi"/>
          <w:color w:val="auto"/>
        </w:rPr>
      </w:pPr>
      <w:hyperlink w:anchor="_Toc485332422" w:history="1">
        <w:r w:rsidRPr="00B02FC7">
          <w:rPr>
            <w:rStyle w:val="Hipervnculo"/>
          </w:rPr>
          <w:t>10 Plan de implantación y puesta en marcha</w:t>
        </w:r>
        <w:r>
          <w:rPr>
            <w:webHidden/>
          </w:rPr>
          <w:tab/>
        </w:r>
        <w:r>
          <w:rPr>
            <w:webHidden/>
          </w:rPr>
          <w:fldChar w:fldCharType="begin"/>
        </w:r>
        <w:r>
          <w:rPr>
            <w:webHidden/>
          </w:rPr>
          <w:instrText xml:space="preserve"> PAGEREF _Toc485332422 \h </w:instrText>
        </w:r>
        <w:r>
          <w:rPr>
            <w:webHidden/>
          </w:rPr>
        </w:r>
        <w:r>
          <w:rPr>
            <w:webHidden/>
          </w:rPr>
          <w:fldChar w:fldCharType="separate"/>
        </w:r>
        <w:r>
          <w:rPr>
            <w:webHidden/>
          </w:rPr>
          <w:t>74</w:t>
        </w:r>
        <w:r>
          <w:rPr>
            <w:webHidden/>
          </w:rPr>
          <w:fldChar w:fldCharType="end"/>
        </w:r>
      </w:hyperlink>
    </w:p>
    <w:p w14:paraId="383E79C9" w14:textId="46643184" w:rsidR="007F301D" w:rsidRDefault="007F301D">
      <w:pPr>
        <w:pStyle w:val="TDC1"/>
        <w:rPr>
          <w:rFonts w:asciiTheme="minorHAnsi" w:eastAsiaTheme="minorEastAsia" w:hAnsiTheme="minorHAnsi" w:cstheme="minorBidi"/>
          <w:color w:val="auto"/>
        </w:rPr>
      </w:pPr>
      <w:hyperlink w:anchor="_Toc485332423" w:history="1">
        <w:r w:rsidRPr="00B02FC7">
          <w:rPr>
            <w:rStyle w:val="Hipervnculo"/>
          </w:rPr>
          <w:t>Bibliografía</w:t>
        </w:r>
        <w:r>
          <w:rPr>
            <w:webHidden/>
          </w:rPr>
          <w:tab/>
        </w:r>
        <w:r>
          <w:rPr>
            <w:webHidden/>
          </w:rPr>
          <w:fldChar w:fldCharType="begin"/>
        </w:r>
        <w:r>
          <w:rPr>
            <w:webHidden/>
          </w:rPr>
          <w:instrText xml:space="preserve"> PAGEREF _Toc485332423 \h </w:instrText>
        </w:r>
        <w:r>
          <w:rPr>
            <w:webHidden/>
          </w:rPr>
        </w:r>
        <w:r>
          <w:rPr>
            <w:webHidden/>
          </w:rPr>
          <w:fldChar w:fldCharType="separate"/>
        </w:r>
        <w:r>
          <w:rPr>
            <w:webHidden/>
          </w:rPr>
          <w:t>75</w:t>
        </w:r>
        <w:r>
          <w:rPr>
            <w:webHidden/>
          </w:rPr>
          <w:fldChar w:fldCharType="end"/>
        </w:r>
      </w:hyperlink>
    </w:p>
    <w:p w14:paraId="4759FC30" w14:textId="6815BA64" w:rsidR="00E03A94" w:rsidRPr="00E03A94" w:rsidRDefault="00E03A94" w:rsidP="00E03A94">
      <w:r>
        <w:fldChar w:fldCharType="end"/>
      </w:r>
    </w:p>
    <w:p w14:paraId="3CF10455" w14:textId="3A6741A3" w:rsidR="00E03A94" w:rsidRDefault="00E03A94"/>
    <w:p w14:paraId="7574BFCC" w14:textId="77777777" w:rsidR="001A52DB" w:rsidRPr="0041535E" w:rsidRDefault="001A52DB" w:rsidP="00670242"/>
    <w:p w14:paraId="1AEEF0F8" w14:textId="77777777" w:rsidR="001A52DB" w:rsidRPr="0041535E" w:rsidRDefault="004A6F06" w:rsidP="00670242">
      <w:r w:rsidRPr="0041535E">
        <w:br w:type="page"/>
      </w:r>
    </w:p>
    <w:p w14:paraId="5B9F174F" w14:textId="77777777" w:rsidR="001A52DB" w:rsidRPr="0041535E" w:rsidRDefault="001A52DB" w:rsidP="00670242"/>
    <w:p w14:paraId="014E1AE7" w14:textId="232209AF" w:rsidR="001A52DB" w:rsidRPr="0041535E" w:rsidRDefault="004A6F06" w:rsidP="00670242">
      <w:pPr>
        <w:pStyle w:val="Ttulo1"/>
      </w:pPr>
      <w:bookmarkStart w:id="4" w:name="_Toc484123272"/>
      <w:bookmarkStart w:id="5" w:name="_Toc484123378"/>
      <w:bookmarkStart w:id="6" w:name="_Toc485332309"/>
      <w:r w:rsidRPr="0041535E">
        <w:t xml:space="preserve">Índice de </w:t>
      </w:r>
      <w:r w:rsidRPr="00B068E2">
        <w:t>Tablas</w:t>
      </w:r>
      <w:bookmarkEnd w:id="4"/>
      <w:bookmarkEnd w:id="5"/>
      <w:bookmarkEnd w:id="6"/>
    </w:p>
    <w:p w14:paraId="2C6AC44B" w14:textId="77777777" w:rsidR="001A52DB" w:rsidRPr="0041535E" w:rsidRDefault="004A6F06" w:rsidP="00670242">
      <w:r w:rsidRPr="0041535E">
        <w:br w:type="page"/>
      </w:r>
    </w:p>
    <w:p w14:paraId="16F949D1" w14:textId="77777777" w:rsidR="001A52DB" w:rsidRPr="0041535E" w:rsidRDefault="001A52DB" w:rsidP="00670242"/>
    <w:p w14:paraId="0E75F328" w14:textId="2A6DF2C6" w:rsidR="001A52DB" w:rsidRPr="0041535E" w:rsidRDefault="004A6F06" w:rsidP="00670242">
      <w:pPr>
        <w:pStyle w:val="Ttulo1"/>
      </w:pPr>
      <w:bookmarkStart w:id="7" w:name="_Toc484123273"/>
      <w:bookmarkStart w:id="8" w:name="_Toc484123379"/>
      <w:bookmarkStart w:id="9" w:name="_Toc485332310"/>
      <w:r w:rsidRPr="00B068E2">
        <w:t>Índice</w:t>
      </w:r>
      <w:r w:rsidRPr="0041535E">
        <w:t xml:space="preserve"> de Figuras</w:t>
      </w:r>
      <w:bookmarkEnd w:id="7"/>
      <w:bookmarkEnd w:id="8"/>
      <w:bookmarkEnd w:id="9"/>
      <w:r w:rsidRPr="0041535E">
        <w:br w:type="page"/>
      </w:r>
    </w:p>
    <w:p w14:paraId="7FD0F38E" w14:textId="1ABFDE16" w:rsidR="00112BB4" w:rsidRDefault="00112BB4" w:rsidP="00DB089B">
      <w:pPr>
        <w:pStyle w:val="Ttulo1"/>
      </w:pPr>
      <w:bookmarkStart w:id="10" w:name="_Toc482467377"/>
      <w:bookmarkStart w:id="11" w:name="_Toc485332311"/>
      <w:r w:rsidRPr="0041535E">
        <w:lastRenderedPageBreak/>
        <w:t>Resumen</w:t>
      </w:r>
      <w:bookmarkEnd w:id="10"/>
      <w:bookmarkEnd w:id="11"/>
    </w:p>
    <w:p w14:paraId="0E1C95C3" w14:textId="77777777" w:rsidR="00112BB4" w:rsidRDefault="00112BB4" w:rsidP="00112BB4">
      <w:pPr>
        <w:spacing w:line="240" w:lineRule="auto"/>
        <w:jc w:val="left"/>
        <w:rPr>
          <w:rFonts w:ascii="Arial" w:eastAsia="Times New Roman" w:hAnsi="Arial" w:cs="Arial"/>
          <w:color w:val="auto"/>
          <w:sz w:val="28"/>
          <w:szCs w:val="28"/>
        </w:rPr>
      </w:pPr>
    </w:p>
    <w:p w14:paraId="7665AF71" w14:textId="77777777" w:rsidR="001A52DB" w:rsidRPr="0041535E" w:rsidRDefault="001A52DB" w:rsidP="00670242"/>
    <w:p w14:paraId="3608870D" w14:textId="77777777" w:rsidR="001A52DB" w:rsidRPr="0041535E" w:rsidRDefault="004A6F06" w:rsidP="00670242">
      <w:r w:rsidRPr="0041535E">
        <w:br w:type="page"/>
      </w:r>
    </w:p>
    <w:p w14:paraId="0031C116" w14:textId="77777777" w:rsidR="001A52DB" w:rsidRPr="0041535E" w:rsidRDefault="001A52DB" w:rsidP="00670242"/>
    <w:p w14:paraId="0FC927C9" w14:textId="06D6E1A1" w:rsidR="001A52DB" w:rsidRPr="0041535E" w:rsidRDefault="004A6F06" w:rsidP="00670242">
      <w:pPr>
        <w:pStyle w:val="Ttulo1"/>
      </w:pPr>
      <w:bookmarkStart w:id="12" w:name="_Toc484123275"/>
      <w:bookmarkStart w:id="13" w:name="_Toc484123381"/>
      <w:bookmarkStart w:id="14" w:name="_Toc485332312"/>
      <w:r w:rsidRPr="0041535E">
        <w:t>Abstract</w:t>
      </w:r>
      <w:bookmarkEnd w:id="12"/>
      <w:bookmarkEnd w:id="13"/>
      <w:bookmarkEnd w:id="14"/>
    </w:p>
    <w:p w14:paraId="330805BD" w14:textId="77777777" w:rsidR="001A52DB" w:rsidRPr="0041535E" w:rsidRDefault="001A52DB" w:rsidP="00670242"/>
    <w:p w14:paraId="55D102F3" w14:textId="77777777" w:rsidR="001A52DB" w:rsidRPr="0041535E" w:rsidRDefault="004A6F06" w:rsidP="00670242">
      <w:r w:rsidRPr="0041535E">
        <w:br w:type="page"/>
      </w:r>
    </w:p>
    <w:p w14:paraId="4E6B07C8" w14:textId="77777777" w:rsidR="001A52DB" w:rsidRPr="0041535E" w:rsidRDefault="001A52DB" w:rsidP="00670242"/>
    <w:p w14:paraId="7B1665E2" w14:textId="47845841" w:rsidR="001A52DB" w:rsidRPr="0041535E" w:rsidRDefault="004A6F06" w:rsidP="00670242">
      <w:pPr>
        <w:pStyle w:val="Ttulo1"/>
      </w:pPr>
      <w:bookmarkStart w:id="15" w:name="_Toc484123276"/>
      <w:bookmarkStart w:id="16" w:name="_Toc484123382"/>
      <w:bookmarkStart w:id="17" w:name="_Toc485332313"/>
      <w:r w:rsidRPr="0041535E">
        <w:t>1.- Introducción</w:t>
      </w:r>
      <w:bookmarkEnd w:id="15"/>
      <w:bookmarkEnd w:id="16"/>
      <w:bookmarkEnd w:id="17"/>
    </w:p>
    <w:p w14:paraId="254F9453" w14:textId="77777777" w:rsidR="001A52DB" w:rsidRPr="0041535E" w:rsidRDefault="004A6F06" w:rsidP="00670242">
      <w:r w:rsidRPr="0041535E">
        <w:br w:type="page"/>
      </w:r>
    </w:p>
    <w:p w14:paraId="78FA0C7D" w14:textId="77777777" w:rsidR="001A52DB" w:rsidRPr="0041535E" w:rsidRDefault="001A52DB" w:rsidP="00670242"/>
    <w:p w14:paraId="2BBE1D89" w14:textId="2888406F" w:rsidR="001A52DB" w:rsidRPr="0041535E" w:rsidRDefault="004A6F06" w:rsidP="00670242">
      <w:pPr>
        <w:pStyle w:val="Ttulo1"/>
      </w:pPr>
      <w:bookmarkStart w:id="18" w:name="_pf3szp8ooe3f" w:colFirst="0" w:colLast="0"/>
      <w:bookmarkStart w:id="19" w:name="_Toc484123277"/>
      <w:bookmarkStart w:id="20" w:name="_Toc484123383"/>
      <w:bookmarkStart w:id="21" w:name="_Toc485332314"/>
      <w:bookmarkEnd w:id="18"/>
      <w:r w:rsidRPr="0041535E">
        <w:t>2 Definición del problema</w:t>
      </w:r>
      <w:bookmarkEnd w:id="19"/>
      <w:bookmarkEnd w:id="20"/>
      <w:bookmarkEnd w:id="21"/>
    </w:p>
    <w:p w14:paraId="3C676D3F" w14:textId="63FD754E" w:rsidR="001A52DB" w:rsidRPr="0041535E" w:rsidRDefault="004A6F06" w:rsidP="004270D1">
      <w:pPr>
        <w:pStyle w:val="Ttulo2"/>
      </w:pPr>
      <w:bookmarkStart w:id="22" w:name="_10ggiovelfhe" w:colFirst="0" w:colLast="0"/>
      <w:bookmarkStart w:id="23" w:name="_Toc484123278"/>
      <w:bookmarkStart w:id="24" w:name="_Toc484123384"/>
      <w:bookmarkStart w:id="25" w:name="_Toc485332315"/>
      <w:bookmarkEnd w:id="22"/>
      <w:r w:rsidRPr="0041535E">
        <w:t xml:space="preserve">2.1 </w:t>
      </w:r>
      <w:r w:rsidRPr="00B068E2">
        <w:t>Descripción</w:t>
      </w:r>
      <w:r w:rsidRPr="0041535E">
        <w:t xml:space="preserve"> de la problemática</w:t>
      </w:r>
      <w:bookmarkEnd w:id="23"/>
      <w:bookmarkEnd w:id="24"/>
      <w:bookmarkEnd w:id="25"/>
      <w:r w:rsidRPr="0041535E">
        <w:t xml:space="preserve"> </w:t>
      </w:r>
    </w:p>
    <w:p w14:paraId="5E60D76E" w14:textId="182CDC68" w:rsidR="001A52DB" w:rsidRPr="0041535E" w:rsidRDefault="004A6F06" w:rsidP="004270D1">
      <w:r w:rsidRPr="0041535E">
        <w:t>A continuación</w:t>
      </w:r>
      <w:r w:rsidR="00296D3A" w:rsidRPr="0041535E">
        <w:t>,</w:t>
      </w:r>
      <w:r w:rsidRPr="0041535E">
        <w:t xml:space="preserve"> se detallará la problemática para comprender de mejor manera cuales son las aristas que el proyecto tratará.</w:t>
      </w:r>
    </w:p>
    <w:p w14:paraId="443571B3" w14:textId="77777777" w:rsidR="001A52DB" w:rsidRPr="0041535E" w:rsidRDefault="004A6F06" w:rsidP="004270D1">
      <w:r w:rsidRPr="0041535E">
        <w:t>“El ser humano es un ser social por naturaleza”, y también “un ser curioso”, juntando esas dos premisas hay un problema en común, este es que al momento, y sobre todo cuando se llega a un nuevo entorno social (que puede ser una nueva ciudad, o Chile si se viene del extranjero), existe la dificultad, frente a la necesidad de conocer y socializar, una guía para tal propósito, no hay ayuda a la hora de querer encontrar o a lo menos saber que ocurre cerca, y por lo tanto se suelen hacer preguntas como estás: “¿Qué es eso que se escucha?” , “¿Es algún tipo de evento social y público masivo?”, “¿Será de mi gusto?”, “¿Existirá algún tipo de feria local cercana?”. Esas son algunas de las preguntas que pueden ocurrir y se buscan responder.</w:t>
      </w:r>
    </w:p>
    <w:p w14:paraId="5157B898" w14:textId="4AECAC0E" w:rsidR="001A52DB" w:rsidRPr="0041535E" w:rsidRDefault="004A6F06" w:rsidP="00670242">
      <w:pPr>
        <w:pStyle w:val="Ttulo2"/>
      </w:pPr>
      <w:bookmarkStart w:id="26" w:name="_tl6ng13tt2e1" w:colFirst="0" w:colLast="0"/>
      <w:bookmarkStart w:id="27" w:name="_Toc484123279"/>
      <w:bookmarkStart w:id="28" w:name="_Toc484123385"/>
      <w:bookmarkStart w:id="29" w:name="_Toc485332316"/>
      <w:bookmarkEnd w:id="26"/>
      <w:r w:rsidRPr="0041535E">
        <w:t>2.2 Situación actual</w:t>
      </w:r>
      <w:bookmarkEnd w:id="27"/>
      <w:bookmarkEnd w:id="28"/>
      <w:bookmarkEnd w:id="29"/>
    </w:p>
    <w:p w14:paraId="2D516D85" w14:textId="3E019D59" w:rsidR="001A52DB" w:rsidRPr="0041535E" w:rsidRDefault="004A6F06" w:rsidP="00670242">
      <w:r w:rsidRPr="0041535E">
        <w:t>Actualmente si alguna persona quiere saber sobre algún evento social, una de las primeras fuentes de información son Facebook, Google (con su buscad</w:t>
      </w:r>
      <w:r w:rsidR="004270D1">
        <w:t>or o Maps), básicamente usar la mayor fuente de información existente actualmente “Internet”</w:t>
      </w:r>
      <w:r w:rsidRPr="0041535E">
        <w:t>.</w:t>
      </w:r>
    </w:p>
    <w:p w14:paraId="27E35A0A" w14:textId="77777777" w:rsidR="001A52DB" w:rsidRPr="0041535E" w:rsidRDefault="004A6F06" w:rsidP="00670242">
      <w:r w:rsidRPr="0041535E">
        <w:t>Si la persona está interesada en buscar sobre un evento que aún no se lleva a cabo y tiene cierta noción de que tipo es, un concierto, cultural, etc., hay tres posibles resultados; no encuentra nada, muy poco al respecto o toda la información requerida.</w:t>
      </w:r>
    </w:p>
    <w:p w14:paraId="5801F97D" w14:textId="62543E2D" w:rsidR="001A52DB" w:rsidRPr="0041535E" w:rsidRDefault="004A6F06" w:rsidP="00670242">
      <w:r w:rsidRPr="0041535E">
        <w:t>Ahora si la persona está interesada en conocer qué tipos de eventos se realizan cercanos a su ubicación, igualmente lo hace a través de los medios antes nombrados,</w:t>
      </w:r>
      <w:r w:rsidR="004270D1">
        <w:t xml:space="preserve"> pero con resultados más inciertos debido Facebook no realiza una búsqueda basada en tu ubicación, y Maps de Google no almacena demasiados eventos, a no ser que sean de una gran envergadura.</w:t>
      </w:r>
    </w:p>
    <w:p w14:paraId="5ECD11AA" w14:textId="2AC1CB11" w:rsidR="001A52DB" w:rsidRPr="0041535E" w:rsidRDefault="004A6F06" w:rsidP="00670242">
      <w:pPr>
        <w:pStyle w:val="Ttulo2"/>
      </w:pPr>
      <w:bookmarkStart w:id="30" w:name="_9y50botxkfz0" w:colFirst="0" w:colLast="0"/>
      <w:bookmarkStart w:id="31" w:name="_Toc484123280"/>
      <w:bookmarkStart w:id="32" w:name="_Toc484123386"/>
      <w:bookmarkStart w:id="33" w:name="_Toc485332317"/>
      <w:bookmarkEnd w:id="30"/>
      <w:r w:rsidRPr="0041535E">
        <w:lastRenderedPageBreak/>
        <w:t>2.3 Problemas detectados</w:t>
      </w:r>
      <w:bookmarkEnd w:id="31"/>
      <w:bookmarkEnd w:id="32"/>
      <w:bookmarkEnd w:id="33"/>
    </w:p>
    <w:p w14:paraId="7C2B9E1D" w14:textId="77777777" w:rsidR="001A52DB" w:rsidRPr="0041535E" w:rsidRDefault="004A6F06" w:rsidP="00670242">
      <w:r w:rsidRPr="0041535E">
        <w:t>En este apartado se listan los principales problemas detectados en la problemática, los cuales son vitales para el desarrollo de este proyecto.</w:t>
      </w:r>
    </w:p>
    <w:p w14:paraId="6BC151FD" w14:textId="2DC264ED" w:rsidR="001A52DB" w:rsidRPr="0041535E" w:rsidRDefault="004A6F06" w:rsidP="00670242">
      <w:r w:rsidRPr="0041535E">
        <w:t>En general las herramientas nombradas son buenas y aportan con la información sobre eventos muy masivos. No así con los de menor envergadura o con eventos sociales que son de un aspecto más familiar o social.</w:t>
      </w:r>
    </w:p>
    <w:p w14:paraId="727357DC" w14:textId="48736A8C" w:rsidR="001A52DB" w:rsidRPr="0041535E" w:rsidRDefault="00B068E2" w:rsidP="00670242">
      <w:r w:rsidRPr="0041535E">
        <w:t>Aun</w:t>
      </w:r>
      <w:r w:rsidR="004A6F06" w:rsidRPr="0041535E">
        <w:t xml:space="preserve"> así</w:t>
      </w:r>
      <w:r w:rsidR="00296D3A" w:rsidRPr="0041535E">
        <w:t>,</w:t>
      </w:r>
      <w:r w:rsidR="004A6F06" w:rsidRPr="0041535E">
        <w:t xml:space="preserve"> los principales problemas detectados durante el proceso de búsqueda de algún evento son: </w:t>
      </w:r>
    </w:p>
    <w:p w14:paraId="4DFE83FD" w14:textId="77777777" w:rsidR="001A52DB" w:rsidRPr="0041535E" w:rsidRDefault="004A6F06" w:rsidP="00670242">
      <w:pPr>
        <w:pStyle w:val="Prrafodelista"/>
        <w:numPr>
          <w:ilvl w:val="0"/>
          <w:numId w:val="7"/>
        </w:numPr>
        <w:rPr>
          <w:rFonts w:eastAsia="Cambria"/>
        </w:rPr>
      </w:pPr>
      <w:r w:rsidRPr="0041535E">
        <w:rPr>
          <w:rFonts w:eastAsia="Cambria"/>
        </w:rPr>
        <w:t xml:space="preserve">Al buscar un evento de una envergadura inferior al promedio de los eventos actuales, no se encuentra información suficiente para la satisfacción del usuario. </w:t>
      </w:r>
    </w:p>
    <w:p w14:paraId="381A5E7F" w14:textId="77777777" w:rsidR="001A52DB" w:rsidRPr="0041535E" w:rsidRDefault="004A6F06" w:rsidP="00670242">
      <w:pPr>
        <w:pStyle w:val="Prrafodelista"/>
        <w:numPr>
          <w:ilvl w:val="0"/>
          <w:numId w:val="7"/>
        </w:numPr>
        <w:rPr>
          <w:rFonts w:eastAsia="Cambria"/>
        </w:rPr>
      </w:pPr>
      <w:r w:rsidRPr="0041535E">
        <w:rPr>
          <w:rFonts w:eastAsia="Cambria"/>
        </w:rPr>
        <w:t>Al querer buscar un evento social cercano a la ubicación, no existe una forma, si no se conoce a lo menos el nombre o descripción del evento.</w:t>
      </w:r>
    </w:p>
    <w:p w14:paraId="66A802F4" w14:textId="77777777" w:rsidR="001A52DB" w:rsidRPr="0041535E" w:rsidRDefault="004A6F06" w:rsidP="00670242">
      <w:pPr>
        <w:pStyle w:val="Prrafodelista"/>
        <w:numPr>
          <w:ilvl w:val="0"/>
          <w:numId w:val="7"/>
        </w:numPr>
        <w:rPr>
          <w:rFonts w:eastAsia="Cambria"/>
        </w:rPr>
      </w:pPr>
      <w:r w:rsidRPr="0041535E">
        <w:rPr>
          <w:rFonts w:eastAsia="Cambria"/>
        </w:rPr>
        <w:t>Hay nula o muy poca información respecto a ferias periódicas y locales, en distintas ubicaciones.</w:t>
      </w:r>
    </w:p>
    <w:p w14:paraId="56863C28" w14:textId="77777777" w:rsidR="001A52DB" w:rsidRPr="0041535E" w:rsidRDefault="004A6F06" w:rsidP="00670242">
      <w:pPr>
        <w:pStyle w:val="Prrafodelista"/>
        <w:numPr>
          <w:ilvl w:val="0"/>
          <w:numId w:val="7"/>
        </w:numPr>
        <w:rPr>
          <w:rFonts w:eastAsia="Cambria"/>
        </w:rPr>
      </w:pPr>
      <w:r w:rsidRPr="0041535E">
        <w:rPr>
          <w:rFonts w:eastAsia="Cambria"/>
        </w:rPr>
        <w:t>No hay manera de listar todos los eventos cercanos a una ubicación.</w:t>
      </w:r>
    </w:p>
    <w:p w14:paraId="76BEAB7C" w14:textId="77777777" w:rsidR="001A52DB" w:rsidRPr="0041535E" w:rsidRDefault="004A6F06" w:rsidP="00670242">
      <w:pPr>
        <w:pStyle w:val="Prrafodelista"/>
        <w:numPr>
          <w:ilvl w:val="0"/>
          <w:numId w:val="7"/>
        </w:numPr>
        <w:rPr>
          <w:rFonts w:eastAsia="Cambria"/>
        </w:rPr>
      </w:pPr>
      <w:r w:rsidRPr="0041535E">
        <w:rPr>
          <w:rFonts w:eastAsia="Cambria"/>
        </w:rPr>
        <w:t>No hay información respecto a la ubicación de algunos eventos.</w:t>
      </w:r>
    </w:p>
    <w:p w14:paraId="3AE00A27" w14:textId="39218B2A" w:rsidR="001A52DB" w:rsidRDefault="004A6F06" w:rsidP="00670242">
      <w:pPr>
        <w:pStyle w:val="Prrafodelista"/>
        <w:numPr>
          <w:ilvl w:val="0"/>
          <w:numId w:val="7"/>
        </w:numPr>
        <w:rPr>
          <w:rFonts w:eastAsia="Cambria"/>
        </w:rPr>
      </w:pPr>
      <w:r w:rsidRPr="0041535E">
        <w:rPr>
          <w:rFonts w:eastAsia="Cambria"/>
        </w:rPr>
        <w:t>No existe un historial global de eventos que fueron realizados en una determinada ubicación.</w:t>
      </w:r>
    </w:p>
    <w:p w14:paraId="56E4A3B9" w14:textId="51AD5B7D" w:rsidR="00BF3EEB" w:rsidRDefault="00BF3EEB" w:rsidP="00BF3EEB">
      <w:pPr>
        <w:pStyle w:val="Ttulo2"/>
      </w:pPr>
      <w:bookmarkStart w:id="34" w:name="_Toc485332318"/>
      <w:r>
        <w:t>2.4 Solución propuesta</w:t>
      </w:r>
      <w:bookmarkEnd w:id="34"/>
    </w:p>
    <w:p w14:paraId="07E517D7" w14:textId="77777777" w:rsidR="00BF3EEB" w:rsidRDefault="00BF3EEB" w:rsidP="00004E25">
      <w:pPr>
        <w:rPr>
          <w:lang w:val="es-MX"/>
        </w:rPr>
      </w:pPr>
      <w:r>
        <w:rPr>
          <w:lang w:val="es-MX"/>
        </w:rPr>
        <w:t>Para responder las preguntas y dar solución a estas, se diseñará e implementará un servicio web utilizando la arquitectura REST, que entregue recursos que permitan el intercambio de datos sobre eventos sociales en lugares públicos, como conciertos, ferias de distinta índole</w:t>
      </w:r>
      <w:r>
        <w:rPr>
          <w:u w:val="single"/>
          <w:lang w:val="es-MX"/>
        </w:rPr>
        <w:t>,</w:t>
      </w:r>
      <w:r>
        <w:rPr>
          <w:lang w:val="es-MX"/>
        </w:rPr>
        <w:t xml:space="preserve"> eventos culturales, etc., reúna y complemente la información de los eventos sociales, con la almacenada y proporcionada por Facebook a través de su API. </w:t>
      </w:r>
    </w:p>
    <w:p w14:paraId="64BA4706" w14:textId="2044BF7F" w:rsidR="00BF3EEB" w:rsidRDefault="00BF3EEB" w:rsidP="00BF3EEB">
      <w:r>
        <w:t xml:space="preserve">Como solución a la problemática se diseñará e implementará un servicio web que utilice una arquitectura REST, que facilite recursos que permitan el intercambio de datos relacionados a eventos sociales realizados en espacios públicos, como conciertos, ferias, eventos culturales, etc. En conjunto a esos recursos igualmente el servicio web complementará la información de </w:t>
      </w:r>
      <w:r>
        <w:lastRenderedPageBreak/>
        <w:t>dichos eventos comunicándose con la API que provee Facebook para obtener los datos que la Red Social posee.</w:t>
      </w:r>
    </w:p>
    <w:p w14:paraId="0873402F" w14:textId="66CC787F" w:rsidR="00930E55" w:rsidRDefault="00930E55" w:rsidP="00BF3EEB">
      <w:r>
        <w:t>El servicio web será el encargado de manejar toda la información que poseen los eventos, además de ofrecer nuevas herramientas y un valor agregado a dicha información, para así facilitar que cualquier aplicación que se comunique y consuma éste servicio, realice el mínimo esfuerzo y solo implemente las características que el servicio web provee.</w:t>
      </w:r>
    </w:p>
    <w:p w14:paraId="4D377AF3" w14:textId="62880120" w:rsidR="00930E55" w:rsidRPr="00BF3EEB" w:rsidRDefault="00930E55" w:rsidP="00BF3EEB">
      <w:r>
        <w:t>Además, como parte de la solución se diseñarán e implementarán dos aplicaciones que consumirán el servicio web, una aplicación móvil que permitirá utilizar las características propias de un Smartphone</w:t>
      </w:r>
      <w:r w:rsidR="00004E25">
        <w:t>, como el GPS, y una página web, para así demostrar la flexibilidad que tiene desarrollar un servicio web para luego consumirlo por cualquier aplicación.</w:t>
      </w:r>
    </w:p>
    <w:p w14:paraId="3FF24C97" w14:textId="4F9ECA55" w:rsidR="001A52DB" w:rsidRPr="0041535E" w:rsidRDefault="004A6F06" w:rsidP="00670242">
      <w:pPr>
        <w:pStyle w:val="Ttulo1"/>
      </w:pPr>
      <w:bookmarkStart w:id="35" w:name="_Toc484123281"/>
      <w:bookmarkStart w:id="36" w:name="_Toc484123387"/>
      <w:bookmarkStart w:id="37" w:name="_Toc485332319"/>
      <w:r w:rsidRPr="0041535E">
        <w:t>3 Definición del proyecto</w:t>
      </w:r>
      <w:bookmarkEnd w:id="35"/>
      <w:bookmarkEnd w:id="36"/>
      <w:bookmarkEnd w:id="37"/>
    </w:p>
    <w:p w14:paraId="05610946" w14:textId="66280FF6" w:rsidR="001A52DB" w:rsidRPr="0041535E" w:rsidRDefault="004A6F06" w:rsidP="00670242">
      <w:pPr>
        <w:pStyle w:val="Ttulo2"/>
      </w:pPr>
      <w:bookmarkStart w:id="38" w:name="_n69edkjjtl86" w:colFirst="0" w:colLast="0"/>
      <w:bookmarkStart w:id="39" w:name="_Toc484123282"/>
      <w:bookmarkStart w:id="40" w:name="_Toc484123388"/>
      <w:bookmarkStart w:id="41" w:name="_Toc485332320"/>
      <w:bookmarkEnd w:id="38"/>
      <w:r w:rsidRPr="0041535E">
        <w:t>3.1 Objetivos del proyecto</w:t>
      </w:r>
      <w:bookmarkEnd w:id="39"/>
      <w:bookmarkEnd w:id="40"/>
      <w:bookmarkEnd w:id="41"/>
    </w:p>
    <w:p w14:paraId="76AD6B90" w14:textId="77777777" w:rsidR="001A52DB" w:rsidRPr="0041535E" w:rsidRDefault="004A6F06" w:rsidP="00670242">
      <w:r w:rsidRPr="0041535E">
        <w:t>Un objetivo es el planteamiento de una meta o un propósito a alcanzar y es fundamental en el proceso de planificación.</w:t>
      </w:r>
    </w:p>
    <w:p w14:paraId="760468CC" w14:textId="58C9AE31" w:rsidR="001A52DB" w:rsidRPr="0041535E" w:rsidRDefault="004A6F06" w:rsidP="00670242">
      <w:r w:rsidRPr="0041535E">
        <w:t>A continuación</w:t>
      </w:r>
      <w:r w:rsidR="00296D3A" w:rsidRPr="0041535E">
        <w:t>,</w:t>
      </w:r>
      <w:r w:rsidRPr="0041535E">
        <w:t xml:space="preserve"> se muestran los objetivos generales y específicos del proyecto que son el propósito de lo que se quiere lograr.</w:t>
      </w:r>
    </w:p>
    <w:p w14:paraId="2235531F" w14:textId="77777777" w:rsidR="001A52DB" w:rsidRPr="0041535E" w:rsidRDefault="004A6F06" w:rsidP="00670242">
      <w:r w:rsidRPr="00112BB4">
        <w:rPr>
          <w:b/>
        </w:rPr>
        <w:t>Objetivo</w:t>
      </w:r>
      <w:r w:rsidRPr="0041535E">
        <w:t xml:space="preserve"> </w:t>
      </w:r>
      <w:r w:rsidRPr="00112BB4">
        <w:rPr>
          <w:b/>
        </w:rPr>
        <w:t>General</w:t>
      </w:r>
    </w:p>
    <w:p w14:paraId="72C28D39" w14:textId="77777777" w:rsidR="001A52DB" w:rsidRPr="0041535E" w:rsidRDefault="004A6F06" w:rsidP="00670242">
      <w:r w:rsidRPr="0041535E">
        <w:t>Diseñar e implementar un servicio web que permita gestionar y notificar la información de eventos sociales en espacios públicos para ser consumido por una aplicación móvil Android y una página web.</w:t>
      </w:r>
    </w:p>
    <w:p w14:paraId="2CB0B00E" w14:textId="77777777" w:rsidR="001A52DB" w:rsidRPr="00112BB4" w:rsidRDefault="004A6F06" w:rsidP="00670242">
      <w:pPr>
        <w:rPr>
          <w:b/>
        </w:rPr>
      </w:pPr>
      <w:r w:rsidRPr="00112BB4">
        <w:rPr>
          <w:b/>
        </w:rPr>
        <w:t>Objetivos Específicos</w:t>
      </w:r>
    </w:p>
    <w:p w14:paraId="115ED5BE" w14:textId="77777777" w:rsidR="001A52DB" w:rsidRPr="0041535E" w:rsidRDefault="004A6F06" w:rsidP="00670242">
      <w:pPr>
        <w:pStyle w:val="Prrafodelista"/>
        <w:numPr>
          <w:ilvl w:val="0"/>
          <w:numId w:val="4"/>
        </w:numPr>
        <w:rPr>
          <w:rFonts w:eastAsia="Cambria"/>
        </w:rPr>
      </w:pPr>
      <w:r w:rsidRPr="0041535E">
        <w:rPr>
          <w:rFonts w:eastAsia="Cambria"/>
        </w:rPr>
        <w:t>Crear y mantener una base de datos relacional con la información de los eventos sociales que se realizan en espacios públicos, como pueden ser conciertos, ferias artesanales, etc.</w:t>
      </w:r>
    </w:p>
    <w:p w14:paraId="7E3A8687" w14:textId="77777777" w:rsidR="001A52DB" w:rsidRPr="0041535E" w:rsidRDefault="004A6F06" w:rsidP="00670242">
      <w:pPr>
        <w:pStyle w:val="Prrafodelista"/>
        <w:numPr>
          <w:ilvl w:val="0"/>
          <w:numId w:val="4"/>
        </w:numPr>
        <w:rPr>
          <w:rFonts w:eastAsia="Cambria"/>
        </w:rPr>
      </w:pPr>
      <w:r w:rsidRPr="0041535E">
        <w:rPr>
          <w:rFonts w:eastAsia="Cambria"/>
        </w:rPr>
        <w:t>Diseñar e implementar un servicio web utilizando la arquitectura REST que disponga la información almacenada sobre los eventos sociales en espacios públicos y pueda ser consumido por cualquier aplicación y sistema compatible.</w:t>
      </w:r>
    </w:p>
    <w:p w14:paraId="2647E533" w14:textId="77777777" w:rsidR="001A52DB" w:rsidRPr="0041535E" w:rsidRDefault="004A6F06" w:rsidP="00670242">
      <w:pPr>
        <w:pStyle w:val="Prrafodelista"/>
        <w:numPr>
          <w:ilvl w:val="0"/>
          <w:numId w:val="4"/>
        </w:numPr>
        <w:rPr>
          <w:rFonts w:eastAsia="Cambria"/>
        </w:rPr>
      </w:pPr>
      <w:r w:rsidRPr="0041535E">
        <w:rPr>
          <w:rFonts w:eastAsia="Cambria"/>
        </w:rPr>
        <w:lastRenderedPageBreak/>
        <w:t>Integrar la API proporcionada por Facebook con el servicio web a desarrollar, para complementar la información de los eventos sociales.</w:t>
      </w:r>
    </w:p>
    <w:p w14:paraId="2F30AE9E" w14:textId="77777777" w:rsidR="001A52DB" w:rsidRPr="0041535E" w:rsidRDefault="004A6F06" w:rsidP="00670242">
      <w:pPr>
        <w:pStyle w:val="Prrafodelista"/>
        <w:numPr>
          <w:ilvl w:val="0"/>
          <w:numId w:val="4"/>
        </w:numPr>
        <w:rPr>
          <w:rFonts w:eastAsia="Cambria"/>
        </w:rPr>
      </w:pPr>
      <w:r w:rsidRPr="0041535E">
        <w:rPr>
          <w:rFonts w:eastAsia="Cambria"/>
        </w:rPr>
        <w:t>Diseñar e implementar una aplicación móvil Android que consuma el servicio web desarrollado, para mostrar la información y ubicación de los eventos sociales, además de notificar si existe algún evento cercano a la ubicación actual según el GPS del dispositivo.</w:t>
      </w:r>
    </w:p>
    <w:p w14:paraId="79A7BC1C" w14:textId="77777777" w:rsidR="001A52DB" w:rsidRPr="0041535E" w:rsidRDefault="004A6F06" w:rsidP="00670242">
      <w:pPr>
        <w:pStyle w:val="Prrafodelista"/>
        <w:numPr>
          <w:ilvl w:val="0"/>
          <w:numId w:val="4"/>
        </w:numPr>
        <w:rPr>
          <w:rFonts w:eastAsia="Cambria"/>
        </w:rPr>
      </w:pPr>
      <w:r w:rsidRPr="0041535E">
        <w:rPr>
          <w:rFonts w:eastAsia="Cambria"/>
        </w:rPr>
        <w:t>Diseñar e implementar una página web que consuma el servicio web desarrollado, para visualizar y administrar la información de los eventos sociales.</w:t>
      </w:r>
    </w:p>
    <w:p w14:paraId="32E880C6" w14:textId="77777777" w:rsidR="001A52DB" w:rsidRPr="0041535E" w:rsidRDefault="004A6F06" w:rsidP="00670242">
      <w:pPr>
        <w:pStyle w:val="Prrafodelista"/>
        <w:numPr>
          <w:ilvl w:val="0"/>
          <w:numId w:val="4"/>
        </w:numPr>
        <w:rPr>
          <w:rFonts w:eastAsia="Cambria"/>
        </w:rPr>
      </w:pPr>
      <w:r w:rsidRPr="0041535E">
        <w:rPr>
          <w:rFonts w:eastAsia="Cambria"/>
        </w:rPr>
        <w:t>Integrar las APIs proporcionadas por Facebook y Google con el servicio web a desarrollar para lograr la autentificación y posterior inicio de sesión en la aplicación móvil y página web.</w:t>
      </w:r>
    </w:p>
    <w:p w14:paraId="1CA0F67C" w14:textId="18E5320A" w:rsidR="001A52DB" w:rsidRPr="0041535E" w:rsidRDefault="004A6F06" w:rsidP="00670242">
      <w:pPr>
        <w:pStyle w:val="Ttulo2"/>
      </w:pPr>
      <w:bookmarkStart w:id="42" w:name="_88t72yv9m77l" w:colFirst="0" w:colLast="0"/>
      <w:bookmarkStart w:id="43" w:name="_Toc484123283"/>
      <w:bookmarkStart w:id="44" w:name="_Toc484123389"/>
      <w:bookmarkStart w:id="45" w:name="_Toc485332321"/>
      <w:bookmarkEnd w:id="42"/>
      <w:r w:rsidRPr="0041535E">
        <w:t>3.2 Ambiente de Ingeniería de Software</w:t>
      </w:r>
      <w:bookmarkEnd w:id="43"/>
      <w:bookmarkEnd w:id="44"/>
      <w:bookmarkEnd w:id="45"/>
    </w:p>
    <w:p w14:paraId="661CC29E" w14:textId="77777777" w:rsidR="001A52DB" w:rsidRPr="0041535E" w:rsidRDefault="004A6F06" w:rsidP="00670242">
      <w:r w:rsidRPr="0041535E">
        <w:t>En este apartado se expone el ambiente en el que está inmerso el proyecto, es decir, los diversos elementos que interactúan directamente con la realización del mismo.</w:t>
      </w:r>
    </w:p>
    <w:p w14:paraId="786323DA" w14:textId="72AC181C" w:rsidR="001A52DB" w:rsidRPr="0041535E" w:rsidRDefault="004A6F06" w:rsidP="00670242">
      <w:pPr>
        <w:pStyle w:val="Ttulo3"/>
      </w:pPr>
      <w:bookmarkStart w:id="46" w:name="_Toc484123284"/>
      <w:bookmarkStart w:id="47" w:name="_Toc484123390"/>
      <w:bookmarkStart w:id="48" w:name="_Toc485332322"/>
      <w:r w:rsidRPr="0041535E">
        <w:t xml:space="preserve">3.2.1 </w:t>
      </w:r>
      <w:r w:rsidRPr="00B068E2">
        <w:t>Metodología</w:t>
      </w:r>
      <w:r w:rsidRPr="0041535E">
        <w:t xml:space="preserve"> de desarrollo:</w:t>
      </w:r>
      <w:bookmarkEnd w:id="46"/>
      <w:bookmarkEnd w:id="47"/>
      <w:bookmarkEnd w:id="48"/>
      <w:r w:rsidRPr="0041535E">
        <w:t xml:space="preserve"> </w:t>
      </w:r>
    </w:p>
    <w:p w14:paraId="0E635716" w14:textId="77777777" w:rsidR="001A52DB" w:rsidRPr="0041535E" w:rsidRDefault="004A6F06" w:rsidP="00670242">
      <w:r w:rsidRPr="0041535E">
        <w:t>La metodología de desarrollo a utilizar es el modelo incremental, el modelo incremental ejecuta una serie de avances, llamados incrementos, que en forma progresiva dan más funcionalidad al cliente conforme se entrega cada incremento (Pressman, 2010). Este es uno de los factores claves de la elección de esta metodología, puesto que la coordinadora del programa de aprendizaje y servicio, requería entregas de funcionalidades sujetas a evaluación a lo largo del desarrollo del proyecto, esto se adapta a las entregas de funcionalidades por incrementos de esta metodología.</w:t>
      </w:r>
    </w:p>
    <w:p w14:paraId="1410A842" w14:textId="77777777" w:rsidR="001A52DB" w:rsidRPr="0041535E" w:rsidRDefault="001A52DB" w:rsidP="00670242"/>
    <w:p w14:paraId="5E13A778" w14:textId="77777777" w:rsidR="001A52DB" w:rsidRPr="0041535E" w:rsidRDefault="001A52DB" w:rsidP="00670242"/>
    <w:p w14:paraId="330C88FA" w14:textId="77777777" w:rsidR="001A52DB" w:rsidRPr="0041535E" w:rsidRDefault="004A6F06" w:rsidP="00670242">
      <w:pPr>
        <w:rPr>
          <w:color w:val="00000A"/>
        </w:rPr>
      </w:pPr>
      <w:r w:rsidRPr="0041535E">
        <w:rPr>
          <w:noProof/>
        </w:rPr>
        <w:lastRenderedPageBreak/>
        <w:drawing>
          <wp:inline distT="114300" distB="114300" distL="114300" distR="114300" wp14:anchorId="20E8B34B" wp14:editId="1A3315C5">
            <wp:extent cx="5612130" cy="30099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612130" cy="3009900"/>
                    </a:xfrm>
                    <a:prstGeom prst="rect">
                      <a:avLst/>
                    </a:prstGeom>
                    <a:ln/>
                  </pic:spPr>
                </pic:pic>
              </a:graphicData>
            </a:graphic>
          </wp:inline>
        </w:drawing>
      </w:r>
    </w:p>
    <w:p w14:paraId="02EFA542" w14:textId="77777777" w:rsidR="001A52DB" w:rsidRPr="0041535E" w:rsidRDefault="004A6F06" w:rsidP="00112BB4">
      <w:pPr>
        <w:pStyle w:val="Cita"/>
      </w:pPr>
      <w:r w:rsidRPr="0041535E">
        <w:t>Figura N°1: Muestra las etapas de desarrollo en diferentes incrementos.</w:t>
      </w:r>
    </w:p>
    <w:p w14:paraId="3EA37E90" w14:textId="77777777" w:rsidR="001A52DB" w:rsidRPr="0041535E" w:rsidRDefault="001A52DB" w:rsidP="00670242"/>
    <w:p w14:paraId="213B2CE3" w14:textId="77777777" w:rsidR="001A52DB" w:rsidRPr="0041535E" w:rsidRDefault="004A6F06" w:rsidP="00670242">
      <w:r w:rsidRPr="0041535E">
        <w:t>Este proceso de desarrollo incremental tiene varias ventajas:</w:t>
      </w:r>
    </w:p>
    <w:p w14:paraId="7635D162" w14:textId="00108290" w:rsidR="001A52DB" w:rsidRPr="0041535E" w:rsidRDefault="004A6F06" w:rsidP="00112BB4">
      <w:pPr>
        <w:pStyle w:val="Prrafodelista"/>
        <w:numPr>
          <w:ilvl w:val="0"/>
          <w:numId w:val="24"/>
        </w:numPr>
      </w:pPr>
      <w:r w:rsidRPr="0041535E">
        <w:t>No se tiene que esperar hasta que el sistema completo se entregue para sacar provecho de él. El primer incremento satisface los requerimientos más críticos de tal forma que pueden utilizar el software inmediatamente.</w:t>
      </w:r>
    </w:p>
    <w:p w14:paraId="09AEA367" w14:textId="2E916FB5" w:rsidR="001A52DB" w:rsidRPr="0041535E" w:rsidRDefault="004A6F06" w:rsidP="00112BB4">
      <w:pPr>
        <w:pStyle w:val="Prrafodelista"/>
        <w:numPr>
          <w:ilvl w:val="0"/>
          <w:numId w:val="24"/>
        </w:numPr>
      </w:pPr>
      <w:r w:rsidRPr="0041535E">
        <w:t>Se pueden utilizar los incrementos iniciales como prototipos y obtener experiencia sobre los requerimientos de los incrementos posteriores al sistema.</w:t>
      </w:r>
    </w:p>
    <w:p w14:paraId="0BBF5135" w14:textId="550466B4" w:rsidR="001A52DB" w:rsidRPr="0041535E" w:rsidRDefault="004A6F06" w:rsidP="00112BB4">
      <w:pPr>
        <w:pStyle w:val="Prrafodelista"/>
        <w:numPr>
          <w:ilvl w:val="0"/>
          <w:numId w:val="24"/>
        </w:numPr>
      </w:pPr>
      <w:r w:rsidRPr="0041535E">
        <w:t>Existe un bajo riesgo de un fallo total del proyecto. Aunque se pueden encontrar problemas de algunos incrementos, lo normal es que el sistema se entregue de forma satisfactoria.</w:t>
      </w:r>
    </w:p>
    <w:p w14:paraId="459B06DD" w14:textId="68201F99" w:rsidR="001A52DB" w:rsidRPr="0041535E" w:rsidRDefault="004A6F06" w:rsidP="00112BB4">
      <w:pPr>
        <w:pStyle w:val="Prrafodelista"/>
        <w:numPr>
          <w:ilvl w:val="0"/>
          <w:numId w:val="24"/>
        </w:numPr>
      </w:pPr>
      <w:r w:rsidRPr="0041535E">
        <w:t>Puesto que los servicios de más alta prioridad se entregan primero, y los incrementos posteriores se integran en ellos, es inevitable que los servicios más importantes del sistema sean a los que se le hagan más pruebas. Esto significa que es menos probable que los clientes encuentren fallos de funcionamiento del software en las partes más importantes del sistema.</w:t>
      </w:r>
    </w:p>
    <w:p w14:paraId="6763375B" w14:textId="77777777" w:rsidR="001A52DB" w:rsidRPr="0041535E" w:rsidRDefault="004A6F06" w:rsidP="00112BB4">
      <w:pPr>
        <w:pStyle w:val="Prrafodelista"/>
        <w:numPr>
          <w:ilvl w:val="0"/>
          <w:numId w:val="24"/>
        </w:numPr>
      </w:pPr>
      <w:r w:rsidRPr="0041535E">
        <w:t>(Sommerville, 2005)</w:t>
      </w:r>
    </w:p>
    <w:p w14:paraId="644F8D8D" w14:textId="77777777" w:rsidR="001A52DB" w:rsidRPr="0041535E" w:rsidRDefault="001A52DB" w:rsidP="00670242"/>
    <w:p w14:paraId="5AF63EDA" w14:textId="24D922BF" w:rsidR="001A52DB" w:rsidRPr="0041535E" w:rsidRDefault="004A6F06" w:rsidP="00670242">
      <w:pPr>
        <w:pStyle w:val="Ttulo3"/>
      </w:pPr>
      <w:bookmarkStart w:id="49" w:name="_ppifjz4yg55s" w:colFirst="0" w:colLast="0"/>
      <w:bookmarkStart w:id="50" w:name="_Toc484123285"/>
      <w:bookmarkStart w:id="51" w:name="_Toc484123391"/>
      <w:bookmarkStart w:id="52" w:name="_Toc485332323"/>
      <w:bookmarkEnd w:id="49"/>
      <w:r w:rsidRPr="0041535E">
        <w:lastRenderedPageBreak/>
        <w:t>3.2.2 Arquitectura de Software</w:t>
      </w:r>
      <w:bookmarkEnd w:id="50"/>
      <w:bookmarkEnd w:id="51"/>
      <w:bookmarkEnd w:id="52"/>
    </w:p>
    <w:p w14:paraId="33D608DD" w14:textId="6544C26F" w:rsidR="001A52DB" w:rsidRPr="0041535E" w:rsidRDefault="004A6F06" w:rsidP="00670242">
      <w:pPr>
        <w:pStyle w:val="Ttulo4"/>
      </w:pPr>
      <w:bookmarkStart w:id="53" w:name="_uu0wiub9rsfl" w:colFirst="0" w:colLast="0"/>
      <w:bookmarkStart w:id="54" w:name="_Toc484123286"/>
      <w:bookmarkStart w:id="55" w:name="_Toc485332324"/>
      <w:bookmarkEnd w:id="53"/>
      <w:r w:rsidRPr="0041535E">
        <w:t>3.2.2.1 Arquitectura del servicio web</w:t>
      </w:r>
      <w:bookmarkEnd w:id="54"/>
      <w:bookmarkEnd w:id="55"/>
    </w:p>
    <w:p w14:paraId="351ECDB1" w14:textId="77777777" w:rsidR="001A52DB" w:rsidRPr="0041535E" w:rsidRDefault="004A6F06" w:rsidP="00670242">
      <w:r w:rsidRPr="0041535E">
        <w:t>Para el desarrollo del servicio web se utilizará la arquitectura REST, Acrónimo de REpresentational State Transfer, es un estilo de arquitectura software que define un conjunto de principios, por los cuales se diseñan servicios web haciendo foco en los recursos del sistema, además de cómo se acceden a dichos recursos y cómo se transfieren por el protocolo de transporte HTTP hacia clientes escritos en diversos lenguajes.</w:t>
      </w:r>
    </w:p>
    <w:p w14:paraId="79C5DD1C" w14:textId="77777777" w:rsidR="004A6F06" w:rsidRPr="0041535E" w:rsidRDefault="004A6F06" w:rsidP="00670242"/>
    <w:p w14:paraId="36C064E6" w14:textId="3BF8E527" w:rsidR="001A52DB" w:rsidRDefault="004A6F06" w:rsidP="00112BB4">
      <w:pPr>
        <w:jc w:val="center"/>
        <w:rPr>
          <w:sz w:val="48"/>
          <w:szCs w:val="48"/>
        </w:rPr>
      </w:pPr>
      <w:r w:rsidRPr="0041535E">
        <w:rPr>
          <w:noProof/>
        </w:rPr>
        <w:drawing>
          <wp:inline distT="114300" distB="114300" distL="114300" distR="114300" wp14:anchorId="34D6F205" wp14:editId="350F8049">
            <wp:extent cx="4219575" cy="1330179"/>
            <wp:effectExtent l="0" t="0" r="0" b="0"/>
            <wp:docPr id="2" name="image5.png" descr="REST Arquitecture.png"/>
            <wp:cNvGraphicFramePr/>
            <a:graphic xmlns:a="http://schemas.openxmlformats.org/drawingml/2006/main">
              <a:graphicData uri="http://schemas.openxmlformats.org/drawingml/2006/picture">
                <pic:pic xmlns:pic="http://schemas.openxmlformats.org/drawingml/2006/picture">
                  <pic:nvPicPr>
                    <pic:cNvPr id="0" name="image5.png" descr="REST Arquitecture.png"/>
                    <pic:cNvPicPr preferRelativeResize="0"/>
                  </pic:nvPicPr>
                  <pic:blipFill>
                    <a:blip r:embed="rId10"/>
                    <a:srcRect/>
                    <a:stretch>
                      <a:fillRect/>
                    </a:stretch>
                  </pic:blipFill>
                  <pic:spPr>
                    <a:xfrm>
                      <a:off x="0" y="0"/>
                      <a:ext cx="4219575" cy="1330179"/>
                    </a:xfrm>
                    <a:prstGeom prst="rect">
                      <a:avLst/>
                    </a:prstGeom>
                    <a:ln/>
                  </pic:spPr>
                </pic:pic>
              </a:graphicData>
            </a:graphic>
          </wp:inline>
        </w:drawing>
      </w:r>
    </w:p>
    <w:p w14:paraId="567BDDC3" w14:textId="70A858AF" w:rsidR="00847C94" w:rsidRDefault="00847C94" w:rsidP="00847C94">
      <w:pPr>
        <w:pStyle w:val="Cita"/>
      </w:pPr>
      <w:r>
        <w:t>Figura N°2: Arquitectura REST</w:t>
      </w:r>
    </w:p>
    <w:p w14:paraId="73D0D5D5" w14:textId="4F8B5462" w:rsidR="00847C94" w:rsidRDefault="00847C94" w:rsidP="00847C94">
      <w:r>
        <w:t>La Figura N°2 muestra la arquitectura REST a un alto nivel, ahora en un nivel más bajo el servicio web implementará una arquitectura de capas</w:t>
      </w:r>
      <w:r w:rsidR="0077586D">
        <w:t xml:space="preserve"> </w:t>
      </w:r>
      <w:r w:rsidR="0077586D">
        <w:fldChar w:fldCharType="begin" w:fldLock="1"/>
      </w:r>
      <w:r w:rsidR="008A380B">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f7f888f6-af1d-4050-a41e-cc69d9cde6fa" ] } ], "mendeley" : { "formattedCitation" : "(Pressman, 2009)", "plainTextFormattedCitation" : "(Pressman, 2009)", "previouslyFormattedCitation" : "(Pressman, 2009)" }, "properties" : { "noteIndex" : 0 }, "schema" : "https://github.com/citation-style-language/schema/raw/master/csl-citation.json" }</w:instrText>
      </w:r>
      <w:r w:rsidR="0077586D">
        <w:fldChar w:fldCharType="separate"/>
      </w:r>
      <w:r w:rsidR="0077586D" w:rsidRPr="0077586D">
        <w:rPr>
          <w:noProof/>
        </w:rPr>
        <w:t>(Pressman, 2009)</w:t>
      </w:r>
      <w:r w:rsidR="0077586D">
        <w:fldChar w:fldCharType="end"/>
      </w:r>
      <w:r w:rsidR="0077586D">
        <w:t>,</w:t>
      </w:r>
      <w:r w:rsidR="00C75CBF">
        <w:t xml:space="preserve"> </w:t>
      </w:r>
      <w:r w:rsidR="0077586D">
        <w:t xml:space="preserve"> </w:t>
      </w:r>
      <w:r w:rsidR="00C75CBF">
        <w:t>l</w:t>
      </w:r>
      <w:r w:rsidR="00C75CBF" w:rsidRPr="00C75CBF">
        <w:t>a mayor ventaja de este patrón de arquitectura es que en el desarrollo se lleva a cabo en varios niveles, o capas, y en el caso de que exista algún error o la necesidad de algún cambio obligatorio, solo es necesario cambiar el nivel en cuestión, sin afectar el correcto funcionamiento del resto del sistema</w:t>
      </w:r>
      <w:r w:rsidR="00C75CBF">
        <w:t xml:space="preserve">. </w:t>
      </w:r>
    </w:p>
    <w:p w14:paraId="7487FB34" w14:textId="1CDB3C85" w:rsidR="00C75CBF" w:rsidRDefault="00C75CBF" w:rsidP="00847C94">
      <w:r>
        <w:t>Por lo tanto, se definen tres niveles o capas, que son:</w:t>
      </w:r>
    </w:p>
    <w:p w14:paraId="3F8AA6F9" w14:textId="299C91E0" w:rsidR="00C75CBF" w:rsidRDefault="00C75CBF" w:rsidP="00C75CBF">
      <w:pPr>
        <w:pStyle w:val="Prrafodelista"/>
        <w:numPr>
          <w:ilvl w:val="0"/>
          <w:numId w:val="28"/>
        </w:numPr>
      </w:pPr>
      <w:r w:rsidRPr="00BC150C">
        <w:rPr>
          <w:b/>
        </w:rPr>
        <w:t>Capa de presentación:</w:t>
      </w:r>
      <w:r>
        <w:t xml:space="preserve"> encargada de interactuar con las aplicaciones y sistemas que consuman el servicio, presenta la información </w:t>
      </w:r>
      <w:r w:rsidR="00E05F58">
        <w:t xml:space="preserve">y obtiene la que las aplicaciones le brindan. </w:t>
      </w:r>
      <w:r w:rsidR="001B0116">
        <w:t>Debe ser entendible y fácil de consumir por las aplicaciones.</w:t>
      </w:r>
      <w:r w:rsidR="00BC150C">
        <w:t xml:space="preserve"> Se comunica con la capa intermedia o de negocio.</w:t>
      </w:r>
    </w:p>
    <w:p w14:paraId="4BE0AA19" w14:textId="4798C782" w:rsidR="00C75CBF" w:rsidRDefault="00C75CBF" w:rsidP="00BC150C">
      <w:pPr>
        <w:pStyle w:val="Prrafodelista"/>
        <w:numPr>
          <w:ilvl w:val="0"/>
          <w:numId w:val="28"/>
        </w:numPr>
      </w:pPr>
      <w:r w:rsidRPr="00BC150C">
        <w:rPr>
          <w:b/>
        </w:rPr>
        <w:t>Capa de negocio</w:t>
      </w:r>
      <w:r w:rsidR="001B0116" w:rsidRPr="00BC150C">
        <w:rPr>
          <w:b/>
        </w:rPr>
        <w:t>:</w:t>
      </w:r>
      <w:r w:rsidR="001B0116">
        <w:t xml:space="preserve"> </w:t>
      </w:r>
      <w:r w:rsidR="00BC150C">
        <w:t>e</w:t>
      </w:r>
      <w:r w:rsidR="00BC150C" w:rsidRPr="00BC150C">
        <w:t xml:space="preserve">s donde residen las funciones que se ejecutan, se reciben las peticiones, se procesa la información y se envían las respuestas tras el proceso. Se denomina capa de negocio o capa de lógica del negocio, porque es aquí donde se establecen todas las reglas que deben cumplirse. Esta capa se comunica con la de presentación, para recibir las solicitudes y presentar los resultados, y con la capa de </w:t>
      </w:r>
      <w:r w:rsidR="00BC150C" w:rsidRPr="00BC150C">
        <w:lastRenderedPageBreak/>
        <w:t>acceso a datos, para solicitar al gestor de base de datos almacenar o recuperar datos de él</w:t>
      </w:r>
      <w:r w:rsidR="00BC150C">
        <w:t>.</w:t>
      </w:r>
    </w:p>
    <w:p w14:paraId="2DA08743" w14:textId="7A1101E5" w:rsidR="00C75CBF" w:rsidRDefault="00C75CBF" w:rsidP="00C75CBF">
      <w:pPr>
        <w:pStyle w:val="Prrafodelista"/>
        <w:numPr>
          <w:ilvl w:val="0"/>
          <w:numId w:val="28"/>
        </w:numPr>
      </w:pPr>
      <w:r w:rsidRPr="005D7832">
        <w:rPr>
          <w:b/>
        </w:rPr>
        <w:t>Capa de acceso a datos</w:t>
      </w:r>
      <w:r w:rsidR="00BC150C" w:rsidRPr="005D7832">
        <w:rPr>
          <w:b/>
        </w:rPr>
        <w:t>:</w:t>
      </w:r>
      <w:r w:rsidR="00BC150C">
        <w:t xml:space="preserve"> </w:t>
      </w:r>
      <w:r w:rsidR="00BC150C" w:rsidRPr="00BC150C">
        <w:t xml:space="preserve">es la encargada de almacenar los datos del sistema </w:t>
      </w:r>
      <w:r w:rsidR="00BC150C">
        <w:t>y los proveídos por las aplicaciones que consumen el servicio</w:t>
      </w:r>
      <w:r w:rsidR="00BC150C" w:rsidRPr="00BC150C">
        <w:t>. Su función es almacenar y devolver datos a la capa de negocio, aunque para esto también es necesario en algunos casos, que tengan </w:t>
      </w:r>
      <w:hyperlink r:id="rId11" w:tooltip="Procedimientos almacenados" w:history="1">
        <w:r w:rsidR="00BC150C" w:rsidRPr="00BC150C">
          <w:t>procedimientos almacenados</w:t>
        </w:r>
      </w:hyperlink>
      <w:r w:rsidR="00BC150C" w:rsidRPr="00BC150C">
        <w:t> y funciones dentro de la capa. En una arquitectura de tres capas, esta capa es la única que puede ac</w:t>
      </w:r>
      <w:r w:rsidR="00BC150C">
        <w:t>ceder a los mismos.</w:t>
      </w:r>
    </w:p>
    <w:p w14:paraId="7982B2A9" w14:textId="3FEC7E79" w:rsidR="005D7832" w:rsidRDefault="005D7832" w:rsidP="005D7832">
      <w:pPr>
        <w:ind w:left="360"/>
        <w:jc w:val="center"/>
      </w:pPr>
      <w:r w:rsidRPr="005D7832">
        <w:rPr>
          <w:noProof/>
        </w:rPr>
        <w:drawing>
          <wp:inline distT="0" distB="0" distL="0" distR="0" wp14:anchorId="11A5332D" wp14:editId="53738F8F">
            <wp:extent cx="4531518" cy="4943475"/>
            <wp:effectExtent l="0" t="0" r="2540" b="0"/>
            <wp:docPr id="10" name="Imagen 10" descr="C:\Users\hans6\Dropbox\Aplicaciones\drawio\arquitectura web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ns6\Dropbox\Aplicaciones\drawio\arquitectura web servi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37884" cy="4950420"/>
                    </a:xfrm>
                    <a:prstGeom prst="rect">
                      <a:avLst/>
                    </a:prstGeom>
                    <a:noFill/>
                    <a:ln>
                      <a:noFill/>
                    </a:ln>
                  </pic:spPr>
                </pic:pic>
              </a:graphicData>
            </a:graphic>
          </wp:inline>
        </w:drawing>
      </w:r>
    </w:p>
    <w:p w14:paraId="423682B6" w14:textId="3E56E267" w:rsidR="004E2359" w:rsidRDefault="005D7832" w:rsidP="005D7832">
      <w:pPr>
        <w:pStyle w:val="Cita"/>
      </w:pPr>
      <w:r>
        <w:t>Figura N°3: Arquitectura del Servicio Web</w:t>
      </w:r>
    </w:p>
    <w:p w14:paraId="4856A077" w14:textId="7F37C4A6" w:rsidR="00BC150C" w:rsidRPr="004E2359" w:rsidRDefault="00BC150C" w:rsidP="004E2359">
      <w:pPr>
        <w:spacing w:after="0" w:line="276" w:lineRule="auto"/>
        <w:jc w:val="left"/>
        <w:rPr>
          <w:i/>
          <w:iCs/>
          <w:color w:val="404040" w:themeColor="text1" w:themeTint="BF"/>
        </w:rPr>
      </w:pPr>
    </w:p>
    <w:p w14:paraId="0DEB8A6C" w14:textId="3F959E58" w:rsidR="001A52DB" w:rsidRDefault="004A6F06" w:rsidP="00670242">
      <w:pPr>
        <w:pStyle w:val="Ttulo4"/>
      </w:pPr>
      <w:bookmarkStart w:id="56" w:name="_kvv4ltdqb1lk" w:colFirst="0" w:colLast="0"/>
      <w:bookmarkStart w:id="57" w:name="_Toc484123287"/>
      <w:bookmarkStart w:id="58" w:name="_Toc485332325"/>
      <w:bookmarkEnd w:id="56"/>
      <w:r w:rsidRPr="0041535E">
        <w:lastRenderedPageBreak/>
        <w:t>3.2.2.2 Arquitectura de la aplicación móvil</w:t>
      </w:r>
      <w:bookmarkEnd w:id="57"/>
      <w:r w:rsidR="00E05F58">
        <w:t xml:space="preserve"> y la página web</w:t>
      </w:r>
      <w:bookmarkEnd w:id="58"/>
    </w:p>
    <w:p w14:paraId="69E86457" w14:textId="4EF2DB5D" w:rsidR="002706DB" w:rsidRDefault="002706DB" w:rsidP="002706DB">
      <w:r>
        <w:t>La aplicación móvil y la página web utilizaran la misma arquitectura de capas del servicio web, con matices específicos en la implementación de dicha arquitectura.</w:t>
      </w:r>
    </w:p>
    <w:p w14:paraId="55D64F2F" w14:textId="2CD8364E" w:rsidR="002706DB" w:rsidRDefault="002706DB" w:rsidP="002706DB">
      <w:r>
        <w:t>Las capas o niveles definidos son:</w:t>
      </w:r>
    </w:p>
    <w:p w14:paraId="7DA8283F" w14:textId="7B2FECD7" w:rsidR="002706DB" w:rsidRDefault="002706DB" w:rsidP="002706DB">
      <w:pPr>
        <w:pStyle w:val="Prrafodelista"/>
        <w:numPr>
          <w:ilvl w:val="0"/>
          <w:numId w:val="29"/>
        </w:numPr>
      </w:pPr>
      <w:r w:rsidRPr="004E2359">
        <w:rPr>
          <w:b/>
        </w:rPr>
        <w:t>Capa de vista:</w:t>
      </w:r>
      <w:r>
        <w:t xml:space="preserve"> </w:t>
      </w:r>
      <w:r w:rsidR="00777E28">
        <w:t>al igual que la capa de presentación del servicio, es la encargada de la interacción existente entre la aplicación móvil o web y el usuario, le presenta la información y maneja la entregada por los usuarios. Se comunica con la capa del controlador</w:t>
      </w:r>
    </w:p>
    <w:p w14:paraId="43A55967" w14:textId="1359E6E9" w:rsidR="002706DB" w:rsidRDefault="002706DB" w:rsidP="002706DB">
      <w:pPr>
        <w:pStyle w:val="Prrafodelista"/>
        <w:numPr>
          <w:ilvl w:val="0"/>
          <w:numId w:val="29"/>
        </w:numPr>
      </w:pPr>
      <w:r w:rsidRPr="004E2359">
        <w:rPr>
          <w:b/>
        </w:rPr>
        <w:t>Capa del controlado</w:t>
      </w:r>
      <w:r w:rsidR="00777E28" w:rsidRPr="004E2359">
        <w:rPr>
          <w:b/>
        </w:rPr>
        <w:t>r:</w:t>
      </w:r>
      <w:r w:rsidR="00777E28">
        <w:t xml:space="preserve"> similar a la capa de negocio del servicio web, ya que es la encardada de manejar las peticiones a través de la vista y es la que decide como entregar los datos desde el servicio web.</w:t>
      </w:r>
    </w:p>
    <w:p w14:paraId="5E61EC00" w14:textId="0FD94282" w:rsidR="002706DB" w:rsidRDefault="002706DB" w:rsidP="002706DB">
      <w:pPr>
        <w:pStyle w:val="Prrafodelista"/>
        <w:numPr>
          <w:ilvl w:val="0"/>
          <w:numId w:val="29"/>
        </w:numPr>
      </w:pPr>
      <w:r w:rsidRPr="004E2359">
        <w:rPr>
          <w:b/>
        </w:rPr>
        <w:t>Capa de servicio:</w:t>
      </w:r>
      <w:r w:rsidR="00777E28">
        <w:t xml:space="preserve"> es la capa que se encarga de la comunicación con el servicio web, y permite la visualización de los datos a través de la capa del controlador en la vista</w:t>
      </w:r>
      <w:r w:rsidR="004E2359">
        <w:t>.</w:t>
      </w:r>
    </w:p>
    <w:p w14:paraId="13E25DBD" w14:textId="583F8536" w:rsidR="004E2359" w:rsidRDefault="004E2359" w:rsidP="004E2359">
      <w:pPr>
        <w:ind w:left="360"/>
        <w:jc w:val="right"/>
      </w:pPr>
      <w:r w:rsidRPr="004E2359">
        <w:rPr>
          <w:noProof/>
        </w:rPr>
        <w:lastRenderedPageBreak/>
        <w:drawing>
          <wp:inline distT="0" distB="0" distL="0" distR="0" wp14:anchorId="33ABA925" wp14:editId="34508F03">
            <wp:extent cx="4950618" cy="5400675"/>
            <wp:effectExtent l="0" t="0" r="2540" b="0"/>
            <wp:docPr id="14" name="Imagen 14" descr="C:\Users\hans6\Dropbox\Aplicaciones\drawio\arquitectura ap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ns6\Dropbox\Aplicaciones\drawio\arquitectura app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3152" cy="5403439"/>
                    </a:xfrm>
                    <a:prstGeom prst="rect">
                      <a:avLst/>
                    </a:prstGeom>
                    <a:noFill/>
                    <a:ln>
                      <a:noFill/>
                    </a:ln>
                  </pic:spPr>
                </pic:pic>
              </a:graphicData>
            </a:graphic>
          </wp:inline>
        </w:drawing>
      </w:r>
    </w:p>
    <w:p w14:paraId="0E274A0B" w14:textId="55E2FE66" w:rsidR="004E2359" w:rsidRDefault="004E2359" w:rsidP="001F549E">
      <w:pPr>
        <w:pStyle w:val="Cita"/>
      </w:pPr>
      <w:r>
        <w:t>Figura N°4: Arquitectura de la aplicación móvil y la página web</w:t>
      </w:r>
    </w:p>
    <w:p w14:paraId="6DF0402E" w14:textId="5EFCDE85" w:rsidR="004E2359" w:rsidRDefault="004E2359" w:rsidP="001F549E">
      <w:pPr>
        <w:pStyle w:val="Ttulo4"/>
      </w:pPr>
      <w:bookmarkStart w:id="59" w:name="_Toc485332326"/>
      <w:r>
        <w:t xml:space="preserve">3.2.2.3 </w:t>
      </w:r>
      <w:r w:rsidR="001F549E">
        <w:t>Arquitectura unificada del servicio web, las aplicaciones móvil y web</w:t>
      </w:r>
      <w:bookmarkEnd w:id="59"/>
    </w:p>
    <w:p w14:paraId="529D922A" w14:textId="03E3D519" w:rsidR="001F549E" w:rsidRDefault="001F549E" w:rsidP="001F549E">
      <w:r>
        <w:t>Para unificar la arquitectura de las soluciones a desarrollar y ejemplificar la comunicación entre ellas, tan solo basta con unir ambas arquitecturas diseñadas, lo que se puede observar en la figura N°5</w:t>
      </w:r>
    </w:p>
    <w:p w14:paraId="5672C3E6" w14:textId="7A393307" w:rsidR="00B853F4" w:rsidRDefault="00B853F4" w:rsidP="00B853F4">
      <w:pPr>
        <w:jc w:val="center"/>
      </w:pPr>
      <w:r w:rsidRPr="00B853F4">
        <w:rPr>
          <w:noProof/>
        </w:rPr>
        <w:lastRenderedPageBreak/>
        <w:drawing>
          <wp:inline distT="0" distB="0" distL="0" distR="0" wp14:anchorId="2BDD3E17" wp14:editId="478C20B8">
            <wp:extent cx="3610028" cy="7572375"/>
            <wp:effectExtent l="0" t="0" r="9525" b="0"/>
            <wp:docPr id="15" name="Imagen 15" descr="C:\Users\hans6\Dropbox\Aplicaciones\drawio\arquitectura un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ans6\Dropbox\Aplicaciones\drawio\arquitectura unif.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0815" cy="7595002"/>
                    </a:xfrm>
                    <a:prstGeom prst="rect">
                      <a:avLst/>
                    </a:prstGeom>
                    <a:noFill/>
                    <a:ln>
                      <a:noFill/>
                    </a:ln>
                  </pic:spPr>
                </pic:pic>
              </a:graphicData>
            </a:graphic>
          </wp:inline>
        </w:drawing>
      </w:r>
    </w:p>
    <w:p w14:paraId="7F679670" w14:textId="209EF513" w:rsidR="00B853F4" w:rsidRPr="001F549E" w:rsidRDefault="00B853F4" w:rsidP="00B853F4">
      <w:pPr>
        <w:pStyle w:val="Cita"/>
      </w:pPr>
      <w:r>
        <w:t>Figura N°5: Arquitectura unificada</w:t>
      </w:r>
    </w:p>
    <w:p w14:paraId="1FEC9594" w14:textId="119F2777" w:rsidR="001A52DB" w:rsidRPr="0041535E" w:rsidRDefault="004A6F06" w:rsidP="00670242">
      <w:pPr>
        <w:pStyle w:val="Ttulo3"/>
      </w:pPr>
      <w:bookmarkStart w:id="60" w:name="_x7o8pq6tern0" w:colFirst="0" w:colLast="0"/>
      <w:bookmarkStart w:id="61" w:name="_n18ww9kag69s" w:colFirst="0" w:colLast="0"/>
      <w:bookmarkStart w:id="62" w:name="_Toc484123289"/>
      <w:bookmarkStart w:id="63" w:name="_Toc484123392"/>
      <w:bookmarkStart w:id="64" w:name="_Toc485332327"/>
      <w:bookmarkEnd w:id="60"/>
      <w:bookmarkEnd w:id="61"/>
      <w:r w:rsidRPr="0041535E">
        <w:lastRenderedPageBreak/>
        <w:t>3.2.3 Patrones de Diseño</w:t>
      </w:r>
      <w:bookmarkEnd w:id="62"/>
      <w:bookmarkEnd w:id="63"/>
      <w:bookmarkEnd w:id="64"/>
      <w:r w:rsidRPr="0041535E">
        <w:tab/>
      </w:r>
    </w:p>
    <w:p w14:paraId="52331C51" w14:textId="5BD1E83B" w:rsidR="001A52DB" w:rsidRPr="0041535E" w:rsidRDefault="004A6F06" w:rsidP="00670242">
      <w:r w:rsidRPr="0041535E">
        <w:t xml:space="preserve">Un patrón de diseño es una descripción de un problema que ocurre una y otra vez en nuestro entorno, y de la esencia de la solución a dicho problema, de tal forma que se pueda usar esta solución muchas veces a modo de reutilizar código fuente, reduciendo tiempo de diseño (Pressman, </w:t>
      </w:r>
      <w:r w:rsidR="00B853F4">
        <w:t>2009</w:t>
      </w:r>
      <w:r w:rsidRPr="0041535E">
        <w:t xml:space="preserve">). </w:t>
      </w:r>
    </w:p>
    <w:p w14:paraId="0DD22931" w14:textId="1CDD698E" w:rsidR="001A52DB" w:rsidRPr="0041535E" w:rsidRDefault="004A6F06" w:rsidP="00670242">
      <w:r w:rsidRPr="0041535E">
        <w:t>En el desarrollo de la solución se utilizan los siguientes patrones de diseño</w:t>
      </w:r>
      <w:r w:rsidR="00A62F89">
        <w:t xml:space="preserve"> </w:t>
      </w:r>
      <w:r w:rsidR="008A380B">
        <w:fldChar w:fldCharType="begin" w:fldLock="1"/>
      </w:r>
      <w:r w:rsidR="008A380B">
        <w:instrText>ADDIN CSL_CITATION { "citationItems" : [ { "id" : "ITEM-1", "itemData" : { "ISBN" : "978-1-934238-10-3", "abstract" : "This Design Patterns refcard provides a quick reference to the original 23 Gang of Four design patterns, as listed in the book Design Patterns: Elements of Reusable Object-Oriented Software. Each pattern includes class diagrams, explanation, usage information, and a real world example.", "author" : [ { "dropping-particle" : "", "family" : "McDonald", "given" : "Jason", "non-dropping-particle" : "", "parse-names" : false, "suffix" : "" } ], "container-title" : "DZone Refcardz", "id" : "ITEM-1", "issue" : "8", "issued" : { "date-parts" : [ [ "2008" ] ] }, "page" : "1-7", "title" : "Design Patterns", "type" : "article-magazine" }, "uris" : [ "http://www.mendeley.com/documents/?uuid=67faeb06-5649-4677-9dfd-6fbbac316368" ] } ], "mendeley" : { "formattedCitation" : "(McDonald, 2008)", "plainTextFormattedCitation" : "(McDonald, 2008)" }, "properties" : { "noteIndex" : 0 }, "schema" : "https://github.com/citation-style-language/schema/raw/master/csl-citation.json" }</w:instrText>
      </w:r>
      <w:r w:rsidR="008A380B">
        <w:fldChar w:fldCharType="separate"/>
      </w:r>
      <w:r w:rsidR="008A380B" w:rsidRPr="008A380B">
        <w:rPr>
          <w:noProof/>
        </w:rPr>
        <w:t>(McDonald, 2008)</w:t>
      </w:r>
      <w:r w:rsidR="008A380B">
        <w:fldChar w:fldCharType="end"/>
      </w:r>
      <w:r w:rsidRPr="0041535E">
        <w:t>:</w:t>
      </w:r>
    </w:p>
    <w:p w14:paraId="52830781" w14:textId="53FA4385" w:rsidR="001A52DB" w:rsidRPr="00670242" w:rsidRDefault="004A6F06" w:rsidP="00301723">
      <w:pPr>
        <w:pStyle w:val="Prrafodelista"/>
        <w:numPr>
          <w:ilvl w:val="0"/>
          <w:numId w:val="3"/>
        </w:numPr>
        <w:rPr>
          <w:rFonts w:eastAsia="Cambria"/>
        </w:rPr>
      </w:pPr>
      <w:r w:rsidRPr="00112BB4">
        <w:rPr>
          <w:rFonts w:eastAsia="Cambria"/>
          <w:b/>
        </w:rPr>
        <w:t>Singleton</w:t>
      </w:r>
      <w:r w:rsidRPr="00670242">
        <w:rPr>
          <w:rFonts w:eastAsia="Cambria"/>
        </w:rPr>
        <w:t>:</w:t>
      </w:r>
      <w:r w:rsidR="00301723">
        <w:rPr>
          <w:rFonts w:eastAsia="Cambria"/>
        </w:rPr>
        <w:t xml:space="preserve"> e</w:t>
      </w:r>
      <w:r w:rsidR="00301723" w:rsidRPr="00301723">
        <w:rPr>
          <w:rFonts w:eastAsia="Cambria"/>
        </w:rPr>
        <w:t>l objetivo de este patrón es el de garantizar que una clase solo tenga una instancia (o ejemplar) y proporcionar un punto de acceso global a ella.</w:t>
      </w:r>
    </w:p>
    <w:p w14:paraId="07C3BD61" w14:textId="19C8C7E4" w:rsidR="001A52DB" w:rsidRPr="00670242" w:rsidRDefault="004A6F06" w:rsidP="00670242">
      <w:pPr>
        <w:pStyle w:val="Prrafodelista"/>
        <w:numPr>
          <w:ilvl w:val="0"/>
          <w:numId w:val="3"/>
        </w:numPr>
        <w:rPr>
          <w:rFonts w:eastAsia="Cambria"/>
        </w:rPr>
      </w:pPr>
      <w:r w:rsidRPr="00112BB4">
        <w:rPr>
          <w:rFonts w:eastAsia="Cambria"/>
          <w:b/>
        </w:rPr>
        <w:t>Builder</w:t>
      </w:r>
      <w:r w:rsidRPr="00670242">
        <w:rPr>
          <w:rFonts w:eastAsia="Cambria"/>
        </w:rPr>
        <w:t>:</w:t>
      </w:r>
      <w:r w:rsidR="00301723">
        <w:rPr>
          <w:rFonts w:eastAsia="Cambria"/>
        </w:rPr>
        <w:t xml:space="preserve"> permite la creación de objetos de manera dinámica basándose en algoritmos fácilmente intercambiables.</w:t>
      </w:r>
    </w:p>
    <w:p w14:paraId="7B44D9B9" w14:textId="0D575D5D" w:rsidR="001A52DB" w:rsidRPr="00112BB4" w:rsidRDefault="004A6F06" w:rsidP="008A380B">
      <w:pPr>
        <w:pStyle w:val="Prrafodelista"/>
        <w:numPr>
          <w:ilvl w:val="0"/>
          <w:numId w:val="3"/>
        </w:numPr>
        <w:rPr>
          <w:rFonts w:eastAsia="Cambria"/>
          <w:b/>
        </w:rPr>
      </w:pPr>
      <w:r w:rsidRPr="00112BB4">
        <w:rPr>
          <w:rFonts w:eastAsia="Cambria"/>
          <w:b/>
        </w:rPr>
        <w:t>Dependency Injection:</w:t>
      </w:r>
      <w:r w:rsidR="008A380B">
        <w:rPr>
          <w:rFonts w:eastAsia="Cambria"/>
          <w:b/>
        </w:rPr>
        <w:t xml:space="preserve"> </w:t>
      </w:r>
      <w:r w:rsidR="008A380B" w:rsidRPr="008A380B">
        <w:rPr>
          <w:rFonts w:eastAsia="Cambria"/>
        </w:rPr>
        <w:t>es un patrón de diseño orientado a objetos, en el que se suministran objetos a una clase en lugar de ser la propia clase la que cree el objeto</w:t>
      </w:r>
    </w:p>
    <w:p w14:paraId="1B6183D9" w14:textId="4A1DCE2C" w:rsidR="001A52DB" w:rsidRPr="00112BB4" w:rsidRDefault="004A6F06" w:rsidP="00670242">
      <w:pPr>
        <w:pStyle w:val="Prrafodelista"/>
        <w:numPr>
          <w:ilvl w:val="0"/>
          <w:numId w:val="3"/>
        </w:numPr>
        <w:rPr>
          <w:rFonts w:eastAsia="Cambria"/>
          <w:b/>
        </w:rPr>
      </w:pPr>
      <w:r w:rsidRPr="00112BB4">
        <w:rPr>
          <w:rFonts w:eastAsia="Cambria"/>
          <w:b/>
        </w:rPr>
        <w:t>Template Method:</w:t>
      </w:r>
      <w:r w:rsidR="00301723">
        <w:rPr>
          <w:rFonts w:eastAsia="Cambria"/>
          <w:b/>
        </w:rPr>
        <w:t xml:space="preserve"> </w:t>
      </w:r>
      <w:r w:rsidR="00301723">
        <w:rPr>
          <w:rFonts w:eastAsia="Cambria"/>
        </w:rPr>
        <w:t xml:space="preserve">identifica </w:t>
      </w:r>
      <w:r w:rsidR="008A380B">
        <w:rPr>
          <w:rFonts w:eastAsia="Cambria"/>
        </w:rPr>
        <w:t>el marco de trabajo y define el esqueleto de un algoritmo, permitiendo que las subclases definan el comportamiento real.</w:t>
      </w:r>
    </w:p>
    <w:p w14:paraId="070BD634" w14:textId="18079ED0" w:rsidR="001A52DB" w:rsidRPr="0041535E" w:rsidRDefault="004A6F06" w:rsidP="00670242">
      <w:pPr>
        <w:pStyle w:val="Ttulo3"/>
      </w:pPr>
      <w:bookmarkStart w:id="65" w:name="_ao54jcowzexh" w:colFirst="0" w:colLast="0"/>
      <w:bookmarkStart w:id="66" w:name="_Toc484123290"/>
      <w:bookmarkStart w:id="67" w:name="_Toc484123393"/>
      <w:bookmarkStart w:id="68" w:name="_Toc485332328"/>
      <w:bookmarkEnd w:id="65"/>
      <w:r w:rsidRPr="0041535E">
        <w:t>3.2.4 Tecnologías</w:t>
      </w:r>
      <w:bookmarkEnd w:id="66"/>
      <w:bookmarkEnd w:id="67"/>
      <w:bookmarkEnd w:id="68"/>
    </w:p>
    <w:p w14:paraId="6C254F79" w14:textId="77777777" w:rsidR="001A52DB" w:rsidRPr="0041535E" w:rsidRDefault="004A6F06" w:rsidP="00670242">
      <w:r w:rsidRPr="0041535E">
        <w:t>En esta sección se definen brevemente las tecnologías a utilizar durante el proceso de</w:t>
      </w:r>
      <w:r w:rsidRPr="0041535E">
        <w:br/>
        <w:t>desarrollo de la solución.</w:t>
      </w:r>
    </w:p>
    <w:p w14:paraId="6E66B2D7" w14:textId="68AD61A2" w:rsidR="001A52DB" w:rsidRPr="0041535E" w:rsidRDefault="004A6F06" w:rsidP="00670242">
      <w:pPr>
        <w:pStyle w:val="Prrafodelista"/>
        <w:numPr>
          <w:ilvl w:val="0"/>
          <w:numId w:val="8"/>
        </w:numPr>
        <w:rPr>
          <w:rFonts w:eastAsia="Cambria"/>
        </w:rPr>
      </w:pPr>
      <w:r w:rsidRPr="00670242">
        <w:rPr>
          <w:rFonts w:eastAsia="Cambria"/>
          <w:b/>
        </w:rPr>
        <w:t>Android:</w:t>
      </w:r>
      <w:r w:rsidRPr="0041535E">
        <w:rPr>
          <w:rFonts w:eastAsia="Cambria"/>
        </w:rPr>
        <w:t xml:space="preserve"> Es un sistema operativo desarrollado por Google Inc. para dispositivos móviles. Tal como se menciona en la sección Situación Actual del Capítulo I, es una de las tecnologías más usadas en </w:t>
      </w:r>
      <w:r w:rsidR="00296D3A" w:rsidRPr="0041535E">
        <w:rPr>
          <w:rFonts w:eastAsia="Cambria"/>
        </w:rPr>
        <w:t>Smartphone</w:t>
      </w:r>
      <w:r w:rsidRPr="0041535E">
        <w:rPr>
          <w:rFonts w:eastAsia="Cambria"/>
        </w:rPr>
        <w:t xml:space="preserve">, debido a su funcionamiento en una amplia gama de dispositivos. </w:t>
      </w:r>
    </w:p>
    <w:p w14:paraId="74E7D2DF" w14:textId="77777777" w:rsidR="001A52DB" w:rsidRPr="0041535E" w:rsidRDefault="004A6F06" w:rsidP="00670242">
      <w:pPr>
        <w:pStyle w:val="Prrafodelista"/>
        <w:numPr>
          <w:ilvl w:val="0"/>
          <w:numId w:val="8"/>
        </w:numPr>
        <w:rPr>
          <w:rFonts w:eastAsia="Cambria"/>
        </w:rPr>
      </w:pPr>
      <w:r w:rsidRPr="00670242">
        <w:rPr>
          <w:rFonts w:eastAsia="Cambria"/>
          <w:b/>
        </w:rPr>
        <w:t>Java:</w:t>
      </w:r>
      <w:r w:rsidRPr="0041535E">
        <w:rPr>
          <w:rFonts w:eastAsia="Cambria"/>
        </w:rPr>
        <w:t xml:space="preserve"> Es un lenguaje de programación Orientado a Objetos (OO). Su principal característica es ser multiplataforma, por lo que puede ser ejecutado en prácticamente cualquier sistema.</w:t>
      </w:r>
    </w:p>
    <w:p w14:paraId="7C919D15" w14:textId="77777777" w:rsidR="001A52DB" w:rsidRPr="0041535E" w:rsidRDefault="004A6F06" w:rsidP="00670242">
      <w:pPr>
        <w:pStyle w:val="Prrafodelista"/>
        <w:numPr>
          <w:ilvl w:val="0"/>
          <w:numId w:val="8"/>
        </w:numPr>
        <w:rPr>
          <w:rFonts w:eastAsia="Cambria"/>
        </w:rPr>
      </w:pPr>
      <w:r w:rsidRPr="00670242">
        <w:rPr>
          <w:rFonts w:eastAsia="Cambria"/>
          <w:b/>
        </w:rPr>
        <w:t>Spring Framework:</w:t>
      </w:r>
      <w:r w:rsidRPr="0041535E">
        <w:rPr>
          <w:rFonts w:eastAsia="Cambria"/>
        </w:rPr>
        <w:t xml:space="preserve"> es un marco de aplicaciones Java que facilita enormemente la implementación de distintos patrones de diseño y la integración con una gran cantidad de tecnologías.</w:t>
      </w:r>
    </w:p>
    <w:p w14:paraId="79443A5E" w14:textId="77777777" w:rsidR="001A52DB" w:rsidRPr="0041535E" w:rsidRDefault="004A6F06" w:rsidP="00670242">
      <w:pPr>
        <w:pStyle w:val="Prrafodelista"/>
        <w:numPr>
          <w:ilvl w:val="0"/>
          <w:numId w:val="8"/>
        </w:numPr>
        <w:rPr>
          <w:rFonts w:eastAsia="Cambria"/>
        </w:rPr>
      </w:pPr>
      <w:r w:rsidRPr="00670242">
        <w:rPr>
          <w:rFonts w:eastAsia="Cambria"/>
          <w:b/>
        </w:rPr>
        <w:t>Spring Boot:</w:t>
      </w:r>
      <w:r w:rsidRPr="0041535E">
        <w:rPr>
          <w:rFonts w:eastAsia="Cambria"/>
        </w:rPr>
        <w:t xml:space="preserve"> es un proyecto de Spring que facilita la creación de aplicaciones independientes basadas en el Framework de Spring. De esa manera se puede iniciar el desarrollo sin mayores complicaciones en la configuración inicial.</w:t>
      </w:r>
    </w:p>
    <w:p w14:paraId="49801F36" w14:textId="77777777" w:rsidR="001A52DB" w:rsidRPr="0041535E" w:rsidRDefault="004A6F06" w:rsidP="00670242">
      <w:pPr>
        <w:pStyle w:val="Prrafodelista"/>
        <w:numPr>
          <w:ilvl w:val="0"/>
          <w:numId w:val="8"/>
        </w:numPr>
        <w:rPr>
          <w:rFonts w:eastAsia="Cambria"/>
        </w:rPr>
      </w:pPr>
      <w:r w:rsidRPr="00670242">
        <w:rPr>
          <w:rFonts w:eastAsia="Cambria"/>
          <w:b/>
        </w:rPr>
        <w:lastRenderedPageBreak/>
        <w:t>HTML:</w:t>
      </w:r>
      <w:r w:rsidRPr="0041535E">
        <w:rPr>
          <w:rFonts w:eastAsia="Cambria"/>
        </w:rPr>
        <w:t xml:space="preserve"> Es la sigla que representa HyperText Markup Language. Es un lenguaje de marcado que permite la elaboración de páginas webs.</w:t>
      </w:r>
    </w:p>
    <w:p w14:paraId="533A2638" w14:textId="77777777" w:rsidR="001A52DB" w:rsidRPr="00A62F89" w:rsidRDefault="004A6F06" w:rsidP="00670242">
      <w:pPr>
        <w:pStyle w:val="Prrafodelista"/>
        <w:numPr>
          <w:ilvl w:val="0"/>
          <w:numId w:val="8"/>
        </w:numPr>
      </w:pPr>
      <w:r w:rsidRPr="00670242">
        <w:rPr>
          <w:rFonts w:eastAsia="Cambria"/>
          <w:b/>
        </w:rPr>
        <w:t>CSS:</w:t>
      </w:r>
      <w:r w:rsidRPr="0041535E">
        <w:rPr>
          <w:rFonts w:eastAsia="Cambria"/>
        </w:rPr>
        <w:t xml:space="preserve"> </w:t>
      </w:r>
      <w:r w:rsidRPr="00A62F89">
        <w:t>Es la sigla que representa Cascading Style Sheet. Es un lenguaje de hojas de estilos creado para controlar el aspecto o presentación de los documentos electrónicos definidos con HTML y XHTML. CSS es la mejor forma de separar los contenidos y su presentación y es imprescindible para crear páginas web complejas.</w:t>
      </w:r>
    </w:p>
    <w:p w14:paraId="78D916BF" w14:textId="77777777" w:rsidR="001A52DB" w:rsidRDefault="004A6F06" w:rsidP="00670242">
      <w:pPr>
        <w:pStyle w:val="Prrafodelista"/>
        <w:numPr>
          <w:ilvl w:val="0"/>
          <w:numId w:val="8"/>
        </w:numPr>
        <w:rPr>
          <w:rFonts w:eastAsia="Cambria"/>
        </w:rPr>
      </w:pPr>
      <w:r w:rsidRPr="00670242">
        <w:rPr>
          <w:rFonts w:eastAsia="Cambria"/>
          <w:b/>
        </w:rPr>
        <w:t>SQL:</w:t>
      </w:r>
      <w:r w:rsidRPr="0041535E">
        <w:rPr>
          <w:rFonts w:eastAsia="Cambria"/>
        </w:rPr>
        <w:t xml:space="preserve"> Es la sigla que representa Structured Query Language. Es un lenguaje diseñado para gestionar bases de datos relacionales mediante consultas y sentencias de ejecución. </w:t>
      </w:r>
    </w:p>
    <w:p w14:paraId="298BA906" w14:textId="3DE1FE32" w:rsidR="00670242" w:rsidRDefault="00670242" w:rsidP="00DB089B">
      <w:pPr>
        <w:pStyle w:val="Prrafodelista"/>
        <w:numPr>
          <w:ilvl w:val="0"/>
          <w:numId w:val="8"/>
        </w:numPr>
        <w:rPr>
          <w:rFonts w:eastAsia="Cambria"/>
        </w:rPr>
      </w:pPr>
      <w:r w:rsidRPr="006607A7">
        <w:rPr>
          <w:rFonts w:eastAsia="Cambria"/>
          <w:b/>
        </w:rPr>
        <w:t>Git</w:t>
      </w:r>
      <w:r w:rsidRPr="00670242">
        <w:rPr>
          <w:rFonts w:eastAsia="Cambria"/>
        </w:rPr>
        <w:t xml:space="preserve">: </w:t>
      </w:r>
      <w:r w:rsidR="00DB089B" w:rsidRPr="00DB089B">
        <w:rPr>
          <w:rFonts w:eastAsia="Cambria"/>
        </w:rPr>
        <w:t>es un software de control de versiones diseñado por Linus Torvalds, pensando en la eficiencia y la confiabilidad del mantenimiento de versiones de aplicaciones cuando éstas tienen un gran número de archivos de código fuente</w:t>
      </w:r>
      <w:r w:rsidR="0081744F">
        <w:rPr>
          <w:rFonts w:eastAsia="Cambria"/>
        </w:rPr>
        <w:t>.</w:t>
      </w:r>
    </w:p>
    <w:p w14:paraId="21E1A0A1" w14:textId="42571146" w:rsidR="0081744F" w:rsidRDefault="0081744F" w:rsidP="00DB089B">
      <w:pPr>
        <w:pStyle w:val="Prrafodelista"/>
        <w:numPr>
          <w:ilvl w:val="0"/>
          <w:numId w:val="8"/>
        </w:numPr>
        <w:rPr>
          <w:rFonts w:eastAsia="Cambria"/>
        </w:rPr>
      </w:pPr>
      <w:r>
        <w:rPr>
          <w:rFonts w:eastAsia="Cambria"/>
          <w:b/>
        </w:rPr>
        <w:t>JSON</w:t>
      </w:r>
      <w:r w:rsidRPr="0081744F">
        <w:rPr>
          <w:rFonts w:eastAsia="Cambria"/>
        </w:rPr>
        <w:t>:</w:t>
      </w:r>
      <w:r>
        <w:rPr>
          <w:rFonts w:eastAsia="Cambria"/>
        </w:rPr>
        <w:t xml:space="preserve"> </w:t>
      </w:r>
      <w:r w:rsidRPr="0081744F">
        <w:t>acrónimo de JavaScript Object Notation, es un formato de texto ligero para el intercambio de datos</w:t>
      </w:r>
    </w:p>
    <w:p w14:paraId="3B4A8683" w14:textId="5B10D245" w:rsidR="001A52DB" w:rsidRPr="0041535E" w:rsidRDefault="004A6F06" w:rsidP="00670242">
      <w:pPr>
        <w:pStyle w:val="Ttulo3"/>
      </w:pPr>
      <w:bookmarkStart w:id="69" w:name="_Toc484123291"/>
      <w:bookmarkStart w:id="70" w:name="_Toc484123394"/>
      <w:bookmarkStart w:id="71" w:name="_Toc485332329"/>
      <w:r w:rsidRPr="0041535E">
        <w:t>3.2.2 Técnicas y Notaciones</w:t>
      </w:r>
      <w:bookmarkEnd w:id="69"/>
      <w:bookmarkEnd w:id="70"/>
      <w:bookmarkEnd w:id="71"/>
      <w:r w:rsidRPr="0041535E">
        <w:tab/>
      </w:r>
    </w:p>
    <w:p w14:paraId="35172370" w14:textId="43E668C1" w:rsidR="001A52DB" w:rsidRDefault="004A6F06" w:rsidP="00670242">
      <w:r w:rsidRPr="0041535E">
        <w:rPr>
          <w:b/>
        </w:rPr>
        <w:t xml:space="preserve">Unified Modeling Language (UML): </w:t>
      </w:r>
      <w:r w:rsidR="00A62F89">
        <w:t>l</w:t>
      </w:r>
      <w:r w:rsidRPr="0041535E">
        <w:t>enguaje que será utilizado para modelar el diagrama de clases conceptuales.</w:t>
      </w:r>
    </w:p>
    <w:p w14:paraId="38B771B3" w14:textId="19CA0061" w:rsidR="00A62F89" w:rsidRPr="00A62F89" w:rsidRDefault="00A62F89" w:rsidP="00A62F89">
      <w:pPr>
        <w:rPr>
          <w:b/>
        </w:rPr>
      </w:pPr>
      <w:r w:rsidRPr="00A62F89">
        <w:rPr>
          <w:b/>
        </w:rPr>
        <w:t xml:space="preserve">HAL:  </w:t>
      </w:r>
      <w:r w:rsidRPr="00A62F89">
        <w:t>es la sigla que representa Hypertext Application Language</w:t>
      </w:r>
      <w:r>
        <w:t xml:space="preserve">. Es una convención </w:t>
      </w:r>
      <w:r w:rsidR="0081744F">
        <w:t>estándar para la definición de hipermedia, como enlaces a recursos externos dentro de un JSON o XML.</w:t>
      </w:r>
    </w:p>
    <w:p w14:paraId="4A7C5FA1" w14:textId="77777777" w:rsidR="00A62F89" w:rsidRPr="0041535E" w:rsidRDefault="00A62F89" w:rsidP="00670242"/>
    <w:p w14:paraId="53B73CFA" w14:textId="598B5752" w:rsidR="001A52DB" w:rsidRPr="0041535E" w:rsidRDefault="004A6F06" w:rsidP="00670242">
      <w:pPr>
        <w:pStyle w:val="Ttulo3"/>
      </w:pPr>
      <w:bookmarkStart w:id="72" w:name="_Toc484123292"/>
      <w:bookmarkStart w:id="73" w:name="_Toc484123395"/>
      <w:bookmarkStart w:id="74" w:name="_Toc485332330"/>
      <w:r w:rsidRPr="0041535E">
        <w:t>3.2.4 Estándares de documentación</w:t>
      </w:r>
      <w:bookmarkEnd w:id="72"/>
      <w:bookmarkEnd w:id="73"/>
      <w:bookmarkEnd w:id="74"/>
      <w:r w:rsidRPr="0041535E">
        <w:t xml:space="preserve"> </w:t>
      </w:r>
    </w:p>
    <w:p w14:paraId="37AB32FD" w14:textId="77777777" w:rsidR="001A52DB" w:rsidRPr="0041535E" w:rsidRDefault="004A6F06" w:rsidP="00670242">
      <w:pPr>
        <w:pStyle w:val="Prrafodelista"/>
        <w:numPr>
          <w:ilvl w:val="0"/>
          <w:numId w:val="1"/>
        </w:numPr>
        <w:rPr>
          <w:rFonts w:eastAsia="Cambria"/>
        </w:rPr>
      </w:pPr>
      <w:r w:rsidRPr="00B068E2">
        <w:rPr>
          <w:rFonts w:eastAsia="Cambria"/>
          <w:b/>
        </w:rPr>
        <w:t>Estándar ISO/IEC/IEEE 29418:</w:t>
      </w:r>
      <w:r w:rsidRPr="0041535E">
        <w:rPr>
          <w:rFonts w:eastAsia="Cambria"/>
        </w:rPr>
        <w:t xml:space="preserve"> Dirigido a la correcta especificación de requisitos funcionales y no funcionales.</w:t>
      </w:r>
    </w:p>
    <w:p w14:paraId="3DCFEA87" w14:textId="77777777" w:rsidR="001A52DB" w:rsidRPr="0041535E" w:rsidRDefault="004A6F06" w:rsidP="00670242">
      <w:pPr>
        <w:pStyle w:val="Prrafodelista"/>
        <w:numPr>
          <w:ilvl w:val="0"/>
          <w:numId w:val="1"/>
        </w:numPr>
        <w:rPr>
          <w:rFonts w:eastAsia="Cambria"/>
        </w:rPr>
      </w:pPr>
      <w:r w:rsidRPr="00B068E2">
        <w:rPr>
          <w:rFonts w:eastAsia="Cambria"/>
          <w:b/>
        </w:rPr>
        <w:t>Plantilla de Documentación:</w:t>
      </w:r>
      <w:r w:rsidRPr="0041535E">
        <w:rPr>
          <w:rFonts w:eastAsia="Cambria"/>
        </w:rPr>
        <w:t xml:space="preserve"> Específica estándares en la realización del proyecto, específicamente:</w:t>
      </w:r>
    </w:p>
    <w:p w14:paraId="6C6515FB" w14:textId="77777777" w:rsidR="001A52DB" w:rsidRPr="0041535E" w:rsidRDefault="004A6F06" w:rsidP="00670242">
      <w:pPr>
        <w:pStyle w:val="Prrafodelista"/>
        <w:numPr>
          <w:ilvl w:val="1"/>
          <w:numId w:val="1"/>
        </w:numPr>
        <w:rPr>
          <w:rFonts w:eastAsia="Cambria"/>
        </w:rPr>
      </w:pPr>
      <w:r w:rsidRPr="0041535E">
        <w:rPr>
          <w:rFonts w:eastAsia="Cambria"/>
        </w:rPr>
        <w:t>Requisitos funcionales, no funcionales y restricciones</w:t>
      </w:r>
    </w:p>
    <w:p w14:paraId="646967C7" w14:textId="560F650F" w:rsidR="001A52DB" w:rsidRPr="00DB089B" w:rsidRDefault="004A6F06" w:rsidP="00670242">
      <w:pPr>
        <w:pStyle w:val="Prrafodelista"/>
        <w:numPr>
          <w:ilvl w:val="1"/>
          <w:numId w:val="1"/>
        </w:numPr>
        <w:rPr>
          <w:rFonts w:eastAsia="Cambria"/>
        </w:rPr>
      </w:pPr>
      <w:r w:rsidRPr="0041535E">
        <w:rPr>
          <w:rFonts w:eastAsia="Cambria"/>
        </w:rPr>
        <w:t>Especificación de los Casos de uso.</w:t>
      </w:r>
    </w:p>
    <w:p w14:paraId="3ABF3B66" w14:textId="4C62F49C" w:rsidR="001A52DB" w:rsidRPr="0041535E" w:rsidRDefault="004A6F06" w:rsidP="00670242">
      <w:pPr>
        <w:pStyle w:val="Ttulo3"/>
      </w:pPr>
      <w:bookmarkStart w:id="75" w:name="_Toc484123293"/>
      <w:bookmarkStart w:id="76" w:name="_Toc484123396"/>
      <w:bookmarkStart w:id="77" w:name="_Toc485332331"/>
      <w:r w:rsidRPr="0041535E">
        <w:lastRenderedPageBreak/>
        <w:t>3.2.5 Herramientas de apoyo al desarrollo de software que serán utilizadas</w:t>
      </w:r>
      <w:bookmarkEnd w:id="75"/>
      <w:bookmarkEnd w:id="76"/>
      <w:bookmarkEnd w:id="77"/>
    </w:p>
    <w:p w14:paraId="5556866E" w14:textId="77777777" w:rsidR="001A52DB" w:rsidRPr="0041535E" w:rsidRDefault="004A6F06" w:rsidP="00670242">
      <w:pPr>
        <w:pStyle w:val="Prrafodelista"/>
        <w:numPr>
          <w:ilvl w:val="0"/>
          <w:numId w:val="9"/>
        </w:numPr>
        <w:rPr>
          <w:rFonts w:eastAsia="Cambria"/>
        </w:rPr>
      </w:pPr>
      <w:r w:rsidRPr="00B068E2">
        <w:rPr>
          <w:rFonts w:eastAsia="Cambria"/>
          <w:b/>
        </w:rPr>
        <w:t>Microsoft Project:</w:t>
      </w:r>
      <w:r w:rsidRPr="0041535E">
        <w:rPr>
          <w:rFonts w:eastAsia="Cambria"/>
        </w:rPr>
        <w:t xml:space="preserve"> Permite crear y modificar la carta Gantt de manera fácil y ordenada.</w:t>
      </w:r>
    </w:p>
    <w:p w14:paraId="737003A6" w14:textId="77777777" w:rsidR="001A52DB" w:rsidRDefault="004A6F06" w:rsidP="00670242">
      <w:pPr>
        <w:pStyle w:val="Prrafodelista"/>
        <w:numPr>
          <w:ilvl w:val="0"/>
          <w:numId w:val="9"/>
        </w:numPr>
        <w:rPr>
          <w:rFonts w:eastAsia="Cambria"/>
        </w:rPr>
      </w:pPr>
      <w:r w:rsidRPr="00B068E2">
        <w:rPr>
          <w:rFonts w:eastAsia="Cambria"/>
          <w:b/>
        </w:rPr>
        <w:t xml:space="preserve">JetBrains IntelliJ IDEA Ultimate: </w:t>
      </w:r>
      <w:r w:rsidRPr="0041535E">
        <w:rPr>
          <w:rFonts w:eastAsia="Cambria"/>
        </w:rPr>
        <w:t>Permite desarrollar aplicaciones en el lenguaje JAVA.</w:t>
      </w:r>
    </w:p>
    <w:p w14:paraId="405C40BD" w14:textId="5F7FD5A2" w:rsidR="00670242" w:rsidRPr="0041535E" w:rsidRDefault="00670242" w:rsidP="00670242">
      <w:pPr>
        <w:pStyle w:val="Prrafodelista"/>
        <w:numPr>
          <w:ilvl w:val="0"/>
          <w:numId w:val="9"/>
        </w:numPr>
        <w:rPr>
          <w:rFonts w:eastAsia="Cambria"/>
        </w:rPr>
      </w:pPr>
      <w:r>
        <w:rPr>
          <w:rFonts w:eastAsia="Cambria"/>
          <w:b/>
        </w:rPr>
        <w:t>Android Studio:</w:t>
      </w:r>
      <w:r>
        <w:rPr>
          <w:rFonts w:eastAsia="Cambria"/>
        </w:rPr>
        <w:t xml:space="preserve"> Permite desarrollar aplicaciones en el lenguaje JAVA para el sistema operativo Android.</w:t>
      </w:r>
    </w:p>
    <w:p w14:paraId="2B48E168" w14:textId="3FE151C8" w:rsidR="001A52DB" w:rsidRPr="0041535E" w:rsidRDefault="004A6F06" w:rsidP="00670242">
      <w:pPr>
        <w:pStyle w:val="Prrafodelista"/>
        <w:numPr>
          <w:ilvl w:val="0"/>
          <w:numId w:val="9"/>
        </w:numPr>
        <w:rPr>
          <w:rFonts w:eastAsia="Cambria"/>
        </w:rPr>
      </w:pPr>
      <w:r w:rsidRPr="00B068E2">
        <w:rPr>
          <w:rFonts w:eastAsia="Cambria"/>
          <w:b/>
        </w:rPr>
        <w:t>JetBrains DataGrip:</w:t>
      </w:r>
      <w:r w:rsidRPr="0041535E">
        <w:rPr>
          <w:rFonts w:eastAsia="Cambria"/>
        </w:rPr>
        <w:t xml:space="preserve"> Herramienta cuyo propósito sirve para la gestión de base</w:t>
      </w:r>
      <w:r w:rsidR="00296D3A">
        <w:rPr>
          <w:rFonts w:eastAsia="Cambria"/>
        </w:rPr>
        <w:t>s</w:t>
      </w:r>
      <w:r w:rsidRPr="0041535E">
        <w:rPr>
          <w:rFonts w:eastAsia="Cambria"/>
        </w:rPr>
        <w:t xml:space="preserve"> de datos relacionales tales como </w:t>
      </w:r>
      <w:r w:rsidR="00670242">
        <w:rPr>
          <w:rFonts w:eastAsia="Cambria"/>
        </w:rPr>
        <w:t>SQLite</w:t>
      </w:r>
      <w:r w:rsidRPr="0041535E">
        <w:rPr>
          <w:rFonts w:eastAsia="Cambria"/>
        </w:rPr>
        <w:t xml:space="preserve">, </w:t>
      </w:r>
      <w:r w:rsidR="00670242">
        <w:rPr>
          <w:rFonts w:eastAsia="Cambria"/>
        </w:rPr>
        <w:t>MySQL</w:t>
      </w:r>
      <w:r w:rsidRPr="0041535E">
        <w:rPr>
          <w:rFonts w:eastAsia="Cambria"/>
        </w:rPr>
        <w:t xml:space="preserve">, </w:t>
      </w:r>
      <w:r w:rsidR="00670242">
        <w:rPr>
          <w:rFonts w:eastAsia="Cambria"/>
        </w:rPr>
        <w:t>Oracle</w:t>
      </w:r>
      <w:r w:rsidRPr="0041535E">
        <w:rPr>
          <w:rFonts w:eastAsia="Cambria"/>
        </w:rPr>
        <w:t>, entre otras.</w:t>
      </w:r>
    </w:p>
    <w:p w14:paraId="25FC0E0D" w14:textId="77777777" w:rsidR="001A52DB" w:rsidRPr="0041535E" w:rsidRDefault="004A6F06" w:rsidP="00670242">
      <w:pPr>
        <w:pStyle w:val="Prrafodelista"/>
        <w:numPr>
          <w:ilvl w:val="0"/>
          <w:numId w:val="9"/>
        </w:numPr>
        <w:rPr>
          <w:rFonts w:eastAsia="Cambria"/>
        </w:rPr>
      </w:pPr>
      <w:r w:rsidRPr="00B068E2">
        <w:rPr>
          <w:rFonts w:eastAsia="Cambria"/>
          <w:b/>
        </w:rPr>
        <w:t>MySQL:</w:t>
      </w:r>
      <w:r w:rsidRPr="0041535E">
        <w:rPr>
          <w:rFonts w:eastAsia="Cambria"/>
        </w:rPr>
        <w:t xml:space="preserve"> Provee al proyecto una base de datos que se comunica con el sistema.</w:t>
      </w:r>
    </w:p>
    <w:p w14:paraId="51B3D633" w14:textId="77777777" w:rsidR="001A52DB" w:rsidRPr="0041535E" w:rsidRDefault="004A6F06" w:rsidP="00670242">
      <w:pPr>
        <w:pStyle w:val="Prrafodelista"/>
        <w:numPr>
          <w:ilvl w:val="0"/>
          <w:numId w:val="9"/>
        </w:numPr>
        <w:rPr>
          <w:rFonts w:eastAsia="Cambria"/>
        </w:rPr>
      </w:pPr>
      <w:r w:rsidRPr="00B068E2">
        <w:rPr>
          <w:rFonts w:eastAsia="Cambria"/>
          <w:b/>
        </w:rPr>
        <w:t>API de Google Maps:</w:t>
      </w:r>
      <w:r w:rsidRPr="0041535E">
        <w:rPr>
          <w:rFonts w:eastAsia="Cambria"/>
        </w:rPr>
        <w:t xml:space="preserve"> Esta API provee al proyecto la posibilidad de mostrar a los usuarios las ubicaciones exactas de los recintos deportivos.</w:t>
      </w:r>
    </w:p>
    <w:p w14:paraId="7B2D3552" w14:textId="77777777" w:rsidR="001A52DB" w:rsidRPr="0041535E" w:rsidRDefault="004A6F06" w:rsidP="00670242">
      <w:pPr>
        <w:pStyle w:val="Prrafodelista"/>
        <w:numPr>
          <w:ilvl w:val="0"/>
          <w:numId w:val="9"/>
        </w:numPr>
        <w:rPr>
          <w:rFonts w:eastAsia="Cambria"/>
        </w:rPr>
      </w:pPr>
      <w:r w:rsidRPr="00B068E2">
        <w:rPr>
          <w:rFonts w:eastAsia="Cambria"/>
          <w:b/>
        </w:rPr>
        <w:t>Google Docs:</w:t>
      </w:r>
      <w:r w:rsidRPr="0041535E">
        <w:rPr>
          <w:rFonts w:eastAsia="Cambria"/>
        </w:rPr>
        <w:t xml:space="preserve"> Permite colaborar y editar de manera online en documentos de manera simultánea. </w:t>
      </w:r>
    </w:p>
    <w:p w14:paraId="10637FFB" w14:textId="43AE304E" w:rsidR="001A52DB" w:rsidRPr="0041535E" w:rsidRDefault="004A6F06" w:rsidP="00670242">
      <w:pPr>
        <w:pStyle w:val="Ttulo2"/>
      </w:pPr>
      <w:bookmarkStart w:id="78" w:name="_Toc484123294"/>
      <w:bookmarkStart w:id="79" w:name="_Toc484123397"/>
      <w:bookmarkStart w:id="80" w:name="_Toc485332332"/>
      <w:r w:rsidRPr="0041535E">
        <w:t>3.3 Definiciones, siglas y abreviaciones</w:t>
      </w:r>
      <w:bookmarkEnd w:id="78"/>
      <w:bookmarkEnd w:id="79"/>
      <w:bookmarkEnd w:id="80"/>
    </w:p>
    <w:p w14:paraId="543176F5" w14:textId="59FD170B" w:rsidR="001A52DB" w:rsidRPr="00B068E2" w:rsidRDefault="004A6F06" w:rsidP="00670242">
      <w:pPr>
        <w:pStyle w:val="Prrafodelista"/>
        <w:numPr>
          <w:ilvl w:val="0"/>
          <w:numId w:val="2"/>
        </w:numPr>
        <w:rPr>
          <w:rFonts w:eastAsia="Cambria"/>
          <w:b/>
        </w:rPr>
      </w:pPr>
      <w:r w:rsidRPr="00B068E2">
        <w:rPr>
          <w:rFonts w:eastAsia="Cambria"/>
          <w:b/>
        </w:rPr>
        <w:t xml:space="preserve">REST: </w:t>
      </w:r>
      <w:r w:rsidRPr="00B068E2">
        <w:rPr>
          <w:rFonts w:eastAsia="Cambria"/>
          <w:highlight w:val="white"/>
        </w:rPr>
        <w:t>La Transferencia de Estado Representacional (</w:t>
      </w:r>
      <w:r w:rsidR="00670242" w:rsidRPr="00670242">
        <w:rPr>
          <w:rFonts w:eastAsia="Cambria"/>
          <w:b/>
          <w:highlight w:val="white"/>
        </w:rPr>
        <w:t>RE</w:t>
      </w:r>
      <w:r w:rsidR="00670242">
        <w:rPr>
          <w:rFonts w:eastAsia="Cambria"/>
          <w:highlight w:val="white"/>
        </w:rPr>
        <w:t xml:space="preserve">presentational </w:t>
      </w:r>
      <w:r w:rsidR="00670242">
        <w:rPr>
          <w:rFonts w:eastAsia="Cambria"/>
          <w:b/>
          <w:highlight w:val="white"/>
        </w:rPr>
        <w:t>S</w:t>
      </w:r>
      <w:r w:rsidR="00670242">
        <w:rPr>
          <w:rFonts w:eastAsia="Cambria"/>
          <w:highlight w:val="white"/>
        </w:rPr>
        <w:t xml:space="preserve">tate </w:t>
      </w:r>
      <w:r w:rsidR="00670242">
        <w:rPr>
          <w:rFonts w:eastAsia="Cambria"/>
          <w:b/>
          <w:highlight w:val="white"/>
        </w:rPr>
        <w:t>T</w:t>
      </w:r>
      <w:r w:rsidRPr="00B068E2">
        <w:rPr>
          <w:rFonts w:eastAsia="Cambria"/>
          <w:highlight w:val="white"/>
        </w:rPr>
        <w:t>ransfer) es un estilo de arquitectura software para sistemas hipermedia distribuidos como la World Wide Web que utiliza el protocolo HTTP o HTTPS para enviar o recibir información en cualquier formato (XML, JSON, etc…).</w:t>
      </w:r>
    </w:p>
    <w:p w14:paraId="08AD6661" w14:textId="77777777" w:rsidR="001A52DB" w:rsidRPr="00B068E2" w:rsidRDefault="004A6F06" w:rsidP="00670242">
      <w:pPr>
        <w:pStyle w:val="Prrafodelista"/>
        <w:numPr>
          <w:ilvl w:val="0"/>
          <w:numId w:val="2"/>
        </w:numPr>
        <w:rPr>
          <w:rFonts w:eastAsia="Cambria"/>
          <w:b/>
        </w:rPr>
      </w:pPr>
      <w:r w:rsidRPr="00B068E2">
        <w:rPr>
          <w:rFonts w:eastAsia="Cambria"/>
          <w:b/>
        </w:rPr>
        <w:t xml:space="preserve">API: </w:t>
      </w:r>
      <w:r w:rsidRPr="00B068E2">
        <w:rPr>
          <w:rFonts w:eastAsia="Cambria"/>
          <w:highlight w:val="white"/>
        </w:rPr>
        <w:t xml:space="preserve">La interfaz de programación de aplicaciones, abreviada como </w:t>
      </w:r>
      <w:r w:rsidRPr="00B068E2">
        <w:rPr>
          <w:rFonts w:eastAsia="Cambria"/>
          <w:i/>
          <w:highlight w:val="white"/>
        </w:rPr>
        <w:t>API</w:t>
      </w:r>
      <w:r w:rsidRPr="00B068E2">
        <w:rPr>
          <w:rFonts w:eastAsia="Cambria"/>
          <w:highlight w:val="white"/>
        </w:rPr>
        <w:t xml:space="preserve"> (</w:t>
      </w:r>
      <w:r w:rsidRPr="00B068E2">
        <w:rPr>
          <w:rFonts w:eastAsia="Cambria"/>
          <w:i/>
          <w:highlight w:val="white"/>
        </w:rPr>
        <w:t>Application Programming Interface)</w:t>
      </w:r>
      <w:r w:rsidRPr="00B068E2">
        <w:rPr>
          <w:rFonts w:eastAsia="Cambria"/>
          <w:highlight w:val="white"/>
        </w:rPr>
        <w:t xml:space="preserve">, es un conjunto de subrutinas, funciones y procedimientos (o métodos, en la programación orientada a objetos) que ofrece cierta biblioteca para ser utilizado por otro </w:t>
      </w:r>
      <w:r w:rsidRPr="00B068E2">
        <w:rPr>
          <w:rFonts w:eastAsia="Cambria"/>
          <w:i/>
          <w:highlight w:val="white"/>
        </w:rPr>
        <w:t>software</w:t>
      </w:r>
      <w:r w:rsidRPr="00B068E2">
        <w:rPr>
          <w:rFonts w:eastAsia="Cambria"/>
          <w:highlight w:val="white"/>
        </w:rPr>
        <w:t xml:space="preserve"> como una capa de abstracción.</w:t>
      </w:r>
    </w:p>
    <w:p w14:paraId="6EE94ED2" w14:textId="53F6CA45" w:rsidR="001A52DB" w:rsidRPr="00057BCE" w:rsidRDefault="004A6F06" w:rsidP="00A26684">
      <w:pPr>
        <w:pStyle w:val="Prrafodelista"/>
        <w:numPr>
          <w:ilvl w:val="0"/>
          <w:numId w:val="2"/>
        </w:numPr>
        <w:rPr>
          <w:rFonts w:eastAsia="Cambria"/>
        </w:rPr>
      </w:pPr>
      <w:r w:rsidRPr="00B068E2">
        <w:rPr>
          <w:rFonts w:eastAsia="Cambria"/>
          <w:b/>
        </w:rPr>
        <w:t>Endpoint</w:t>
      </w:r>
      <w:r w:rsidRPr="0041535E">
        <w:rPr>
          <w:rFonts w:eastAsia="Cambria"/>
        </w:rPr>
        <w:t xml:space="preserve">: </w:t>
      </w:r>
      <w:r w:rsidRPr="00B068E2">
        <w:rPr>
          <w:rFonts w:eastAsia="Cambria"/>
          <w:highlight w:val="white"/>
        </w:rPr>
        <w:t>El punto final es un punto de conexión donde se exponen los archivos HTML o páginas Active Server. Los extremos proporcionan la información necesaria para hacer frente a un servicio de punto final web.</w:t>
      </w:r>
    </w:p>
    <w:p w14:paraId="0781BEE9" w14:textId="0CC28AD5" w:rsidR="001A52DB" w:rsidRPr="0041535E" w:rsidRDefault="004A6F06" w:rsidP="00670242">
      <w:pPr>
        <w:pStyle w:val="Ttulo1"/>
      </w:pPr>
      <w:bookmarkStart w:id="81" w:name="_Toc484123295"/>
      <w:bookmarkStart w:id="82" w:name="_Toc484123398"/>
      <w:bookmarkStart w:id="83" w:name="_Toc485332333"/>
      <w:r w:rsidRPr="0041535E">
        <w:lastRenderedPageBreak/>
        <w:t>4.- Especificación de requerimientos de software</w:t>
      </w:r>
      <w:bookmarkEnd w:id="81"/>
      <w:bookmarkEnd w:id="82"/>
      <w:bookmarkEnd w:id="83"/>
    </w:p>
    <w:p w14:paraId="7D018A6A" w14:textId="2591EC0E" w:rsidR="001A52DB" w:rsidRPr="0041535E" w:rsidRDefault="004A6F06" w:rsidP="00057BCE">
      <w:r w:rsidRPr="0041535E">
        <w:t>En este apartado se define qué es lo que se requiere para solucionar la problemática en términos de software, esto guiará el desarrollo para lograr un software funcional que satisfaga sus necesidades.</w:t>
      </w:r>
      <w:bookmarkStart w:id="84" w:name="_frl6iv3ut2dy" w:colFirst="0" w:colLast="0"/>
      <w:bookmarkEnd w:id="84"/>
    </w:p>
    <w:p w14:paraId="3F27F3C7" w14:textId="47A9B779" w:rsidR="001A52DB" w:rsidRPr="0041535E" w:rsidRDefault="004A6F06" w:rsidP="00670242">
      <w:pPr>
        <w:pStyle w:val="Ttulo2"/>
      </w:pPr>
      <w:bookmarkStart w:id="85" w:name="_Toc484123296"/>
      <w:bookmarkStart w:id="86" w:name="_Toc484123399"/>
      <w:bookmarkStart w:id="87" w:name="_Toc485332334"/>
      <w:r w:rsidRPr="0041535E">
        <w:t>4.1 Alcances y Limitaciones</w:t>
      </w:r>
      <w:bookmarkEnd w:id="85"/>
      <w:bookmarkEnd w:id="86"/>
      <w:bookmarkEnd w:id="87"/>
    </w:p>
    <w:p w14:paraId="7ABFE917" w14:textId="77777777" w:rsidR="001A52DB" w:rsidRPr="0041535E" w:rsidRDefault="004A6F06" w:rsidP="00670242">
      <w:r w:rsidRPr="0041535E">
        <w:t>Los alcances definidos para el proyecto son los siguientes;</w:t>
      </w:r>
    </w:p>
    <w:p w14:paraId="2F5E025B" w14:textId="77777777" w:rsidR="001A52DB" w:rsidRPr="00112BB4" w:rsidRDefault="004A6F06" w:rsidP="00936FD3">
      <w:pPr>
        <w:pStyle w:val="Prrafodelista"/>
        <w:numPr>
          <w:ilvl w:val="0"/>
          <w:numId w:val="26"/>
        </w:numPr>
        <w:jc w:val="left"/>
      </w:pPr>
      <w:r w:rsidRPr="00112BB4">
        <w:t>Un evento puede ser agrega por cualquier usuario registrado, no necesariamente por su propietario.</w:t>
      </w:r>
    </w:p>
    <w:p w14:paraId="448D1F38" w14:textId="0F5B285A" w:rsidR="001A52DB" w:rsidRPr="00112BB4" w:rsidRDefault="004A6F06" w:rsidP="00936FD3">
      <w:pPr>
        <w:pStyle w:val="Prrafodelista"/>
        <w:numPr>
          <w:ilvl w:val="0"/>
          <w:numId w:val="26"/>
        </w:numPr>
        <w:jc w:val="left"/>
      </w:pPr>
      <w:r w:rsidRPr="00112BB4">
        <w:t xml:space="preserve">Dentro del proyecto se incluye </w:t>
      </w:r>
      <w:r w:rsidR="000F6C67" w:rsidRPr="00112BB4">
        <w:t>solamente</w:t>
      </w:r>
      <w:r w:rsidRPr="00112BB4">
        <w:t xml:space="preserve"> ciudades chilenas con la finalidad de acotar su alcance y ajustar a plazo definido por el desarrollo</w:t>
      </w:r>
    </w:p>
    <w:p w14:paraId="74F39017" w14:textId="77777777" w:rsidR="001A52DB" w:rsidRPr="00112BB4" w:rsidRDefault="004A6F06" w:rsidP="00936FD3">
      <w:pPr>
        <w:pStyle w:val="Prrafodelista"/>
        <w:numPr>
          <w:ilvl w:val="0"/>
          <w:numId w:val="26"/>
        </w:numPr>
        <w:jc w:val="left"/>
      </w:pPr>
      <w:r w:rsidRPr="00112BB4">
        <w:t>Se considera “Eventos Cercanos” los que estén ubicados hasta 1km de distancia (de radio teniendo como punto central el usuario). Dicha distancia debe ser calculada con la fórmula de Harvesine.</w:t>
      </w:r>
    </w:p>
    <w:p w14:paraId="3EEBC003" w14:textId="77777777" w:rsidR="001A52DB" w:rsidRPr="0041535E" w:rsidRDefault="004A6F06" w:rsidP="00936FD3">
      <w:pPr>
        <w:pStyle w:val="Prrafodelista"/>
        <w:numPr>
          <w:ilvl w:val="0"/>
          <w:numId w:val="26"/>
        </w:numPr>
        <w:jc w:val="left"/>
      </w:pPr>
      <w:r w:rsidRPr="0041535E">
        <w:t>(La fórmula del semiverseno es una importante ecuación para la navegación astronómica, en cuanto al cálculo de la distancia de círculo máximo entre dos puntos de un globo sabiendo su longitud y su latitud. Es un caso especial de una fórmula más general de trigonometría esférica, la ley de los semiversenos , que relaciona los lados y ángulos de los "triángulos esféricos". http://www.movable-type.co.uk/scripts/latlong.html</w:t>
      </w:r>
      <w:r w:rsidRPr="00936FD3">
        <w:rPr>
          <w:vertAlign w:val="superscript"/>
        </w:rPr>
        <w:t>1</w:t>
      </w:r>
      <w:r w:rsidRPr="0041535E">
        <w:t>)</w:t>
      </w:r>
    </w:p>
    <w:p w14:paraId="7531FE17" w14:textId="6503E402" w:rsidR="001A52DB" w:rsidRPr="0041535E" w:rsidRDefault="004A6F06" w:rsidP="00670242">
      <w:pPr>
        <w:pStyle w:val="Ttulo2"/>
      </w:pPr>
      <w:bookmarkStart w:id="88" w:name="_Toc484123297"/>
      <w:bookmarkStart w:id="89" w:name="_Toc484123400"/>
      <w:bookmarkStart w:id="90" w:name="_Toc485332335"/>
      <w:r w:rsidRPr="0041535E">
        <w:t>4.2 Objetivo del software</w:t>
      </w:r>
      <w:bookmarkEnd w:id="88"/>
      <w:bookmarkEnd w:id="89"/>
      <w:bookmarkEnd w:id="90"/>
    </w:p>
    <w:p w14:paraId="19EDB1BE" w14:textId="77777777" w:rsidR="001A52DB" w:rsidRPr="0041535E" w:rsidRDefault="004A6F06" w:rsidP="00670242">
      <w:r w:rsidRPr="0041535E">
        <w:t>En esta sección se definen los objetivos del software que son el propósito que quiere lograr el sistema una vez que esté implementado.</w:t>
      </w:r>
    </w:p>
    <w:p w14:paraId="4EC88364" w14:textId="1E0734FE" w:rsidR="001A52DB" w:rsidRPr="0041535E" w:rsidRDefault="004A6F06" w:rsidP="00670242">
      <w:pPr>
        <w:pStyle w:val="Ttulo3"/>
      </w:pPr>
      <w:bookmarkStart w:id="91" w:name="_Toc484123298"/>
      <w:bookmarkStart w:id="92" w:name="_Toc484123401"/>
      <w:bookmarkStart w:id="93" w:name="_Toc485332336"/>
      <w:r w:rsidRPr="0041535E">
        <w:t>4.2.1 Objetivo general</w:t>
      </w:r>
      <w:bookmarkEnd w:id="91"/>
      <w:bookmarkEnd w:id="92"/>
      <w:bookmarkEnd w:id="93"/>
    </w:p>
    <w:p w14:paraId="7D656419" w14:textId="77777777" w:rsidR="001A52DB" w:rsidRPr="0041535E" w:rsidRDefault="004A6F06" w:rsidP="00670242">
      <w:r w:rsidRPr="0041535E">
        <w:t>Desarrollar un sistema que permita gestionar y geolocalizar eventos públicos que se encuentren dentro del país.</w:t>
      </w:r>
    </w:p>
    <w:p w14:paraId="35BE0BF1" w14:textId="0F97D860" w:rsidR="001A52DB" w:rsidRPr="0041535E" w:rsidRDefault="004A6F06" w:rsidP="00670242">
      <w:pPr>
        <w:pStyle w:val="Ttulo3"/>
      </w:pPr>
      <w:bookmarkStart w:id="94" w:name="_Toc484123299"/>
      <w:bookmarkStart w:id="95" w:name="_Toc484123402"/>
      <w:bookmarkStart w:id="96" w:name="_Toc485332337"/>
      <w:r w:rsidRPr="0041535E">
        <w:lastRenderedPageBreak/>
        <w:t>4.2.2 Objetivos Específicos</w:t>
      </w:r>
      <w:bookmarkEnd w:id="94"/>
      <w:bookmarkEnd w:id="95"/>
      <w:bookmarkEnd w:id="96"/>
      <w:r w:rsidRPr="0041535E">
        <w:t xml:space="preserve"> </w:t>
      </w:r>
    </w:p>
    <w:p w14:paraId="56DCF5F0" w14:textId="77777777" w:rsidR="001A52DB" w:rsidRPr="0041535E" w:rsidRDefault="004A6F06" w:rsidP="004453FE">
      <w:pPr>
        <w:pStyle w:val="Prrafodelista"/>
        <w:numPr>
          <w:ilvl w:val="0"/>
          <w:numId w:val="18"/>
        </w:numPr>
        <w:rPr>
          <w:rFonts w:eastAsia="Calibri"/>
        </w:rPr>
      </w:pPr>
      <w:r w:rsidRPr="0041535E">
        <w:rPr>
          <w:rFonts w:eastAsia="Calibri"/>
        </w:rPr>
        <w:t>Buscar eventos por categorías a partir de una ubicación origen definida por GPS o de forma manual.</w:t>
      </w:r>
    </w:p>
    <w:p w14:paraId="75D3ECC6" w14:textId="77777777" w:rsidR="001A52DB" w:rsidRPr="0041535E" w:rsidRDefault="004A6F06" w:rsidP="004453FE">
      <w:pPr>
        <w:pStyle w:val="Prrafodelista"/>
        <w:numPr>
          <w:ilvl w:val="0"/>
          <w:numId w:val="18"/>
        </w:numPr>
        <w:rPr>
          <w:rFonts w:eastAsia="Calibri"/>
        </w:rPr>
      </w:pPr>
      <w:r w:rsidRPr="0041535E">
        <w:rPr>
          <w:rFonts w:eastAsia="Calibri"/>
        </w:rPr>
        <w:t>Explorar la zona geográfica en donde se encuentra el usuario, es decir, mostrar todos los eventos cercanos a él sin filtrar por categorías.</w:t>
      </w:r>
    </w:p>
    <w:p w14:paraId="5E2F5A0B" w14:textId="77777777" w:rsidR="001A52DB" w:rsidRPr="0041535E" w:rsidRDefault="004A6F06" w:rsidP="004453FE">
      <w:pPr>
        <w:pStyle w:val="Prrafodelista"/>
        <w:numPr>
          <w:ilvl w:val="0"/>
          <w:numId w:val="18"/>
        </w:numPr>
        <w:rPr>
          <w:rFonts w:eastAsia="Calibri"/>
        </w:rPr>
      </w:pPr>
      <w:r w:rsidRPr="0041535E">
        <w:rPr>
          <w:rFonts w:eastAsia="Calibri"/>
        </w:rPr>
        <w:t>Publicar eventos nuevos, ingresando información como nombre, descripción, fecha inicio, fecha fin, valor, servicios prestados y una o varias imágenes representativa del evento capturada desde la cámara del dispositivo o almacenada en la memoria.</w:t>
      </w:r>
    </w:p>
    <w:p w14:paraId="599E4A69" w14:textId="77777777" w:rsidR="001A52DB" w:rsidRPr="0041535E" w:rsidRDefault="004A6F06" w:rsidP="004453FE">
      <w:pPr>
        <w:pStyle w:val="Prrafodelista"/>
        <w:numPr>
          <w:ilvl w:val="0"/>
          <w:numId w:val="18"/>
        </w:numPr>
        <w:rPr>
          <w:rFonts w:eastAsia="Calibri"/>
        </w:rPr>
      </w:pPr>
      <w:r w:rsidRPr="0041535E">
        <w:rPr>
          <w:rFonts w:eastAsia="Calibri"/>
        </w:rPr>
        <w:t>Gestionar los eventos ingresados por los usuarios, es decir, añadir, editar, visualizar y eliminar los eventos publicados por los usuarios.</w:t>
      </w:r>
    </w:p>
    <w:p w14:paraId="289985FF" w14:textId="704B3543" w:rsidR="001A52DB" w:rsidRPr="0041535E" w:rsidRDefault="004A6F06" w:rsidP="00670242">
      <w:pPr>
        <w:pStyle w:val="Ttulo2"/>
      </w:pPr>
      <w:bookmarkStart w:id="97" w:name="_Toc484123300"/>
      <w:bookmarkStart w:id="98" w:name="_Toc484123403"/>
      <w:bookmarkStart w:id="99" w:name="_Toc485332338"/>
      <w:r w:rsidRPr="0041535E">
        <w:t>4.3 Descripción global del producto</w:t>
      </w:r>
      <w:bookmarkEnd w:id="97"/>
      <w:bookmarkEnd w:id="98"/>
      <w:bookmarkEnd w:id="99"/>
    </w:p>
    <w:p w14:paraId="24B65809" w14:textId="5E1A6197" w:rsidR="001A52DB" w:rsidRDefault="004A6F06" w:rsidP="00670242">
      <w:pPr>
        <w:pStyle w:val="Ttulo3"/>
      </w:pPr>
      <w:bookmarkStart w:id="100" w:name="_Toc484123301"/>
      <w:bookmarkStart w:id="101" w:name="_Toc484123404"/>
      <w:bookmarkStart w:id="102" w:name="_Toc485332339"/>
      <w:r w:rsidRPr="0041535E">
        <w:t>4.3.1 Interfaz de usuario</w:t>
      </w:r>
      <w:bookmarkEnd w:id="100"/>
      <w:bookmarkEnd w:id="101"/>
      <w:bookmarkEnd w:id="102"/>
    </w:p>
    <w:p w14:paraId="166A3EB2" w14:textId="6A754975" w:rsidR="00A62F89" w:rsidRDefault="00A62F89" w:rsidP="00A62F89">
      <w:r>
        <w:t>L</w:t>
      </w:r>
      <w:r>
        <w:t>a interfaz gráfica del sistema deberá contar con lo siguiente;</w:t>
      </w:r>
    </w:p>
    <w:p w14:paraId="04F3FF52" w14:textId="77777777" w:rsidR="00A62F89" w:rsidRPr="00A37E38" w:rsidRDefault="00A62F89" w:rsidP="00A62F89">
      <w:pPr>
        <w:rPr>
          <w:b/>
        </w:rPr>
      </w:pPr>
      <w:r w:rsidRPr="00A37E38">
        <w:rPr>
          <w:b/>
        </w:rPr>
        <w:t>Interfaz Web:</w:t>
      </w:r>
    </w:p>
    <w:p w14:paraId="1F96994C" w14:textId="77777777" w:rsidR="00A62F89" w:rsidRDefault="00A62F89" w:rsidP="00A62F89">
      <w:pPr>
        <w:pStyle w:val="Prrafodelista"/>
        <w:numPr>
          <w:ilvl w:val="0"/>
          <w:numId w:val="31"/>
        </w:numPr>
      </w:pPr>
      <w:r>
        <w:t>La cabecera de la interfaz deberá poseer un logo que identifique la aplicación.</w:t>
      </w:r>
    </w:p>
    <w:p w14:paraId="6F83CE66" w14:textId="77777777" w:rsidR="00A62F89" w:rsidRDefault="00A62F89" w:rsidP="00A62F89">
      <w:pPr>
        <w:pStyle w:val="Prrafodelista"/>
        <w:numPr>
          <w:ilvl w:val="0"/>
          <w:numId w:val="31"/>
        </w:numPr>
      </w:pPr>
      <w:r>
        <w:t>Debajo del logo deberá estar el menú, con todas las opciones que dispondrá la aplicación web.</w:t>
      </w:r>
    </w:p>
    <w:p w14:paraId="2E921E6F" w14:textId="77777777" w:rsidR="00A62F89" w:rsidRDefault="00A62F89" w:rsidP="00A62F89">
      <w:pPr>
        <w:pStyle w:val="Prrafodelista"/>
        <w:numPr>
          <w:ilvl w:val="0"/>
          <w:numId w:val="31"/>
        </w:numPr>
      </w:pPr>
      <w:r>
        <w:t>En la parte central de la aplicación web deberá estar el contenido en donde se deberá presentar un buscador y la lista de eventos disponible para los usuarios.</w:t>
      </w:r>
    </w:p>
    <w:p w14:paraId="36A65A12" w14:textId="77777777" w:rsidR="00A62F89" w:rsidRDefault="00A62F89" w:rsidP="00A62F89">
      <w:pPr>
        <w:pStyle w:val="Prrafodelista"/>
        <w:numPr>
          <w:ilvl w:val="0"/>
          <w:numId w:val="31"/>
        </w:numPr>
      </w:pPr>
      <w:r>
        <w:t>Para finalizar en el pie de la página debe tener información propia de la aplicación web incluyendo a los desarrolladores.</w:t>
      </w:r>
    </w:p>
    <w:p w14:paraId="26DA44E6" w14:textId="0CB41B5E" w:rsidR="00A62F89" w:rsidRPr="00A37E38" w:rsidRDefault="00A62F89" w:rsidP="00A62F89">
      <w:pPr>
        <w:rPr>
          <w:b/>
        </w:rPr>
      </w:pPr>
      <w:r w:rsidRPr="00A37E38">
        <w:rPr>
          <w:b/>
        </w:rPr>
        <w:t xml:space="preserve">Aplicación </w:t>
      </w:r>
      <w:r w:rsidRPr="00A37E38">
        <w:rPr>
          <w:b/>
        </w:rPr>
        <w:t>Móvil</w:t>
      </w:r>
      <w:r w:rsidRPr="00A37E38">
        <w:rPr>
          <w:b/>
        </w:rPr>
        <w:t>:</w:t>
      </w:r>
    </w:p>
    <w:p w14:paraId="1E91F5A9" w14:textId="77777777" w:rsidR="00A62F89" w:rsidRDefault="00A62F89" w:rsidP="00A62F89">
      <w:pPr>
        <w:pStyle w:val="Prrafodelista"/>
        <w:numPr>
          <w:ilvl w:val="0"/>
          <w:numId w:val="32"/>
        </w:numPr>
      </w:pPr>
      <w:r>
        <w:t>Al iniciar la aplicación móvil, se deberá presentar el logo de la aplicación para ser identificada</w:t>
      </w:r>
    </w:p>
    <w:p w14:paraId="608A2085" w14:textId="77777777" w:rsidR="00A62F89" w:rsidRDefault="00A62F89" w:rsidP="00A62F89">
      <w:pPr>
        <w:pStyle w:val="Prrafodelista"/>
        <w:numPr>
          <w:ilvl w:val="0"/>
          <w:numId w:val="32"/>
        </w:numPr>
      </w:pPr>
      <w:r>
        <w:t>Una vez iniciada, la aplicación debe desplegar un mapa que muestre todos los eventos que se encuentren en una distancia de 10km a la redonda</w:t>
      </w:r>
    </w:p>
    <w:p w14:paraId="351ED884" w14:textId="5BFBF7B2" w:rsidR="00A62F89" w:rsidRPr="00A62F89" w:rsidRDefault="00A62F89" w:rsidP="00A62F89">
      <w:pPr>
        <w:pStyle w:val="Prrafodelista"/>
        <w:numPr>
          <w:ilvl w:val="0"/>
          <w:numId w:val="32"/>
        </w:numPr>
      </w:pPr>
      <w:r>
        <w:t>En el lado lateral izquierdo la aplicación debe incluir un menú con configuraciones y un buscador de eventos.</w:t>
      </w:r>
    </w:p>
    <w:p w14:paraId="025C274B" w14:textId="17262C3D" w:rsidR="001A52DB" w:rsidRDefault="004A6F06" w:rsidP="00670242">
      <w:pPr>
        <w:pStyle w:val="Ttulo3"/>
      </w:pPr>
      <w:bookmarkStart w:id="103" w:name="_Toc484123302"/>
      <w:bookmarkStart w:id="104" w:name="_Toc484123405"/>
      <w:bookmarkStart w:id="105" w:name="_Toc485332340"/>
      <w:r w:rsidRPr="0041535E">
        <w:lastRenderedPageBreak/>
        <w:t>4.3.2 Interfaz de hardware</w:t>
      </w:r>
      <w:bookmarkEnd w:id="103"/>
      <w:bookmarkEnd w:id="104"/>
      <w:bookmarkEnd w:id="105"/>
    </w:p>
    <w:p w14:paraId="2E7BDD74" w14:textId="75501CE9" w:rsidR="00A62F89" w:rsidRPr="00A62F89" w:rsidRDefault="00A62F89" w:rsidP="00A62F89">
      <w:r>
        <w:t>La interfaz de hardware a nivel de los dispositivos utilizados para visualizar la entrega de información en caso de computadores de escritorio es</w:t>
      </w:r>
      <w:r>
        <w:t>; ratón, teclado y pantalla, en caso de dispositiv</w:t>
      </w:r>
      <w:r>
        <w:t>os portátiles como notebooks o S</w:t>
      </w:r>
      <w:r>
        <w:t>martphone no requerirá de un hardware externo especial, se debe destacar que se requiere conexión a internet.</w:t>
      </w:r>
    </w:p>
    <w:p w14:paraId="245C0971" w14:textId="4152B7B5" w:rsidR="001A52DB" w:rsidRDefault="004A6F06" w:rsidP="00670242">
      <w:pPr>
        <w:pStyle w:val="Ttulo3"/>
      </w:pPr>
      <w:bookmarkStart w:id="106" w:name="_Toc484123303"/>
      <w:bookmarkStart w:id="107" w:name="_Toc484123406"/>
      <w:bookmarkStart w:id="108" w:name="_Toc485332341"/>
      <w:r w:rsidRPr="0041535E">
        <w:t>4.3.3 Interfaz de software</w:t>
      </w:r>
      <w:bookmarkEnd w:id="106"/>
      <w:bookmarkEnd w:id="107"/>
      <w:bookmarkEnd w:id="108"/>
    </w:p>
    <w:p w14:paraId="66593A2D" w14:textId="39A4FAEE" w:rsidR="00A62F89" w:rsidRDefault="00A62F89" w:rsidP="00A62F89">
      <w:pPr>
        <w:rPr>
          <w:rStyle w:val="tgc"/>
        </w:rPr>
      </w:pPr>
      <w:r>
        <w:t>La interfaz de software destinada a la entrega de información en la aplicación web utilizará el protocolo web HTTPS (</w:t>
      </w:r>
      <w:r>
        <w:rPr>
          <w:rStyle w:val="tgc"/>
        </w:rPr>
        <w:t xml:space="preserve">Hypertext Transfer Protocol Secure) que está orientado al funcionamiento del tipo “petición-respuesta”, lo que significa que en su estructura debe existir un cliente y un servidor, siendo el cliente quien </w:t>
      </w:r>
      <w:r>
        <w:rPr>
          <w:rStyle w:val="tgc"/>
        </w:rPr>
        <w:t>efectué</w:t>
      </w:r>
      <w:r>
        <w:rPr>
          <w:rStyle w:val="tgc"/>
        </w:rPr>
        <w:t xml:space="preserve"> las peticiones y el servidor el que las responde.</w:t>
      </w:r>
    </w:p>
    <w:p w14:paraId="0819C025" w14:textId="19CDD235" w:rsidR="00A62F89" w:rsidRDefault="00A62F89" w:rsidP="00A62F89">
      <w:pPr>
        <w:rPr>
          <w:rStyle w:val="tgc"/>
        </w:rPr>
      </w:pPr>
      <w:r>
        <w:rPr>
          <w:rStyle w:val="tgc"/>
        </w:rPr>
        <w:t>En caso de la aplicación móvil el funcionamiento es del mismo tipo “petición-respuesta”, obteniendo información en formato JSON</w:t>
      </w:r>
      <w:r>
        <w:rPr>
          <w:rStyle w:val="tgc"/>
        </w:rPr>
        <w:t xml:space="preserve"> + HAL</w:t>
      </w:r>
      <w:r>
        <w:rPr>
          <w:rStyle w:val="tgc"/>
        </w:rPr>
        <w:t xml:space="preserve"> (JavaScript Object Notation</w:t>
      </w:r>
      <w:r>
        <w:rPr>
          <w:rStyle w:val="tgc"/>
        </w:rPr>
        <w:t xml:space="preserve"> + </w:t>
      </w:r>
      <w:r w:rsidRPr="00A62F89">
        <w:rPr>
          <w:rStyle w:val="tgc"/>
        </w:rPr>
        <w:t>Hypertext Application Language</w:t>
      </w:r>
      <w:r>
        <w:rPr>
          <w:rStyle w:val="tgc"/>
        </w:rPr>
        <w:t xml:space="preserve">) directamente del servidor bajo el protocolo web HTTP </w:t>
      </w:r>
      <w:r>
        <w:t>(</w:t>
      </w:r>
      <w:r>
        <w:rPr>
          <w:rStyle w:val="tgc"/>
        </w:rPr>
        <w:t>Hypertext Transfer Protocol).</w:t>
      </w:r>
    </w:p>
    <w:p w14:paraId="1D5E7A4A" w14:textId="4B84207B" w:rsidR="00A62F89" w:rsidRPr="00A62F89" w:rsidRDefault="00A62F89" w:rsidP="00A62F89">
      <w:r>
        <w:rPr>
          <w:rStyle w:val="tgc"/>
        </w:rPr>
        <w:t>Cabe destacar que el servidor es un sistema paralelo a la aplicación web y a la aplicación móvil, teniendo la única tarea de procesar y almacenar información.</w:t>
      </w:r>
    </w:p>
    <w:p w14:paraId="79E2F96F" w14:textId="5CED563D" w:rsidR="001A52DB" w:rsidRPr="0041535E" w:rsidRDefault="004A6F06" w:rsidP="00670242">
      <w:pPr>
        <w:pStyle w:val="Ttulo2"/>
      </w:pPr>
      <w:bookmarkStart w:id="109" w:name="_Toc484123304"/>
      <w:bookmarkStart w:id="110" w:name="_Toc484123407"/>
      <w:bookmarkStart w:id="111" w:name="_Toc485332342"/>
      <w:r w:rsidRPr="0041535E">
        <w:t>4.4 Requerimientos específicos</w:t>
      </w:r>
      <w:bookmarkEnd w:id="109"/>
      <w:bookmarkEnd w:id="110"/>
      <w:bookmarkEnd w:id="111"/>
    </w:p>
    <w:p w14:paraId="13880FD0" w14:textId="77777777" w:rsidR="001A52DB" w:rsidRPr="0041535E" w:rsidRDefault="004A6F06" w:rsidP="00670242">
      <w:r w:rsidRPr="0041535E">
        <w:t>En esta sección se presentan los requisitos funcionales que definen el comportamiento del sistema, es decir, que hace el sistema. Además de la especificación mencionada, se definen criterios en la tabla estructurada para mostrar no solo el requisito, sino que su estado y posición en el proyecto.</w:t>
      </w:r>
    </w:p>
    <w:p w14:paraId="65D35509" w14:textId="402586F7" w:rsidR="001A52DB" w:rsidRPr="0041535E" w:rsidRDefault="004A6F06" w:rsidP="00670242">
      <w:r w:rsidRPr="0041535E">
        <w:t>Cabe mencionar, que al ser la metodología iterativa e incremental la elegida, existirán un total de 3 incrementos, que se traducirán en un incremento para cada hito importante de la solución, que son; el servicio web, la aplicación móvil y la página web. Por lo tanto</w:t>
      </w:r>
      <w:r w:rsidR="00296D3A" w:rsidRPr="0041535E">
        <w:t>,</w:t>
      </w:r>
      <w:r w:rsidRPr="0041535E">
        <w:t xml:space="preserve"> a </w:t>
      </w:r>
      <w:r w:rsidR="004453FE" w:rsidRPr="0041535E">
        <w:t>continuación,</w:t>
      </w:r>
      <w:r w:rsidRPr="0041535E">
        <w:t xml:space="preserve"> se definen los requisitos correspondientes a cada uno de los hitos antes mencionados.</w:t>
      </w:r>
    </w:p>
    <w:p w14:paraId="6EC7E459" w14:textId="2ED48767" w:rsidR="001A52DB" w:rsidRPr="0041535E" w:rsidRDefault="004A6F06" w:rsidP="00095029">
      <w:pPr>
        <w:pStyle w:val="Ttulo3"/>
      </w:pPr>
      <w:bookmarkStart w:id="112" w:name="_o7c6zgisio1w" w:colFirst="0" w:colLast="0"/>
      <w:bookmarkStart w:id="113" w:name="_Toc484123305"/>
      <w:bookmarkStart w:id="114" w:name="_Toc484123408"/>
      <w:bookmarkStart w:id="115" w:name="_Toc485332343"/>
      <w:bookmarkEnd w:id="112"/>
      <w:r w:rsidRPr="0041535E">
        <w:lastRenderedPageBreak/>
        <w:t>4.4.1 Requerimientos funcionales del servicio web</w:t>
      </w:r>
      <w:bookmarkEnd w:id="113"/>
      <w:bookmarkEnd w:id="114"/>
      <w:bookmarkEnd w:id="115"/>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1E2ECEE8" w14:textId="77777777" w:rsidTr="003633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05902DFC" w14:textId="77777777" w:rsidR="001A52DB" w:rsidRPr="000B00DA" w:rsidRDefault="004A6F06" w:rsidP="00195996">
            <w:pPr>
              <w:pStyle w:val="Tabladerequisitos"/>
            </w:pPr>
            <w:r w:rsidRPr="000B00DA">
              <w:t>ID</w:t>
            </w:r>
          </w:p>
        </w:tc>
        <w:tc>
          <w:tcPr>
            <w:tcW w:w="1680" w:type="dxa"/>
          </w:tcPr>
          <w:p w14:paraId="0740D592"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5D4DFE48"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1420EB7F"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4DF72AB9"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519981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C449A4" w14:textId="77777777" w:rsidR="001A52DB" w:rsidRPr="000B00DA" w:rsidRDefault="004A6F06" w:rsidP="00195996">
            <w:pPr>
              <w:pStyle w:val="Tabladerequisitos"/>
            </w:pPr>
            <w:r w:rsidRPr="000B00DA">
              <w:t>RF_STKSWE_</w:t>
            </w:r>
            <w:r w:rsidR="0096719A" w:rsidRPr="000B00DA">
              <w:t>_S_</w:t>
            </w:r>
            <w:r w:rsidRPr="000B00DA">
              <w:t>01</w:t>
            </w:r>
          </w:p>
        </w:tc>
        <w:tc>
          <w:tcPr>
            <w:tcW w:w="1680" w:type="dxa"/>
          </w:tcPr>
          <w:p w14:paraId="7949C44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Iniciar Sesión con </w:t>
            </w:r>
          </w:p>
          <w:p w14:paraId="1DFB14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Facebook.</w:t>
            </w:r>
          </w:p>
        </w:tc>
        <w:tc>
          <w:tcPr>
            <w:tcW w:w="4062" w:type="dxa"/>
          </w:tcPr>
          <w:p w14:paraId="4443156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opción de iniciar sesión utilizando la API de autenticación de Facebook.</w:t>
            </w:r>
          </w:p>
        </w:tc>
        <w:tc>
          <w:tcPr>
            <w:tcW w:w="993" w:type="dxa"/>
          </w:tcPr>
          <w:p w14:paraId="5C98528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AA2DD8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7FA0B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1ECF44A" w14:textId="77777777" w:rsidR="001A52DB" w:rsidRPr="000B00DA" w:rsidRDefault="004A6F06" w:rsidP="00195996">
            <w:pPr>
              <w:pStyle w:val="Tabladerequisitos"/>
            </w:pPr>
            <w:r w:rsidRPr="000B00DA">
              <w:t>RF_STKSWE</w:t>
            </w:r>
            <w:r w:rsidR="0096719A" w:rsidRPr="000B00DA">
              <w:t>_S_</w:t>
            </w:r>
            <w:r w:rsidRPr="000B00DA">
              <w:t>02</w:t>
            </w:r>
          </w:p>
        </w:tc>
        <w:tc>
          <w:tcPr>
            <w:tcW w:w="1680" w:type="dxa"/>
          </w:tcPr>
          <w:p w14:paraId="6A64825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 con Google.</w:t>
            </w:r>
          </w:p>
        </w:tc>
        <w:tc>
          <w:tcPr>
            <w:tcW w:w="4062" w:type="dxa"/>
          </w:tcPr>
          <w:p w14:paraId="2CEA0E9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proveer la opción de iniciar sesión utilizando la API de autenticación de Google.</w:t>
            </w:r>
          </w:p>
        </w:tc>
        <w:tc>
          <w:tcPr>
            <w:tcW w:w="993" w:type="dxa"/>
          </w:tcPr>
          <w:p w14:paraId="2A3D8FE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C6E98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01C3B74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E917831" w14:textId="77777777" w:rsidR="001A52DB" w:rsidRPr="000B00DA" w:rsidRDefault="004A6F06" w:rsidP="00195996">
            <w:pPr>
              <w:pStyle w:val="Tabladerequisitos"/>
            </w:pPr>
            <w:r w:rsidRPr="000B00DA">
              <w:t>RF_STKSWE</w:t>
            </w:r>
            <w:r w:rsidR="0096719A" w:rsidRPr="000B00DA">
              <w:t>_S_</w:t>
            </w:r>
            <w:r w:rsidRPr="000B00DA">
              <w:t>03</w:t>
            </w:r>
          </w:p>
        </w:tc>
        <w:tc>
          <w:tcPr>
            <w:tcW w:w="1680" w:type="dxa"/>
          </w:tcPr>
          <w:p w14:paraId="2DBCF87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4594F96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registrar la información de un usuario.</w:t>
            </w:r>
          </w:p>
        </w:tc>
        <w:tc>
          <w:tcPr>
            <w:tcW w:w="993" w:type="dxa"/>
          </w:tcPr>
          <w:p w14:paraId="7F31784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7E11A8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BCDE66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C5B4A3A" w14:textId="77777777" w:rsidR="001A52DB" w:rsidRPr="000B00DA" w:rsidRDefault="0096719A" w:rsidP="00195996">
            <w:pPr>
              <w:pStyle w:val="Tabladerequisitos"/>
            </w:pPr>
            <w:r w:rsidRPr="000B00DA">
              <w:t>RF_STKSWE_S_0</w:t>
            </w:r>
            <w:r w:rsidR="004A6F06" w:rsidRPr="000B00DA">
              <w:t>4</w:t>
            </w:r>
          </w:p>
        </w:tc>
        <w:tc>
          <w:tcPr>
            <w:tcW w:w="1680" w:type="dxa"/>
          </w:tcPr>
          <w:p w14:paraId="653B83B0"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w:t>
            </w:r>
          </w:p>
        </w:tc>
        <w:tc>
          <w:tcPr>
            <w:tcW w:w="4062" w:type="dxa"/>
          </w:tcPr>
          <w:p w14:paraId="3737E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iniciar sesión con nombre usuario y contraseña registrados.</w:t>
            </w:r>
          </w:p>
        </w:tc>
        <w:tc>
          <w:tcPr>
            <w:tcW w:w="993" w:type="dxa"/>
          </w:tcPr>
          <w:p w14:paraId="76CC4B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879E3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74A9C" w:rsidRPr="000B00DA" w14:paraId="1D149470"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0D7E6C" w14:textId="77777777" w:rsidR="00B74A9C" w:rsidRPr="000B00DA" w:rsidRDefault="00B74A9C" w:rsidP="00195996">
            <w:pPr>
              <w:pStyle w:val="Tabladerequisitos"/>
            </w:pPr>
            <w:r w:rsidRPr="000B00DA">
              <w:t>RF_STKSWE_S_05</w:t>
            </w:r>
          </w:p>
        </w:tc>
        <w:tc>
          <w:tcPr>
            <w:tcW w:w="1680" w:type="dxa"/>
          </w:tcPr>
          <w:p w14:paraId="01B7D047"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errar sesión</w:t>
            </w:r>
          </w:p>
        </w:tc>
        <w:tc>
          <w:tcPr>
            <w:tcW w:w="4062" w:type="dxa"/>
          </w:tcPr>
          <w:p w14:paraId="03BDDB82"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cerrar una sesión ya iniciada por un administrador o usuario registrado.</w:t>
            </w:r>
          </w:p>
        </w:tc>
        <w:tc>
          <w:tcPr>
            <w:tcW w:w="993" w:type="dxa"/>
          </w:tcPr>
          <w:p w14:paraId="259AC80C"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DF93936"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0413F5F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98F5751" w14:textId="77777777" w:rsidR="001A52DB" w:rsidRPr="000B00DA" w:rsidRDefault="0096719A" w:rsidP="00195996">
            <w:pPr>
              <w:pStyle w:val="Tabladerequisitos"/>
            </w:pPr>
            <w:r w:rsidRPr="000B00DA">
              <w:t>RF_STKSWE_S_</w:t>
            </w:r>
            <w:r w:rsidR="00B74A9C" w:rsidRPr="000B00DA">
              <w:t>06</w:t>
            </w:r>
          </w:p>
        </w:tc>
        <w:tc>
          <w:tcPr>
            <w:tcW w:w="1680" w:type="dxa"/>
          </w:tcPr>
          <w:p w14:paraId="4B1594F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Suspender cuenta usuario</w:t>
            </w:r>
          </w:p>
        </w:tc>
        <w:tc>
          <w:tcPr>
            <w:tcW w:w="4062" w:type="dxa"/>
          </w:tcPr>
          <w:p w14:paraId="1600C01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suspender la cuenta de un usuario registrado.</w:t>
            </w:r>
          </w:p>
        </w:tc>
        <w:tc>
          <w:tcPr>
            <w:tcW w:w="993" w:type="dxa"/>
          </w:tcPr>
          <w:p w14:paraId="35D51B1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B7C8C0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6F93FE7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CD05C14" w14:textId="77777777" w:rsidR="001A52DB" w:rsidRPr="000B00DA" w:rsidRDefault="0096719A" w:rsidP="00195996">
            <w:pPr>
              <w:pStyle w:val="Tabladerequisitos"/>
            </w:pPr>
            <w:r w:rsidRPr="000B00DA">
              <w:t>RF_STKSWE_S_</w:t>
            </w:r>
            <w:r w:rsidR="00B74A9C" w:rsidRPr="000B00DA">
              <w:t>07</w:t>
            </w:r>
          </w:p>
        </w:tc>
        <w:tc>
          <w:tcPr>
            <w:tcW w:w="1680" w:type="dxa"/>
          </w:tcPr>
          <w:p w14:paraId="3069201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strar información de un usuario</w:t>
            </w:r>
          </w:p>
        </w:tc>
        <w:tc>
          <w:tcPr>
            <w:tcW w:w="4062" w:type="dxa"/>
          </w:tcPr>
          <w:p w14:paraId="4C00EE5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información básica de un perfil de usuario, a la que solo podrán acceder un administrador o usuario registrado con la sesión iniciada.</w:t>
            </w:r>
          </w:p>
        </w:tc>
        <w:tc>
          <w:tcPr>
            <w:tcW w:w="993" w:type="dxa"/>
          </w:tcPr>
          <w:p w14:paraId="5AC5681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6236E8F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45B82E0"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B95A739" w14:textId="77777777" w:rsidR="001A52DB" w:rsidRPr="000B00DA" w:rsidRDefault="0096719A" w:rsidP="00195996">
            <w:pPr>
              <w:pStyle w:val="Tabladerequisitos"/>
            </w:pPr>
            <w:r w:rsidRPr="000B00DA">
              <w:t>RF_STKSWE_S_0</w:t>
            </w:r>
            <w:r w:rsidR="00B74A9C" w:rsidRPr="000B00DA">
              <w:t>8</w:t>
            </w:r>
          </w:p>
        </w:tc>
        <w:tc>
          <w:tcPr>
            <w:tcW w:w="1680" w:type="dxa"/>
          </w:tcPr>
          <w:p w14:paraId="573CEB9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dificar perfil del usuario.</w:t>
            </w:r>
          </w:p>
        </w:tc>
        <w:tc>
          <w:tcPr>
            <w:tcW w:w="4062" w:type="dxa"/>
          </w:tcPr>
          <w:p w14:paraId="57267D9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usuario de la sesión modificar los datos de su perfil.</w:t>
            </w:r>
          </w:p>
        </w:tc>
        <w:tc>
          <w:tcPr>
            <w:tcW w:w="993" w:type="dxa"/>
          </w:tcPr>
          <w:p w14:paraId="7AAD924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6FD18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31AFEF3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B8B699" w14:textId="77777777" w:rsidR="001A52DB" w:rsidRPr="000B00DA" w:rsidRDefault="004A6F06" w:rsidP="00195996">
            <w:pPr>
              <w:pStyle w:val="Tabladerequisitos"/>
            </w:pPr>
            <w:r w:rsidRPr="000B00DA">
              <w:t>RF_STKSWE_</w:t>
            </w:r>
            <w:r w:rsidR="0096719A" w:rsidRPr="000B00DA">
              <w:t>_S</w:t>
            </w:r>
            <w:r w:rsidR="00B74A9C" w:rsidRPr="000B00DA">
              <w:t>09</w:t>
            </w:r>
          </w:p>
        </w:tc>
        <w:tc>
          <w:tcPr>
            <w:tcW w:w="1680" w:type="dxa"/>
          </w:tcPr>
          <w:p w14:paraId="2A41E2A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gresar evento</w:t>
            </w:r>
          </w:p>
        </w:tc>
        <w:tc>
          <w:tcPr>
            <w:tcW w:w="4062" w:type="dxa"/>
          </w:tcPr>
          <w:p w14:paraId="3CA0D6B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ingresar un nuevo evento a un usuario registrado y que tenga su sesión iniciada.</w:t>
            </w:r>
          </w:p>
        </w:tc>
        <w:tc>
          <w:tcPr>
            <w:tcW w:w="993" w:type="dxa"/>
          </w:tcPr>
          <w:p w14:paraId="01591CB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AF7F3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45420797"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57909EA" w14:textId="77777777" w:rsidR="001A52DB" w:rsidRPr="000B00DA" w:rsidRDefault="0096719A" w:rsidP="00195996">
            <w:pPr>
              <w:pStyle w:val="Tabladerequisitos"/>
            </w:pPr>
            <w:r w:rsidRPr="000B00DA">
              <w:t>RF_STKSWE_S_</w:t>
            </w:r>
            <w:r w:rsidR="00B74A9C" w:rsidRPr="000B00DA">
              <w:t>10</w:t>
            </w:r>
          </w:p>
        </w:tc>
        <w:tc>
          <w:tcPr>
            <w:tcW w:w="1680" w:type="dxa"/>
          </w:tcPr>
          <w:p w14:paraId="4F7E364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omplementar información de evento.</w:t>
            </w:r>
          </w:p>
        </w:tc>
        <w:tc>
          <w:tcPr>
            <w:tcW w:w="4062" w:type="dxa"/>
          </w:tcPr>
          <w:p w14:paraId="37F59E6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odrá complementar la información de un evento al momento de crearlo.</w:t>
            </w:r>
          </w:p>
        </w:tc>
        <w:tc>
          <w:tcPr>
            <w:tcW w:w="993" w:type="dxa"/>
          </w:tcPr>
          <w:p w14:paraId="64C9E5D9"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aja</w:t>
            </w:r>
          </w:p>
        </w:tc>
        <w:tc>
          <w:tcPr>
            <w:tcW w:w="1134" w:type="dxa"/>
          </w:tcPr>
          <w:p w14:paraId="3083A44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1E7CC5E"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12A16DB" w14:textId="77777777" w:rsidR="001A52DB" w:rsidRPr="000B00DA" w:rsidRDefault="0096719A" w:rsidP="00195996">
            <w:pPr>
              <w:pStyle w:val="Tabladerequisitos"/>
            </w:pPr>
            <w:r w:rsidRPr="000B00DA">
              <w:t>RF_STKSWE_S_</w:t>
            </w:r>
            <w:r w:rsidR="00B74A9C" w:rsidRPr="000B00DA">
              <w:t>11</w:t>
            </w:r>
          </w:p>
        </w:tc>
        <w:tc>
          <w:tcPr>
            <w:tcW w:w="1680" w:type="dxa"/>
          </w:tcPr>
          <w:p w14:paraId="16BB91B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gregar eventos Facebook</w:t>
            </w:r>
          </w:p>
        </w:tc>
        <w:tc>
          <w:tcPr>
            <w:tcW w:w="4062" w:type="dxa"/>
          </w:tcPr>
          <w:p w14:paraId="34D2289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comunicarse y consumir la API de Facebook que provee eventos de Facebook.</w:t>
            </w:r>
          </w:p>
        </w:tc>
        <w:tc>
          <w:tcPr>
            <w:tcW w:w="993" w:type="dxa"/>
          </w:tcPr>
          <w:p w14:paraId="7D6C268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aja</w:t>
            </w:r>
          </w:p>
        </w:tc>
        <w:tc>
          <w:tcPr>
            <w:tcW w:w="1134" w:type="dxa"/>
          </w:tcPr>
          <w:p w14:paraId="390E3A8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9D77F78"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49819FF" w14:textId="77777777" w:rsidR="001A52DB" w:rsidRPr="000B00DA" w:rsidRDefault="0096719A" w:rsidP="00195996">
            <w:pPr>
              <w:pStyle w:val="Tabladerequisitos"/>
            </w:pPr>
            <w:r w:rsidRPr="000B00DA">
              <w:t>RF_STKSWE_S_</w:t>
            </w:r>
            <w:r w:rsidR="00B74A9C" w:rsidRPr="000B00DA">
              <w:t>12</w:t>
            </w:r>
          </w:p>
        </w:tc>
        <w:tc>
          <w:tcPr>
            <w:tcW w:w="1680" w:type="dxa"/>
          </w:tcPr>
          <w:p w14:paraId="3A2A428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dificar evento</w:t>
            </w:r>
          </w:p>
        </w:tc>
        <w:tc>
          <w:tcPr>
            <w:tcW w:w="4062" w:type="dxa"/>
          </w:tcPr>
          <w:p w14:paraId="0247D8D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El servicio web permitirá al administrador y al usuario que creó el evento modificar la información ingresada. </w:t>
            </w:r>
          </w:p>
        </w:tc>
        <w:tc>
          <w:tcPr>
            <w:tcW w:w="993" w:type="dxa"/>
          </w:tcPr>
          <w:p w14:paraId="1955893E"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017ED5A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370733D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421EF2" w14:textId="77777777" w:rsidR="001A52DB" w:rsidRPr="000B00DA" w:rsidRDefault="0096719A" w:rsidP="00195996">
            <w:pPr>
              <w:pStyle w:val="Tabladerequisitos"/>
            </w:pPr>
            <w:r w:rsidRPr="000B00DA">
              <w:t>RF_STKSWE_S_</w:t>
            </w:r>
            <w:r w:rsidR="00B74A9C" w:rsidRPr="000B00DA">
              <w:t>13</w:t>
            </w:r>
          </w:p>
        </w:tc>
        <w:tc>
          <w:tcPr>
            <w:tcW w:w="1680" w:type="dxa"/>
          </w:tcPr>
          <w:p w14:paraId="12AA152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rindar  información de evento.</w:t>
            </w:r>
          </w:p>
        </w:tc>
        <w:tc>
          <w:tcPr>
            <w:tcW w:w="4062" w:type="dxa"/>
          </w:tcPr>
          <w:p w14:paraId="21F9B6C9" w14:textId="77777777" w:rsidR="001A52DB" w:rsidRPr="00C93060"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brindar la información de un evento a usuarios registrados y no registrados.</w:t>
            </w:r>
          </w:p>
        </w:tc>
        <w:tc>
          <w:tcPr>
            <w:tcW w:w="993" w:type="dxa"/>
          </w:tcPr>
          <w:p w14:paraId="03E5F30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7A9C56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1E0FB16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5DCCFA" w14:textId="77777777" w:rsidR="001A52DB" w:rsidRPr="000B00DA" w:rsidRDefault="0096719A" w:rsidP="00195996">
            <w:pPr>
              <w:pStyle w:val="Tabladerequisitos"/>
            </w:pPr>
            <w:r w:rsidRPr="000B00DA">
              <w:t>RF_STKSWE_S_</w:t>
            </w:r>
            <w:r w:rsidR="00B74A9C" w:rsidRPr="000B00DA">
              <w:t>14</w:t>
            </w:r>
          </w:p>
        </w:tc>
        <w:tc>
          <w:tcPr>
            <w:tcW w:w="1680" w:type="dxa"/>
          </w:tcPr>
          <w:p w14:paraId="6B8D59E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rindar la información de eventos cercanos a un área.</w:t>
            </w:r>
          </w:p>
        </w:tc>
        <w:tc>
          <w:tcPr>
            <w:tcW w:w="4062" w:type="dxa"/>
          </w:tcPr>
          <w:p w14:paraId="28BFC16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brindar la información de todos los e</w:t>
            </w:r>
            <w:r w:rsidR="00B57544" w:rsidRPr="000B00DA">
              <w:t>ventos cercanos a un área dad</w:t>
            </w:r>
            <w:r w:rsidRPr="000B00DA">
              <w:t>a</w:t>
            </w:r>
            <w:r w:rsidR="00B57544" w:rsidRPr="000B00DA">
              <w:t xml:space="preserve"> a</w:t>
            </w:r>
            <w:r w:rsidRPr="000B00DA">
              <w:t xml:space="preserve"> usuarios registrados y no registrados.</w:t>
            </w:r>
          </w:p>
        </w:tc>
        <w:tc>
          <w:tcPr>
            <w:tcW w:w="993" w:type="dxa"/>
          </w:tcPr>
          <w:p w14:paraId="5F6B39E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F99103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466ED3E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1652DA" w14:textId="77777777" w:rsidR="001A52DB" w:rsidRPr="000B00DA" w:rsidRDefault="0096719A" w:rsidP="00195996">
            <w:pPr>
              <w:pStyle w:val="Tabladerequisitos"/>
            </w:pPr>
            <w:r w:rsidRPr="000B00DA">
              <w:t>RF_STKSWE_S_</w:t>
            </w:r>
            <w:r w:rsidR="00B74A9C" w:rsidRPr="000B00DA">
              <w:t>15</w:t>
            </w:r>
          </w:p>
        </w:tc>
        <w:tc>
          <w:tcPr>
            <w:tcW w:w="1680" w:type="dxa"/>
          </w:tcPr>
          <w:p w14:paraId="02754E2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uscar eventos</w:t>
            </w:r>
          </w:p>
        </w:tc>
        <w:tc>
          <w:tcPr>
            <w:tcW w:w="4062" w:type="dxa"/>
          </w:tcPr>
          <w:p w14:paraId="69435F7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ser capaz de entregar uno o más eventos de acuerdo a un criterio de búsqueda otorgado por usuario</w:t>
            </w:r>
            <w:r w:rsidR="00B57544" w:rsidRPr="000B00DA">
              <w:t>s registrados y no registrados.</w:t>
            </w:r>
          </w:p>
        </w:tc>
        <w:tc>
          <w:tcPr>
            <w:tcW w:w="993" w:type="dxa"/>
          </w:tcPr>
          <w:p w14:paraId="58B3494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10E235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34F051F"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4960B" w14:textId="77777777" w:rsidR="001A52DB" w:rsidRPr="000B00DA" w:rsidRDefault="0096719A" w:rsidP="00195996">
            <w:pPr>
              <w:pStyle w:val="Tabladerequisitos"/>
            </w:pPr>
            <w:r w:rsidRPr="000B00DA">
              <w:t>RF_STKSWE_S_</w:t>
            </w:r>
            <w:r w:rsidR="00B74A9C" w:rsidRPr="000B00DA">
              <w:t>16</w:t>
            </w:r>
          </w:p>
        </w:tc>
        <w:tc>
          <w:tcPr>
            <w:tcW w:w="1680" w:type="dxa"/>
          </w:tcPr>
          <w:p w14:paraId="24BCFC43"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Notificar evento cercano</w:t>
            </w:r>
          </w:p>
        </w:tc>
        <w:tc>
          <w:tcPr>
            <w:tcW w:w="4062" w:type="dxa"/>
          </w:tcPr>
          <w:p w14:paraId="01266F2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notificar cuando exista un evento cercano a la ubicación obtenida de un usuario registrado.</w:t>
            </w:r>
          </w:p>
        </w:tc>
        <w:tc>
          <w:tcPr>
            <w:tcW w:w="993" w:type="dxa"/>
          </w:tcPr>
          <w:p w14:paraId="3A82283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E4CCC8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C5A141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846B4D" w14:textId="77777777" w:rsidR="001A52DB" w:rsidRPr="000B00DA" w:rsidRDefault="0096719A" w:rsidP="00195996">
            <w:pPr>
              <w:pStyle w:val="Tabladerequisitos"/>
            </w:pPr>
            <w:r w:rsidRPr="000B00DA">
              <w:lastRenderedPageBreak/>
              <w:t>RF_STKSWE_S_</w:t>
            </w:r>
            <w:r w:rsidR="00B74A9C" w:rsidRPr="000B00DA">
              <w:t>17</w:t>
            </w:r>
          </w:p>
        </w:tc>
        <w:tc>
          <w:tcPr>
            <w:tcW w:w="1680" w:type="dxa"/>
          </w:tcPr>
          <w:p w14:paraId="0815382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ctividad</w:t>
            </w:r>
            <w:r w:rsidR="00B57544" w:rsidRPr="000B00DA">
              <w:t>es</w:t>
            </w:r>
            <w:r w:rsidRPr="000B00DA">
              <w:t xml:space="preserve"> de un usuario</w:t>
            </w:r>
          </w:p>
        </w:tc>
        <w:tc>
          <w:tcPr>
            <w:tcW w:w="4062" w:type="dxa"/>
          </w:tcPr>
          <w:p w14:paraId="3118C99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obtener la actividad o las actividades realizadas por un usuario.</w:t>
            </w:r>
          </w:p>
        </w:tc>
        <w:tc>
          <w:tcPr>
            <w:tcW w:w="993" w:type="dxa"/>
          </w:tcPr>
          <w:p w14:paraId="1EFAD5B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17E58CDF"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4A6F06" w:rsidRPr="000B00DA" w14:paraId="5558970F"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6C272DB" w14:textId="77777777" w:rsidR="004A6F06" w:rsidRPr="000B00DA" w:rsidRDefault="00B57544" w:rsidP="00195996">
            <w:pPr>
              <w:pStyle w:val="Tabladerequisitos"/>
            </w:pPr>
            <w:r w:rsidRPr="000B00DA">
              <w:t>RF_ST</w:t>
            </w:r>
            <w:r w:rsidR="0096719A" w:rsidRPr="000B00DA">
              <w:t>KSWE_S_</w:t>
            </w:r>
            <w:r w:rsidRPr="000B00DA">
              <w:t>1</w:t>
            </w:r>
            <w:r w:rsidR="00B74A9C" w:rsidRPr="000B00DA">
              <w:t>8</w:t>
            </w:r>
          </w:p>
        </w:tc>
        <w:tc>
          <w:tcPr>
            <w:tcW w:w="1680" w:type="dxa"/>
          </w:tcPr>
          <w:p w14:paraId="6CBCF89F" w14:textId="77777777" w:rsidR="004A6F06"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romedio de actividades realizadas</w:t>
            </w:r>
          </w:p>
        </w:tc>
        <w:tc>
          <w:tcPr>
            <w:tcW w:w="4062" w:type="dxa"/>
          </w:tcPr>
          <w:p w14:paraId="289AED64" w14:textId="77777777" w:rsidR="004A6F06"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obtener un promedio de las actividades realizadas por los usuarios registrados y no registrados.</w:t>
            </w:r>
          </w:p>
        </w:tc>
        <w:tc>
          <w:tcPr>
            <w:tcW w:w="993" w:type="dxa"/>
          </w:tcPr>
          <w:p w14:paraId="5A91D218" w14:textId="77777777" w:rsidR="004A6F06"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aja</w:t>
            </w:r>
          </w:p>
        </w:tc>
        <w:tc>
          <w:tcPr>
            <w:tcW w:w="1134" w:type="dxa"/>
          </w:tcPr>
          <w:p w14:paraId="2735C879" w14:textId="77777777" w:rsidR="004A6F06"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3C52CE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2A7F0C4" w14:textId="77777777" w:rsidR="001A52DB" w:rsidRPr="000B00DA" w:rsidRDefault="004A6F06" w:rsidP="00195996">
            <w:pPr>
              <w:pStyle w:val="Tabladerequisitos"/>
            </w:pPr>
            <w:r w:rsidRPr="000B00DA">
              <w:t>RF_STKS</w:t>
            </w:r>
            <w:r w:rsidR="0096719A" w:rsidRPr="000B00DA">
              <w:t>WE_S_</w:t>
            </w:r>
            <w:r w:rsidR="00B74A9C" w:rsidRPr="000B00DA">
              <w:t>19</w:t>
            </w:r>
          </w:p>
        </w:tc>
        <w:tc>
          <w:tcPr>
            <w:tcW w:w="1680" w:type="dxa"/>
          </w:tcPr>
          <w:p w14:paraId="3FCC72A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iminar evento.</w:t>
            </w:r>
          </w:p>
        </w:tc>
        <w:tc>
          <w:tcPr>
            <w:tcW w:w="4062" w:type="dxa"/>
          </w:tcPr>
          <w:p w14:paraId="21568C1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y al creado eliminar un evento previamente seleccionado.</w:t>
            </w:r>
          </w:p>
        </w:tc>
        <w:tc>
          <w:tcPr>
            <w:tcW w:w="993" w:type="dxa"/>
          </w:tcPr>
          <w:p w14:paraId="104A178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574FAC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4F810E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E58BC36" w14:textId="77777777" w:rsidR="001A52DB" w:rsidRPr="000B00DA" w:rsidRDefault="004A6F06" w:rsidP="00195996">
            <w:pPr>
              <w:pStyle w:val="Tabladerequisitos"/>
            </w:pPr>
            <w:r w:rsidRPr="000B00DA">
              <w:t>RF_STK</w:t>
            </w:r>
            <w:r w:rsidR="0096719A" w:rsidRPr="000B00DA">
              <w:t>SWE_S_</w:t>
            </w:r>
            <w:r w:rsidR="00B74A9C" w:rsidRPr="000B00DA">
              <w:t>20</w:t>
            </w:r>
          </w:p>
        </w:tc>
        <w:tc>
          <w:tcPr>
            <w:tcW w:w="1680" w:type="dxa"/>
          </w:tcPr>
          <w:p w14:paraId="5D394E3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antidad de eventos a realizarse</w:t>
            </w:r>
          </w:p>
        </w:tc>
        <w:tc>
          <w:tcPr>
            <w:tcW w:w="4062" w:type="dxa"/>
          </w:tcPr>
          <w:p w14:paraId="7A7B664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entregar la cantidad de eventos a realizarse respecto a la fecha y hora que se consulte dicha información.</w:t>
            </w:r>
          </w:p>
        </w:tc>
        <w:tc>
          <w:tcPr>
            <w:tcW w:w="993" w:type="dxa"/>
          </w:tcPr>
          <w:p w14:paraId="6B0FB61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54CA6E5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57544" w:rsidRPr="000B00DA" w14:paraId="217755B2"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BACDC62" w14:textId="77777777" w:rsidR="00B57544" w:rsidRPr="000B00DA" w:rsidRDefault="00B57544" w:rsidP="00195996">
            <w:pPr>
              <w:pStyle w:val="Tabladerequisitos"/>
            </w:pPr>
            <w:r w:rsidRPr="000B00DA">
              <w:t>RF_STK</w:t>
            </w:r>
            <w:r w:rsidR="0096719A" w:rsidRPr="000B00DA">
              <w:t>SWE_S_</w:t>
            </w:r>
            <w:r w:rsidR="00B74A9C" w:rsidRPr="000B00DA">
              <w:t>21</w:t>
            </w:r>
          </w:p>
        </w:tc>
        <w:tc>
          <w:tcPr>
            <w:tcW w:w="1680" w:type="dxa"/>
          </w:tcPr>
          <w:p w14:paraId="618F889F"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istar usuarios</w:t>
            </w:r>
          </w:p>
        </w:tc>
        <w:tc>
          <w:tcPr>
            <w:tcW w:w="4062" w:type="dxa"/>
          </w:tcPr>
          <w:p w14:paraId="5A7920B0"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entregar una lista de los usuarios registrados en el sistema. </w:t>
            </w:r>
          </w:p>
        </w:tc>
        <w:tc>
          <w:tcPr>
            <w:tcW w:w="993" w:type="dxa"/>
          </w:tcPr>
          <w:p w14:paraId="73E7F379"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4746C9C"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57544" w:rsidRPr="000B00DA" w14:paraId="64A857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1F49E7" w14:textId="77777777" w:rsidR="00B57544" w:rsidRPr="000B00DA" w:rsidRDefault="00B57544" w:rsidP="00195996">
            <w:pPr>
              <w:pStyle w:val="Tabladerequisitos"/>
            </w:pPr>
            <w:r w:rsidRPr="000B00DA">
              <w:t>RF_ST</w:t>
            </w:r>
            <w:r w:rsidR="0096719A" w:rsidRPr="000B00DA">
              <w:t>KSWE_S_</w:t>
            </w:r>
            <w:r w:rsidRPr="000B00DA">
              <w:t>2</w:t>
            </w:r>
            <w:r w:rsidR="00B74A9C" w:rsidRPr="000B00DA">
              <w:t>2</w:t>
            </w:r>
          </w:p>
        </w:tc>
        <w:tc>
          <w:tcPr>
            <w:tcW w:w="1680" w:type="dxa"/>
          </w:tcPr>
          <w:p w14:paraId="1D63249F"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istar eventos</w:t>
            </w:r>
          </w:p>
        </w:tc>
        <w:tc>
          <w:tcPr>
            <w:tcW w:w="4062" w:type="dxa"/>
          </w:tcPr>
          <w:p w14:paraId="7F80AB6B"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entregar una lista de los eventos registrados en el sistema.</w:t>
            </w:r>
          </w:p>
        </w:tc>
        <w:tc>
          <w:tcPr>
            <w:tcW w:w="993" w:type="dxa"/>
          </w:tcPr>
          <w:p w14:paraId="063D28E7"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7356D14C"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068E2" w:rsidRPr="000B00DA" w14:paraId="511C29B3"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92B2222" w14:textId="77777777" w:rsidR="00B068E2" w:rsidRPr="000B00DA" w:rsidRDefault="00B068E2" w:rsidP="00195996">
            <w:pPr>
              <w:pStyle w:val="Tabladerequisitos"/>
            </w:pPr>
            <w:r w:rsidRPr="000B00DA">
              <w:t>RF_STKSWE_S_23</w:t>
            </w:r>
          </w:p>
        </w:tc>
        <w:tc>
          <w:tcPr>
            <w:tcW w:w="1680" w:type="dxa"/>
          </w:tcPr>
          <w:p w14:paraId="76C94C6A" w14:textId="77777777" w:rsidR="00B068E2" w:rsidRPr="000B00D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ctivar cuenta de usuario</w:t>
            </w:r>
          </w:p>
        </w:tc>
        <w:tc>
          <w:tcPr>
            <w:tcW w:w="4062" w:type="dxa"/>
          </w:tcPr>
          <w:p w14:paraId="23856516" w14:textId="77777777" w:rsidR="00B068E2" w:rsidRPr="000B00D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activar una cuenta de usuario suspendida</w:t>
            </w:r>
          </w:p>
        </w:tc>
        <w:tc>
          <w:tcPr>
            <w:tcW w:w="993" w:type="dxa"/>
          </w:tcPr>
          <w:p w14:paraId="4F83CA18" w14:textId="77777777" w:rsidR="00B068E2" w:rsidRPr="000B00D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Media </w:t>
            </w:r>
          </w:p>
        </w:tc>
        <w:tc>
          <w:tcPr>
            <w:tcW w:w="1134" w:type="dxa"/>
          </w:tcPr>
          <w:p w14:paraId="0DECD10A" w14:textId="77777777" w:rsidR="00B068E2" w:rsidRPr="000B00D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bl>
    <w:p w14:paraId="4078934A" w14:textId="77777777" w:rsidR="001A52DB" w:rsidRPr="000B00DA" w:rsidRDefault="004A6F06" w:rsidP="00195996">
      <w:pPr>
        <w:pStyle w:val="Citaderequicitos"/>
      </w:pPr>
      <w:r w:rsidRPr="000B00DA">
        <w:t>*SWE: Servicio web para notificaciones de eventos sociales en espacios públicos consumido por una aplicación móvil y una página web.</w:t>
      </w:r>
    </w:p>
    <w:p w14:paraId="6CB760DC" w14:textId="77777777" w:rsidR="001A52DB" w:rsidRPr="000B00DA" w:rsidRDefault="004A6F06" w:rsidP="00195996">
      <w:pPr>
        <w:pStyle w:val="Citaderequicitos"/>
      </w:pPr>
      <w:r w:rsidRPr="000B00DA">
        <w:t>*RF: Requisito funcional</w:t>
      </w:r>
    </w:p>
    <w:p w14:paraId="520BD61A" w14:textId="77777777" w:rsidR="001A52DB" w:rsidRPr="000B00DA" w:rsidRDefault="004A6F06" w:rsidP="00195996">
      <w:pPr>
        <w:pStyle w:val="Citaderequicitos"/>
      </w:pPr>
      <w:r w:rsidRPr="000B00DA">
        <w:t>*STK: Requisito de grupo de interés</w:t>
      </w:r>
    </w:p>
    <w:p w14:paraId="2B2178CA" w14:textId="77777777" w:rsidR="001A52DB" w:rsidRPr="000B00DA" w:rsidRDefault="004A6F06" w:rsidP="00195996">
      <w:pPr>
        <w:pStyle w:val="Citaderequicitos"/>
      </w:pPr>
      <w:r w:rsidRPr="000B00DA">
        <w:t>*</w:t>
      </w:r>
      <w:r w:rsidR="0096719A" w:rsidRPr="000B00DA">
        <w:t>S: Servicio web</w:t>
      </w:r>
    </w:p>
    <w:p w14:paraId="3E23B2F4" w14:textId="5DE81B48" w:rsidR="001A52DB" w:rsidRDefault="004A6F06" w:rsidP="00195996">
      <w:pPr>
        <w:pStyle w:val="Citaderequicitos"/>
      </w:pPr>
      <w:r w:rsidRPr="000B00DA">
        <w:t>*P: Prueba, D: Demostración, I: Inspección, A: Análisis</w:t>
      </w:r>
    </w:p>
    <w:p w14:paraId="2C6B753F" w14:textId="1D585BBD" w:rsidR="00095029" w:rsidRDefault="00095029" w:rsidP="00195996">
      <w:pPr>
        <w:pStyle w:val="Citaderequicitos"/>
      </w:pPr>
    </w:p>
    <w:p w14:paraId="7A94FEBF" w14:textId="3C0C03D1" w:rsidR="001A52DB" w:rsidRPr="0041535E" w:rsidRDefault="00095029" w:rsidP="00095029">
      <w:pPr>
        <w:pStyle w:val="Cita"/>
      </w:pPr>
      <w:r>
        <w:t>Tabla N°1: Requerimientos Funcionales del servicio web</w:t>
      </w:r>
    </w:p>
    <w:p w14:paraId="68017C27" w14:textId="337B5A70" w:rsidR="001A52DB" w:rsidRPr="0041535E" w:rsidRDefault="004A6F06" w:rsidP="00095029">
      <w:pPr>
        <w:pStyle w:val="Ttulo3"/>
      </w:pPr>
      <w:bookmarkStart w:id="116" w:name="_51842ji1phuo" w:colFirst="0" w:colLast="0"/>
      <w:bookmarkStart w:id="117" w:name="_Toc484123306"/>
      <w:bookmarkStart w:id="118" w:name="_Toc484123409"/>
      <w:bookmarkStart w:id="119" w:name="_Toc485332344"/>
      <w:bookmarkEnd w:id="116"/>
      <w:r w:rsidRPr="0041535E">
        <w:t>4.4.2 Requerimientos funcionales de la aplicación móvil</w:t>
      </w:r>
      <w:bookmarkEnd w:id="117"/>
      <w:bookmarkEnd w:id="118"/>
      <w:bookmarkEnd w:id="119"/>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3D0D94C8" w14:textId="77777777" w:rsidTr="00363390">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710" w:type="dxa"/>
          </w:tcPr>
          <w:p w14:paraId="1C04DF34" w14:textId="77777777" w:rsidR="001A52DB" w:rsidRPr="000B00DA" w:rsidRDefault="004A6F06" w:rsidP="00195996">
            <w:pPr>
              <w:pStyle w:val="Tabladerequisitos"/>
            </w:pPr>
            <w:r w:rsidRPr="000B00DA">
              <w:t>ID</w:t>
            </w:r>
          </w:p>
        </w:tc>
        <w:tc>
          <w:tcPr>
            <w:tcW w:w="1680" w:type="dxa"/>
          </w:tcPr>
          <w:p w14:paraId="01F38B1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772C7401"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7F6B4B77"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523B03C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616C69C"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D11972B" w14:textId="77777777" w:rsidR="001A52DB" w:rsidRPr="000B00DA" w:rsidRDefault="0096719A" w:rsidP="00195996">
            <w:pPr>
              <w:pStyle w:val="Tabladerequisitos"/>
            </w:pPr>
            <w:r w:rsidRPr="000B00DA">
              <w:t>RF_STKSWE_A_</w:t>
            </w:r>
            <w:r w:rsidR="004A6F06" w:rsidRPr="000B00DA">
              <w:t>01</w:t>
            </w:r>
          </w:p>
        </w:tc>
        <w:tc>
          <w:tcPr>
            <w:tcW w:w="1680" w:type="dxa"/>
          </w:tcPr>
          <w:p w14:paraId="36E136A5" w14:textId="77777777" w:rsidR="001A52DB"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iciar s</w:t>
            </w:r>
            <w:r w:rsidR="004A6F06" w:rsidRPr="000B00DA">
              <w:t>esión</w:t>
            </w:r>
          </w:p>
        </w:tc>
        <w:tc>
          <w:tcPr>
            <w:tcW w:w="4062" w:type="dxa"/>
          </w:tcPr>
          <w:p w14:paraId="78FA329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iniciar sesión con las opciones proveídas por el servicio web.</w:t>
            </w:r>
          </w:p>
        </w:tc>
        <w:tc>
          <w:tcPr>
            <w:tcW w:w="993" w:type="dxa"/>
          </w:tcPr>
          <w:p w14:paraId="317435E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44D7C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74A9C" w:rsidRPr="000B00DA" w14:paraId="24F0D97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CE15EE" w14:textId="77777777" w:rsidR="00B74A9C" w:rsidRPr="000B00DA" w:rsidRDefault="00B74A9C" w:rsidP="00195996">
            <w:pPr>
              <w:pStyle w:val="Tabladerequisitos"/>
            </w:pPr>
            <w:r w:rsidRPr="000B00DA">
              <w:t>RF_STKSWE_A_02</w:t>
            </w:r>
          </w:p>
        </w:tc>
        <w:tc>
          <w:tcPr>
            <w:tcW w:w="1680" w:type="dxa"/>
          </w:tcPr>
          <w:p w14:paraId="572C1B55"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errar sesión</w:t>
            </w:r>
          </w:p>
        </w:tc>
        <w:tc>
          <w:tcPr>
            <w:tcW w:w="4062" w:type="dxa"/>
          </w:tcPr>
          <w:p w14:paraId="52217DD8"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y ser capaz de cerrar una sesión iniciada</w:t>
            </w:r>
          </w:p>
        </w:tc>
        <w:tc>
          <w:tcPr>
            <w:tcW w:w="993" w:type="dxa"/>
          </w:tcPr>
          <w:p w14:paraId="69E5ABDF"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AFF7323"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831709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D446BC" w14:textId="77777777" w:rsidR="001A52DB" w:rsidRPr="000B00DA" w:rsidRDefault="004A6F06" w:rsidP="00195996">
            <w:pPr>
              <w:pStyle w:val="Tabladerequisitos"/>
            </w:pPr>
            <w:r w:rsidRPr="000B00DA">
              <w:t>RF_STKSWE_</w:t>
            </w:r>
            <w:r w:rsidR="0096719A" w:rsidRPr="000B00DA">
              <w:t>A_</w:t>
            </w:r>
            <w:r w:rsidR="00B74A9C" w:rsidRPr="000B00DA">
              <w:t>03</w:t>
            </w:r>
          </w:p>
        </w:tc>
        <w:tc>
          <w:tcPr>
            <w:tcW w:w="1680" w:type="dxa"/>
          </w:tcPr>
          <w:p w14:paraId="58AA683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1C6D28F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enviar la información al servicio web para registrar un usuario.</w:t>
            </w:r>
          </w:p>
        </w:tc>
        <w:tc>
          <w:tcPr>
            <w:tcW w:w="993" w:type="dxa"/>
          </w:tcPr>
          <w:p w14:paraId="22C8CEB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CB0080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2E467E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BB99F48" w14:textId="77777777" w:rsidR="001A52DB" w:rsidRPr="000B00DA" w:rsidRDefault="0096719A" w:rsidP="00195996">
            <w:pPr>
              <w:pStyle w:val="Tabladerequisitos"/>
            </w:pPr>
            <w:r w:rsidRPr="000B00DA">
              <w:t>RF_STKSWE_A_</w:t>
            </w:r>
            <w:r w:rsidR="00B74A9C" w:rsidRPr="000B00DA">
              <w:t>04</w:t>
            </w:r>
          </w:p>
        </w:tc>
        <w:tc>
          <w:tcPr>
            <w:tcW w:w="1680" w:type="dxa"/>
          </w:tcPr>
          <w:p w14:paraId="1B20771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strar información de usuario</w:t>
            </w:r>
          </w:p>
        </w:tc>
        <w:tc>
          <w:tcPr>
            <w:tcW w:w="4062" w:type="dxa"/>
          </w:tcPr>
          <w:p w14:paraId="47861AA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ser capaz de consumir el servicio web para mostrar a usuarios registrados y administrados la información de un perfil de usuario en específico.</w:t>
            </w:r>
          </w:p>
        </w:tc>
        <w:tc>
          <w:tcPr>
            <w:tcW w:w="993" w:type="dxa"/>
          </w:tcPr>
          <w:p w14:paraId="7EB95C5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2817A5F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E088FB9"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1775292" w14:textId="77777777" w:rsidR="001A52DB" w:rsidRPr="000B00DA" w:rsidRDefault="0096719A" w:rsidP="00195996">
            <w:pPr>
              <w:pStyle w:val="Tabladerequisitos"/>
            </w:pPr>
            <w:r w:rsidRPr="000B00DA">
              <w:t>RF_STKSWE_A_</w:t>
            </w:r>
            <w:r w:rsidR="00B74A9C" w:rsidRPr="000B00DA">
              <w:t>05</w:t>
            </w:r>
          </w:p>
        </w:tc>
        <w:tc>
          <w:tcPr>
            <w:tcW w:w="1680" w:type="dxa"/>
          </w:tcPr>
          <w:p w14:paraId="39A7980F"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dificar perfil de usuario</w:t>
            </w:r>
          </w:p>
        </w:tc>
        <w:tc>
          <w:tcPr>
            <w:tcW w:w="4062" w:type="dxa"/>
          </w:tcPr>
          <w:p w14:paraId="6D815C4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consumir el servicio web para modificar el perfil de usuario.</w:t>
            </w:r>
          </w:p>
        </w:tc>
        <w:tc>
          <w:tcPr>
            <w:tcW w:w="993" w:type="dxa"/>
          </w:tcPr>
          <w:p w14:paraId="16BEE28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405CFFB"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407B0C9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97E8740" w14:textId="77777777" w:rsidR="001A52DB" w:rsidRPr="000B00DA" w:rsidRDefault="0096719A" w:rsidP="00195996">
            <w:pPr>
              <w:pStyle w:val="Tabladerequisitos"/>
            </w:pPr>
            <w:r w:rsidRPr="000B00DA">
              <w:t>RF_STKSWE_A_</w:t>
            </w:r>
            <w:r w:rsidR="00B74A9C" w:rsidRPr="000B00DA">
              <w:t>06</w:t>
            </w:r>
          </w:p>
        </w:tc>
        <w:tc>
          <w:tcPr>
            <w:tcW w:w="1680" w:type="dxa"/>
          </w:tcPr>
          <w:p w14:paraId="561749F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gresar evento</w:t>
            </w:r>
          </w:p>
        </w:tc>
        <w:tc>
          <w:tcPr>
            <w:tcW w:w="4062" w:type="dxa"/>
          </w:tcPr>
          <w:p w14:paraId="567D468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ser capaz de consumir el servicio web  para permitir ingresar un evento a los usuarios registrados.</w:t>
            </w:r>
          </w:p>
        </w:tc>
        <w:tc>
          <w:tcPr>
            <w:tcW w:w="993" w:type="dxa"/>
          </w:tcPr>
          <w:p w14:paraId="1F083D1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A1C086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24876C2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B9FE1E3" w14:textId="77777777" w:rsidR="001A52DB" w:rsidRPr="000B00DA" w:rsidRDefault="0096719A" w:rsidP="00195996">
            <w:pPr>
              <w:pStyle w:val="Tabladerequisitos"/>
            </w:pPr>
            <w:r w:rsidRPr="000B00DA">
              <w:lastRenderedPageBreak/>
              <w:t>RF_STKSWE_A_</w:t>
            </w:r>
            <w:r w:rsidR="00B74A9C" w:rsidRPr="000B00DA">
              <w:t>07</w:t>
            </w:r>
          </w:p>
        </w:tc>
        <w:tc>
          <w:tcPr>
            <w:tcW w:w="1680" w:type="dxa"/>
          </w:tcPr>
          <w:p w14:paraId="4FA9AF2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Visualizar información evento.</w:t>
            </w:r>
          </w:p>
        </w:tc>
        <w:tc>
          <w:tcPr>
            <w:tcW w:w="4062" w:type="dxa"/>
          </w:tcPr>
          <w:p w14:paraId="3BB18EB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visualizar la información de un evento en conjunto con un mapa indicando la ubicación del mismo.</w:t>
            </w:r>
          </w:p>
        </w:tc>
        <w:tc>
          <w:tcPr>
            <w:tcW w:w="993" w:type="dxa"/>
          </w:tcPr>
          <w:p w14:paraId="25BDB02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91B39DB"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1C68070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4D466B" w14:textId="77777777" w:rsidR="001A52DB" w:rsidRPr="000B00DA" w:rsidRDefault="0096719A" w:rsidP="00195996">
            <w:pPr>
              <w:pStyle w:val="Tabladerequisitos"/>
            </w:pPr>
            <w:r w:rsidRPr="000B00DA">
              <w:t>RF_STKSWE_A_</w:t>
            </w:r>
            <w:r w:rsidR="00B74A9C" w:rsidRPr="000B00DA">
              <w:t>08</w:t>
            </w:r>
          </w:p>
        </w:tc>
        <w:tc>
          <w:tcPr>
            <w:tcW w:w="1680" w:type="dxa"/>
          </w:tcPr>
          <w:p w14:paraId="01937BC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Visualizar eventos cercanos</w:t>
            </w:r>
          </w:p>
        </w:tc>
        <w:tc>
          <w:tcPr>
            <w:tcW w:w="4062" w:type="dxa"/>
          </w:tcPr>
          <w:p w14:paraId="1200FD9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para visualizar en un mapa los eventos cercanos a una ubicación específica.</w:t>
            </w:r>
          </w:p>
        </w:tc>
        <w:tc>
          <w:tcPr>
            <w:tcW w:w="993" w:type="dxa"/>
          </w:tcPr>
          <w:p w14:paraId="4B0CE0A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813030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1F7FA4A2"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DE33997" w14:textId="77777777" w:rsidR="001A52DB" w:rsidRPr="000B00DA" w:rsidRDefault="0096719A" w:rsidP="00195996">
            <w:pPr>
              <w:pStyle w:val="Tabladerequisitos"/>
            </w:pPr>
            <w:r w:rsidRPr="000B00DA">
              <w:t>RF_STKSWE_A_</w:t>
            </w:r>
            <w:r w:rsidR="00B74A9C" w:rsidRPr="000B00DA">
              <w:t>09</w:t>
            </w:r>
          </w:p>
        </w:tc>
        <w:tc>
          <w:tcPr>
            <w:tcW w:w="1680" w:type="dxa"/>
          </w:tcPr>
          <w:p w14:paraId="712534B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3B6428A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entregar la ubicación del GPS y notificar cuando exista un evento cercano a los usuarios registrados y con la sesión iniciada.</w:t>
            </w:r>
          </w:p>
        </w:tc>
        <w:tc>
          <w:tcPr>
            <w:tcW w:w="993" w:type="dxa"/>
          </w:tcPr>
          <w:p w14:paraId="0C79206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1DDC178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EF352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EDBA7B9" w14:textId="77777777" w:rsidR="001A52DB" w:rsidRPr="000B00DA" w:rsidRDefault="0096719A" w:rsidP="00195996">
            <w:pPr>
              <w:pStyle w:val="Tabladerequisitos"/>
            </w:pPr>
            <w:r w:rsidRPr="000B00DA">
              <w:t>RF_STKSWE_A_</w:t>
            </w:r>
            <w:r w:rsidR="00B74A9C" w:rsidRPr="000B00DA">
              <w:t>10</w:t>
            </w:r>
          </w:p>
        </w:tc>
        <w:tc>
          <w:tcPr>
            <w:tcW w:w="1680" w:type="dxa"/>
          </w:tcPr>
          <w:p w14:paraId="4BBE725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uscar evento</w:t>
            </w:r>
          </w:p>
        </w:tc>
        <w:tc>
          <w:tcPr>
            <w:tcW w:w="4062" w:type="dxa"/>
          </w:tcPr>
          <w:p w14:paraId="643589D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para entregar los criterios de búsqueda de un evento y visualizar los resultados en una lista o mapa.</w:t>
            </w:r>
          </w:p>
        </w:tc>
        <w:tc>
          <w:tcPr>
            <w:tcW w:w="993" w:type="dxa"/>
          </w:tcPr>
          <w:p w14:paraId="74F5B7D9"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19AE94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bl>
    <w:p w14:paraId="57AA5A0C" w14:textId="77777777" w:rsidR="001A52DB" w:rsidRPr="000B00DA" w:rsidRDefault="004A6F06" w:rsidP="00195996">
      <w:pPr>
        <w:pStyle w:val="Citaderequicitos"/>
      </w:pPr>
      <w:r w:rsidRPr="000B00DA">
        <w:t>*SWE: Servicio web para notificaciones de eventos sociales en espacios públicos consumido por una aplicación móvil y una página web.</w:t>
      </w:r>
    </w:p>
    <w:p w14:paraId="3D4D702D" w14:textId="77777777" w:rsidR="001A52DB" w:rsidRPr="000B00DA" w:rsidRDefault="004A6F06" w:rsidP="00195996">
      <w:pPr>
        <w:pStyle w:val="Citaderequicitos"/>
      </w:pPr>
      <w:r w:rsidRPr="000B00DA">
        <w:t>*RF: Requisito funcional</w:t>
      </w:r>
    </w:p>
    <w:p w14:paraId="5ED544D0" w14:textId="77777777" w:rsidR="001A52DB" w:rsidRPr="000B00DA" w:rsidRDefault="004A6F06" w:rsidP="00195996">
      <w:pPr>
        <w:pStyle w:val="Citaderequicitos"/>
      </w:pPr>
      <w:r w:rsidRPr="000B00DA">
        <w:t>*STK: Requisito de grupo de interés</w:t>
      </w:r>
    </w:p>
    <w:p w14:paraId="36BDD0EE" w14:textId="77777777" w:rsidR="001A52DB" w:rsidRPr="000B00DA" w:rsidRDefault="004A6F06" w:rsidP="00195996">
      <w:pPr>
        <w:pStyle w:val="Citaderequicitos"/>
      </w:pPr>
      <w:r w:rsidRPr="000B00DA">
        <w:t>*</w:t>
      </w:r>
      <w:r w:rsidR="0096719A" w:rsidRPr="000B00DA">
        <w:t>A: Aplicación móvil</w:t>
      </w:r>
    </w:p>
    <w:p w14:paraId="2B050D7C" w14:textId="77777777" w:rsidR="001A52DB" w:rsidRPr="000B00DA" w:rsidRDefault="004A6F06" w:rsidP="00195996">
      <w:pPr>
        <w:pStyle w:val="Citaderequicitos"/>
      </w:pPr>
      <w:r w:rsidRPr="000B00DA">
        <w:t>*P: Prueba, D: Demostración, I: Inspección, A: Análisis</w:t>
      </w:r>
    </w:p>
    <w:p w14:paraId="7BE30B69" w14:textId="30ED3E61" w:rsidR="001A52DB" w:rsidRPr="0041535E" w:rsidRDefault="00095029" w:rsidP="00095029">
      <w:pPr>
        <w:pStyle w:val="Cita"/>
      </w:pPr>
      <w:bookmarkStart w:id="120" w:name="_l1pohq5h2ega" w:colFirst="0" w:colLast="0"/>
      <w:bookmarkEnd w:id="120"/>
      <w:r>
        <w:t>Tabla N°2: Requerimientos funcionales de la aplicación móvil</w:t>
      </w:r>
    </w:p>
    <w:p w14:paraId="5039B248" w14:textId="49E7C09C" w:rsidR="001A52DB" w:rsidRPr="0041535E" w:rsidRDefault="004A6F06" w:rsidP="00670242">
      <w:pPr>
        <w:pStyle w:val="Ttulo3"/>
      </w:pPr>
      <w:bookmarkStart w:id="121" w:name="_pxv3kfky9dxn" w:colFirst="0" w:colLast="0"/>
      <w:bookmarkStart w:id="122" w:name="_Toc484123307"/>
      <w:bookmarkStart w:id="123" w:name="_Toc484123410"/>
      <w:bookmarkStart w:id="124" w:name="_Toc485332345"/>
      <w:bookmarkEnd w:id="121"/>
      <w:r w:rsidRPr="0041535E">
        <w:t>4.4.3 Requerimientos funcionales de la página web</w:t>
      </w:r>
      <w:bookmarkEnd w:id="122"/>
      <w:bookmarkEnd w:id="123"/>
      <w:bookmarkEnd w:id="124"/>
    </w:p>
    <w:p w14:paraId="507946CD" w14:textId="77777777" w:rsidR="001A52DB" w:rsidRPr="0041535E" w:rsidRDefault="001A52DB" w:rsidP="00670242"/>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3B592A" w14:paraId="28BDC752"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579E0DB9" w14:textId="77777777" w:rsidR="001A52DB" w:rsidRPr="003B592A" w:rsidRDefault="004A6F06" w:rsidP="00195996">
            <w:pPr>
              <w:pStyle w:val="Tabladerequisitos"/>
            </w:pPr>
            <w:r w:rsidRPr="003B592A">
              <w:t>ID</w:t>
            </w:r>
          </w:p>
        </w:tc>
        <w:tc>
          <w:tcPr>
            <w:tcW w:w="1680" w:type="dxa"/>
          </w:tcPr>
          <w:p w14:paraId="65815795" w14:textId="77777777" w:rsidR="001A52DB" w:rsidRPr="003B592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3B592A">
              <w:t>Nombre</w:t>
            </w:r>
          </w:p>
        </w:tc>
        <w:tc>
          <w:tcPr>
            <w:tcW w:w="4062" w:type="dxa"/>
          </w:tcPr>
          <w:p w14:paraId="2E09E61E" w14:textId="77777777" w:rsidR="001A52DB" w:rsidRPr="003B592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3B592A">
              <w:t>Descripción</w:t>
            </w:r>
          </w:p>
        </w:tc>
        <w:tc>
          <w:tcPr>
            <w:tcW w:w="993" w:type="dxa"/>
          </w:tcPr>
          <w:p w14:paraId="4CCDD175" w14:textId="77777777" w:rsidR="001A52DB" w:rsidRPr="003B592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3B592A">
              <w:t>Prioridad</w:t>
            </w:r>
          </w:p>
        </w:tc>
        <w:tc>
          <w:tcPr>
            <w:tcW w:w="1134" w:type="dxa"/>
          </w:tcPr>
          <w:p w14:paraId="0EE95710" w14:textId="77777777" w:rsidR="001A52DB" w:rsidRPr="003B592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3B592A">
              <w:t>Método de verificación</w:t>
            </w:r>
          </w:p>
        </w:tc>
      </w:tr>
      <w:tr w:rsidR="001A52DB" w:rsidRPr="003B592A" w14:paraId="09DE6AB5"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946BB5" w14:textId="77777777" w:rsidR="001A52DB" w:rsidRPr="003B592A" w:rsidRDefault="0096719A" w:rsidP="00195996">
            <w:pPr>
              <w:pStyle w:val="Tabladerequisitos"/>
            </w:pPr>
            <w:r w:rsidRPr="003B592A">
              <w:t>RF_STKSWE_W_</w:t>
            </w:r>
            <w:r w:rsidR="004A6F06" w:rsidRPr="003B592A">
              <w:t>01</w:t>
            </w:r>
          </w:p>
        </w:tc>
        <w:tc>
          <w:tcPr>
            <w:tcW w:w="1680" w:type="dxa"/>
          </w:tcPr>
          <w:p w14:paraId="3FF4CD34" w14:textId="77777777" w:rsidR="001A52DB"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Iniciar s</w:t>
            </w:r>
            <w:r w:rsidR="004A6F06" w:rsidRPr="003B592A">
              <w:t>esión</w:t>
            </w:r>
          </w:p>
        </w:tc>
        <w:tc>
          <w:tcPr>
            <w:tcW w:w="4062" w:type="dxa"/>
          </w:tcPr>
          <w:p w14:paraId="2D71248D" w14:textId="77777777" w:rsidR="001A52DB" w:rsidRPr="003B592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ser capaz de iniciar sesión con las opciones proveídas por el servicio web.</w:t>
            </w:r>
          </w:p>
        </w:tc>
        <w:tc>
          <w:tcPr>
            <w:tcW w:w="993" w:type="dxa"/>
          </w:tcPr>
          <w:p w14:paraId="6893F4D6" w14:textId="77777777" w:rsidR="001A52DB" w:rsidRPr="003B592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0F2497C0" w14:textId="77777777" w:rsidR="001A52DB" w:rsidRPr="003B592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6B9065"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4B05FF2" w14:textId="77777777" w:rsidR="00B74A9C" w:rsidRPr="003B592A" w:rsidRDefault="00B74A9C" w:rsidP="00195996">
            <w:pPr>
              <w:pStyle w:val="Tabladerequisitos"/>
            </w:pPr>
            <w:r w:rsidRPr="003B592A">
              <w:t>R</w:t>
            </w:r>
            <w:r w:rsidR="000D36C5" w:rsidRPr="003B592A">
              <w:t>F_STKSWE_W</w:t>
            </w:r>
            <w:r w:rsidRPr="003B592A">
              <w:t>_02</w:t>
            </w:r>
          </w:p>
        </w:tc>
        <w:tc>
          <w:tcPr>
            <w:tcW w:w="1680" w:type="dxa"/>
          </w:tcPr>
          <w:p w14:paraId="6D5D979C"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Cerrar sesión</w:t>
            </w:r>
          </w:p>
        </w:tc>
        <w:tc>
          <w:tcPr>
            <w:tcW w:w="4062" w:type="dxa"/>
          </w:tcPr>
          <w:p w14:paraId="3A8E2D90"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cerrar una sesión iniciada.</w:t>
            </w:r>
          </w:p>
        </w:tc>
        <w:tc>
          <w:tcPr>
            <w:tcW w:w="993" w:type="dxa"/>
          </w:tcPr>
          <w:p w14:paraId="7B76CABF"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174CEEA3"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32B9051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8F60D7" w14:textId="77777777" w:rsidR="00B74A9C" w:rsidRPr="003B592A" w:rsidRDefault="00B74A9C" w:rsidP="00195996">
            <w:pPr>
              <w:pStyle w:val="Tabladerequisitos"/>
            </w:pPr>
            <w:r w:rsidRPr="003B592A">
              <w:t>RF_STKSWE_W_03</w:t>
            </w:r>
          </w:p>
        </w:tc>
        <w:tc>
          <w:tcPr>
            <w:tcW w:w="1680" w:type="dxa"/>
          </w:tcPr>
          <w:p w14:paraId="7182CC2E"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Registrar usuario</w:t>
            </w:r>
          </w:p>
        </w:tc>
        <w:tc>
          <w:tcPr>
            <w:tcW w:w="4062" w:type="dxa"/>
          </w:tcPr>
          <w:p w14:paraId="41DFE3C4"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ser capaz de enviar la información al servicio web para registrar un usuario.</w:t>
            </w:r>
          </w:p>
        </w:tc>
        <w:tc>
          <w:tcPr>
            <w:tcW w:w="993" w:type="dxa"/>
          </w:tcPr>
          <w:p w14:paraId="4531B523"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1EFEDEE0"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1E687B0"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F049199" w14:textId="77777777" w:rsidR="00B74A9C" w:rsidRPr="003B592A" w:rsidRDefault="00B74A9C" w:rsidP="00195996">
            <w:pPr>
              <w:pStyle w:val="Tabladerequisitos"/>
            </w:pPr>
            <w:r w:rsidRPr="003B592A">
              <w:t>RF_STKSWE_W_04</w:t>
            </w:r>
          </w:p>
        </w:tc>
        <w:tc>
          <w:tcPr>
            <w:tcW w:w="1680" w:type="dxa"/>
          </w:tcPr>
          <w:p w14:paraId="6D52A9C4"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Modificar perfil de usuario</w:t>
            </w:r>
          </w:p>
        </w:tc>
        <w:tc>
          <w:tcPr>
            <w:tcW w:w="4062" w:type="dxa"/>
          </w:tcPr>
          <w:p w14:paraId="1747C8E7"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ser capaz de consumir el servicio web para modificar el perfil de usuario.</w:t>
            </w:r>
          </w:p>
        </w:tc>
        <w:tc>
          <w:tcPr>
            <w:tcW w:w="993" w:type="dxa"/>
          </w:tcPr>
          <w:p w14:paraId="37F313C5"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34A3BD8"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0D36C5" w:rsidRPr="003B592A" w14:paraId="02021411"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F049F4" w14:textId="77777777" w:rsidR="000D36C5" w:rsidRPr="003B592A" w:rsidRDefault="000D36C5" w:rsidP="00195996">
            <w:pPr>
              <w:pStyle w:val="Tabladerequisitos"/>
            </w:pPr>
            <w:r w:rsidRPr="003B592A">
              <w:t>RF_STKSWE_W_05</w:t>
            </w:r>
          </w:p>
        </w:tc>
        <w:tc>
          <w:tcPr>
            <w:tcW w:w="1680" w:type="dxa"/>
          </w:tcPr>
          <w:p w14:paraId="0451C60C" w14:textId="77777777" w:rsidR="000D36C5" w:rsidRPr="003B592A" w:rsidRDefault="000D36C5"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Ver perfil de usuario</w:t>
            </w:r>
          </w:p>
        </w:tc>
        <w:tc>
          <w:tcPr>
            <w:tcW w:w="4062" w:type="dxa"/>
          </w:tcPr>
          <w:p w14:paraId="50277ADF" w14:textId="77777777" w:rsidR="000D36C5" w:rsidRPr="003B592A" w:rsidRDefault="000D36C5"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ser capaz de consumir el servicio web y mostrar la información de un usuario.</w:t>
            </w:r>
          </w:p>
        </w:tc>
        <w:tc>
          <w:tcPr>
            <w:tcW w:w="993" w:type="dxa"/>
          </w:tcPr>
          <w:p w14:paraId="15A1A5EA" w14:textId="77777777" w:rsidR="000D36C5" w:rsidRPr="003B592A" w:rsidRDefault="000D36C5"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7566C0DF" w14:textId="77777777" w:rsidR="000D36C5" w:rsidRPr="003B592A" w:rsidRDefault="000D36C5"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DFDB4F3"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876C4" w14:textId="77777777" w:rsidR="00B74A9C" w:rsidRPr="003B592A" w:rsidRDefault="00B74A9C" w:rsidP="00195996">
            <w:pPr>
              <w:pStyle w:val="Tabladerequisitos"/>
            </w:pPr>
            <w:r w:rsidRPr="003B592A">
              <w:t>RF_STKSWE_W_</w:t>
            </w:r>
            <w:r w:rsidR="000D36C5" w:rsidRPr="003B592A">
              <w:t>06</w:t>
            </w:r>
          </w:p>
        </w:tc>
        <w:tc>
          <w:tcPr>
            <w:tcW w:w="1680" w:type="dxa"/>
          </w:tcPr>
          <w:p w14:paraId="39810596"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Ingresar evento</w:t>
            </w:r>
          </w:p>
        </w:tc>
        <w:tc>
          <w:tcPr>
            <w:tcW w:w="4062" w:type="dxa"/>
          </w:tcPr>
          <w:p w14:paraId="25C027CE"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página web deberá ser capaz de consumir el servicio web  que permita ingresar un evento a los usuarios registrados y con la sesión iniciada </w:t>
            </w:r>
          </w:p>
        </w:tc>
        <w:tc>
          <w:tcPr>
            <w:tcW w:w="993" w:type="dxa"/>
          </w:tcPr>
          <w:p w14:paraId="57C3DB48"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FC04402"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59DA42BD"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913BF44" w14:textId="77777777" w:rsidR="00B74A9C" w:rsidRPr="003B592A" w:rsidRDefault="00B74A9C" w:rsidP="00195996">
            <w:pPr>
              <w:pStyle w:val="Tabladerequisitos"/>
            </w:pPr>
            <w:r w:rsidRPr="003B592A">
              <w:t>RF_STKSWE_W_</w:t>
            </w:r>
            <w:r w:rsidR="000D36C5" w:rsidRPr="003B592A">
              <w:t>07</w:t>
            </w:r>
          </w:p>
        </w:tc>
        <w:tc>
          <w:tcPr>
            <w:tcW w:w="1680" w:type="dxa"/>
          </w:tcPr>
          <w:p w14:paraId="359D909C"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Visualizar información evento.</w:t>
            </w:r>
          </w:p>
        </w:tc>
        <w:tc>
          <w:tcPr>
            <w:tcW w:w="4062" w:type="dxa"/>
          </w:tcPr>
          <w:p w14:paraId="78C182A4"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para visualizar la información de un evento en conjunto con un mapa indicando la ubicación del mismo.</w:t>
            </w:r>
          </w:p>
        </w:tc>
        <w:tc>
          <w:tcPr>
            <w:tcW w:w="993" w:type="dxa"/>
          </w:tcPr>
          <w:p w14:paraId="32BDC2D8"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34E89649"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25A68DA6"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53F2CCC" w14:textId="77777777" w:rsidR="00B74A9C" w:rsidRPr="003B592A" w:rsidRDefault="00B74A9C" w:rsidP="00195996">
            <w:pPr>
              <w:pStyle w:val="Tabladerequisitos"/>
            </w:pPr>
            <w:r w:rsidRPr="003B592A">
              <w:lastRenderedPageBreak/>
              <w:t>RF_STKSWE_W_</w:t>
            </w:r>
            <w:r w:rsidR="000D36C5" w:rsidRPr="003B592A">
              <w:t>08</w:t>
            </w:r>
          </w:p>
        </w:tc>
        <w:tc>
          <w:tcPr>
            <w:tcW w:w="1680" w:type="dxa"/>
          </w:tcPr>
          <w:p w14:paraId="03A64350"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Visualizar eventos cercanos</w:t>
            </w:r>
          </w:p>
        </w:tc>
        <w:tc>
          <w:tcPr>
            <w:tcW w:w="4062" w:type="dxa"/>
          </w:tcPr>
          <w:p w14:paraId="1C710631"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para visualizar en un mapa los eventos cercanos a una ubicación específica.</w:t>
            </w:r>
          </w:p>
        </w:tc>
        <w:tc>
          <w:tcPr>
            <w:tcW w:w="993" w:type="dxa"/>
          </w:tcPr>
          <w:p w14:paraId="37074D22"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2E26E832"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44D7DBC6"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194D7B9" w14:textId="77777777" w:rsidR="00B74A9C" w:rsidRPr="003B592A" w:rsidRDefault="00B74A9C" w:rsidP="00195996">
            <w:pPr>
              <w:pStyle w:val="Tabladerequisitos"/>
            </w:pPr>
            <w:r w:rsidRPr="003B592A">
              <w:t>RF_STKSWE_W_09</w:t>
            </w:r>
          </w:p>
        </w:tc>
        <w:tc>
          <w:tcPr>
            <w:tcW w:w="1680" w:type="dxa"/>
          </w:tcPr>
          <w:p w14:paraId="46249372"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Buscar evento</w:t>
            </w:r>
          </w:p>
        </w:tc>
        <w:tc>
          <w:tcPr>
            <w:tcW w:w="4062" w:type="dxa"/>
          </w:tcPr>
          <w:p w14:paraId="043961F2"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para entregar los criterios de búsqueda de un evento y visualizar los resultados en una lista o mapa.</w:t>
            </w:r>
          </w:p>
        </w:tc>
        <w:tc>
          <w:tcPr>
            <w:tcW w:w="993" w:type="dxa"/>
          </w:tcPr>
          <w:p w14:paraId="286F4493"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4FA69611"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1154FBA6"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8170D5A" w14:textId="77777777" w:rsidR="00B74A9C" w:rsidRPr="003B592A" w:rsidRDefault="00B74A9C" w:rsidP="00195996">
            <w:pPr>
              <w:pStyle w:val="Tabladerequisitos"/>
            </w:pPr>
            <w:r w:rsidRPr="003B592A">
              <w:t>RF_STKSWE_W_10</w:t>
            </w:r>
          </w:p>
        </w:tc>
        <w:tc>
          <w:tcPr>
            <w:tcW w:w="1680" w:type="dxa"/>
          </w:tcPr>
          <w:p w14:paraId="1768080B"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Eliminar evento</w:t>
            </w:r>
          </w:p>
        </w:tc>
        <w:tc>
          <w:tcPr>
            <w:tcW w:w="4062" w:type="dxa"/>
          </w:tcPr>
          <w:p w14:paraId="0D095961"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eliminar un evento, siempre que sea una acción de un administrador o del usuario que ingresó el evento.</w:t>
            </w:r>
          </w:p>
        </w:tc>
        <w:tc>
          <w:tcPr>
            <w:tcW w:w="993" w:type="dxa"/>
          </w:tcPr>
          <w:p w14:paraId="3AB68760"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07743D01"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1559F091"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46D032" w14:textId="77777777" w:rsidR="00B74A9C" w:rsidRPr="003B592A" w:rsidRDefault="00B74A9C" w:rsidP="00195996">
            <w:pPr>
              <w:pStyle w:val="Tabladerequisitos"/>
            </w:pPr>
            <w:r w:rsidRPr="003B592A">
              <w:t>RF_STKSWE_W_11</w:t>
            </w:r>
          </w:p>
        </w:tc>
        <w:tc>
          <w:tcPr>
            <w:tcW w:w="1680" w:type="dxa"/>
          </w:tcPr>
          <w:p w14:paraId="2BADCD2E"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Suspender cuenta usuario</w:t>
            </w:r>
          </w:p>
        </w:tc>
        <w:tc>
          <w:tcPr>
            <w:tcW w:w="4062" w:type="dxa"/>
          </w:tcPr>
          <w:p w14:paraId="45A52E55"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suspender la cuenta de un usuario, siempre que sea una acción de un administrador.</w:t>
            </w:r>
          </w:p>
        </w:tc>
        <w:tc>
          <w:tcPr>
            <w:tcW w:w="993" w:type="dxa"/>
          </w:tcPr>
          <w:p w14:paraId="6CEF5DCD"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35EE6308"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6236E5B"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66EA92B" w14:textId="77777777" w:rsidR="00B74A9C" w:rsidRPr="003B592A" w:rsidRDefault="00B74A9C" w:rsidP="00195996">
            <w:pPr>
              <w:pStyle w:val="Tabladerequisitos"/>
            </w:pPr>
            <w:r w:rsidRPr="003B592A">
              <w:t>RF_STKSWE_W_12</w:t>
            </w:r>
          </w:p>
        </w:tc>
        <w:tc>
          <w:tcPr>
            <w:tcW w:w="1680" w:type="dxa"/>
          </w:tcPr>
          <w:p w14:paraId="4E5C9CD4"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Modificar evento</w:t>
            </w:r>
          </w:p>
        </w:tc>
        <w:tc>
          <w:tcPr>
            <w:tcW w:w="4062" w:type="dxa"/>
          </w:tcPr>
          <w:p w14:paraId="51F9526C"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modificar un evento al usuario que lo creó o al administrador.</w:t>
            </w:r>
          </w:p>
        </w:tc>
        <w:tc>
          <w:tcPr>
            <w:tcW w:w="993" w:type="dxa"/>
          </w:tcPr>
          <w:p w14:paraId="64DBD82B"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6100C8C7"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DAA959F"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84D80C2" w14:textId="77777777" w:rsidR="00B74A9C" w:rsidRPr="003B592A" w:rsidRDefault="00B74A9C" w:rsidP="00195996">
            <w:pPr>
              <w:pStyle w:val="Tabladerequisitos"/>
            </w:pPr>
            <w:r w:rsidRPr="003B592A">
              <w:t>RF_STKSWE_W_13</w:t>
            </w:r>
          </w:p>
        </w:tc>
        <w:tc>
          <w:tcPr>
            <w:tcW w:w="1680" w:type="dxa"/>
          </w:tcPr>
          <w:p w14:paraId="60517B4D"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istar usuarios</w:t>
            </w:r>
          </w:p>
        </w:tc>
        <w:tc>
          <w:tcPr>
            <w:tcW w:w="4062" w:type="dxa"/>
          </w:tcPr>
          <w:p w14:paraId="30F4173C"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mostrar una lista con los usuarios registrados</w:t>
            </w:r>
            <w:r w:rsidR="00B068E2" w:rsidRPr="003B592A">
              <w:t xml:space="preserve"> al administrador</w:t>
            </w:r>
            <w:r w:rsidRPr="003B592A">
              <w:t>.</w:t>
            </w:r>
          </w:p>
        </w:tc>
        <w:tc>
          <w:tcPr>
            <w:tcW w:w="993" w:type="dxa"/>
          </w:tcPr>
          <w:p w14:paraId="1F2C1F9B"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7AC549BB"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4E163E90"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43AFD5C" w14:textId="77777777" w:rsidR="00B74A9C" w:rsidRPr="003B592A" w:rsidRDefault="00B74A9C" w:rsidP="00195996">
            <w:pPr>
              <w:pStyle w:val="Tabladerequisitos"/>
            </w:pPr>
            <w:r w:rsidRPr="003B592A">
              <w:t>RF_STKSWE_W_14</w:t>
            </w:r>
          </w:p>
        </w:tc>
        <w:tc>
          <w:tcPr>
            <w:tcW w:w="1680" w:type="dxa"/>
          </w:tcPr>
          <w:p w14:paraId="36166AFE"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istar eventos</w:t>
            </w:r>
          </w:p>
        </w:tc>
        <w:tc>
          <w:tcPr>
            <w:tcW w:w="4062" w:type="dxa"/>
          </w:tcPr>
          <w:p w14:paraId="1513716F"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mostrar una lista de los eventos registrados en el sistema</w:t>
            </w:r>
            <w:r w:rsidR="00B068E2" w:rsidRPr="003B592A">
              <w:t xml:space="preserve"> al administrador</w:t>
            </w:r>
            <w:r w:rsidRPr="003B592A">
              <w:t>.</w:t>
            </w:r>
          </w:p>
        </w:tc>
        <w:tc>
          <w:tcPr>
            <w:tcW w:w="993" w:type="dxa"/>
          </w:tcPr>
          <w:p w14:paraId="25F37D07"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Alta </w:t>
            </w:r>
          </w:p>
        </w:tc>
        <w:tc>
          <w:tcPr>
            <w:tcW w:w="1134" w:type="dxa"/>
          </w:tcPr>
          <w:p w14:paraId="091036E2"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22C2EC77"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6AF892" w14:textId="77777777" w:rsidR="00B74A9C" w:rsidRPr="003B592A" w:rsidRDefault="00B74A9C" w:rsidP="00195996">
            <w:pPr>
              <w:pStyle w:val="Tabladerequisitos"/>
            </w:pPr>
            <w:r w:rsidRPr="003B592A">
              <w:t>RF_STKSWE_W_15</w:t>
            </w:r>
          </w:p>
        </w:tc>
        <w:tc>
          <w:tcPr>
            <w:tcW w:w="1680" w:type="dxa"/>
          </w:tcPr>
          <w:p w14:paraId="10CEE636"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Ver actividades de un usuario</w:t>
            </w:r>
          </w:p>
        </w:tc>
        <w:tc>
          <w:tcPr>
            <w:tcW w:w="4062" w:type="dxa"/>
          </w:tcPr>
          <w:p w14:paraId="6C62720B"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mostrar la o las actividades de un usuario registrado</w:t>
            </w:r>
            <w:r w:rsidR="00B068E2" w:rsidRPr="003B592A">
              <w:t xml:space="preserve"> al administrador</w:t>
            </w:r>
            <w:r w:rsidRPr="003B592A">
              <w:t>.</w:t>
            </w:r>
          </w:p>
        </w:tc>
        <w:tc>
          <w:tcPr>
            <w:tcW w:w="993" w:type="dxa"/>
          </w:tcPr>
          <w:p w14:paraId="17BDF454"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Media</w:t>
            </w:r>
          </w:p>
        </w:tc>
        <w:tc>
          <w:tcPr>
            <w:tcW w:w="1134" w:type="dxa"/>
          </w:tcPr>
          <w:p w14:paraId="6D52F662" w14:textId="77777777" w:rsidR="00B74A9C" w:rsidRPr="003B592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D74284"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F64336" w14:textId="77777777" w:rsidR="00B74A9C" w:rsidRPr="003B592A" w:rsidRDefault="00B74A9C" w:rsidP="00195996">
            <w:pPr>
              <w:pStyle w:val="Tabladerequisitos"/>
            </w:pPr>
            <w:r w:rsidRPr="003B592A">
              <w:t>RF_STKSWE_W_16</w:t>
            </w:r>
          </w:p>
        </w:tc>
        <w:tc>
          <w:tcPr>
            <w:tcW w:w="1680" w:type="dxa"/>
          </w:tcPr>
          <w:p w14:paraId="447D2803"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Ver </w:t>
            </w:r>
            <w:r w:rsidR="00A43298" w:rsidRPr="003B592A">
              <w:t>p</w:t>
            </w:r>
            <w:r w:rsidRPr="003B592A">
              <w:t>romedio de actividades realizadas</w:t>
            </w:r>
          </w:p>
        </w:tc>
        <w:tc>
          <w:tcPr>
            <w:tcW w:w="4062" w:type="dxa"/>
          </w:tcPr>
          <w:p w14:paraId="1074DA2D"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mostrar el promedio de actividades más realizadas por usuarios registrados y no registrados</w:t>
            </w:r>
            <w:r w:rsidR="00B068E2" w:rsidRPr="003B592A">
              <w:t xml:space="preserve"> al administrador</w:t>
            </w:r>
            <w:r w:rsidRPr="003B592A">
              <w:t>.</w:t>
            </w:r>
          </w:p>
        </w:tc>
        <w:tc>
          <w:tcPr>
            <w:tcW w:w="993" w:type="dxa"/>
          </w:tcPr>
          <w:p w14:paraId="6DE2B714"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Baja</w:t>
            </w:r>
          </w:p>
        </w:tc>
        <w:tc>
          <w:tcPr>
            <w:tcW w:w="1134" w:type="dxa"/>
          </w:tcPr>
          <w:p w14:paraId="2D966617" w14:textId="77777777" w:rsidR="00B74A9C" w:rsidRPr="003B592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068E2" w:rsidRPr="003B592A" w14:paraId="42C1F50F"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1FAAB4" w14:textId="77777777" w:rsidR="00B068E2" w:rsidRPr="003B592A" w:rsidRDefault="000B00DA" w:rsidP="00195996">
            <w:pPr>
              <w:pStyle w:val="Tabladerequisitos"/>
            </w:pPr>
            <w:r w:rsidRPr="003B592A">
              <w:t>RF_STKSWE_W_17</w:t>
            </w:r>
          </w:p>
        </w:tc>
        <w:tc>
          <w:tcPr>
            <w:tcW w:w="1680" w:type="dxa"/>
          </w:tcPr>
          <w:p w14:paraId="47E492D5" w14:textId="77777777" w:rsidR="00B068E2" w:rsidRPr="003B592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Activar cuenta de usuario</w:t>
            </w:r>
          </w:p>
        </w:tc>
        <w:tc>
          <w:tcPr>
            <w:tcW w:w="4062" w:type="dxa"/>
          </w:tcPr>
          <w:p w14:paraId="26E1CE3F" w14:textId="77777777" w:rsidR="00B068E2" w:rsidRPr="003B592A" w:rsidRDefault="00B068E2"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rsidR="000B00DA" w:rsidRPr="003B592A">
              <w:t>página web deberá consumir el servicio web y ser capaz de permitir a un administrador activar una cuenta de usuario suspendida</w:t>
            </w:r>
          </w:p>
        </w:tc>
        <w:tc>
          <w:tcPr>
            <w:tcW w:w="993" w:type="dxa"/>
          </w:tcPr>
          <w:p w14:paraId="3FB20AB2" w14:textId="77777777" w:rsidR="00B068E2" w:rsidRPr="003B592A" w:rsidRDefault="000B00DA"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Media</w:t>
            </w:r>
          </w:p>
        </w:tc>
        <w:tc>
          <w:tcPr>
            <w:tcW w:w="1134" w:type="dxa"/>
          </w:tcPr>
          <w:p w14:paraId="2C513744" w14:textId="77777777" w:rsidR="00B068E2" w:rsidRPr="003B592A" w:rsidRDefault="000B00DA" w:rsidP="00195996">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bl>
    <w:p w14:paraId="25E3139F" w14:textId="77777777" w:rsidR="0096719A" w:rsidRPr="000B00DA" w:rsidRDefault="0096719A" w:rsidP="00195996">
      <w:pPr>
        <w:pStyle w:val="Citaderequicitos"/>
      </w:pPr>
      <w:r w:rsidRPr="000B00DA">
        <w:t>*SWE: Servicio web para notificaciones de eventos sociales en espacios públicos consumido por una aplicación móvil y una página web.</w:t>
      </w:r>
    </w:p>
    <w:p w14:paraId="13748611" w14:textId="77777777" w:rsidR="0096719A" w:rsidRPr="000B00DA" w:rsidRDefault="0096719A" w:rsidP="00195996">
      <w:pPr>
        <w:pStyle w:val="Citaderequicitos"/>
      </w:pPr>
      <w:r w:rsidRPr="000B00DA">
        <w:t>*RF: Requisito funcional</w:t>
      </w:r>
    </w:p>
    <w:p w14:paraId="784802B4" w14:textId="77777777" w:rsidR="0096719A" w:rsidRPr="000B00DA" w:rsidRDefault="0096719A" w:rsidP="00195996">
      <w:pPr>
        <w:pStyle w:val="Citaderequicitos"/>
      </w:pPr>
      <w:r w:rsidRPr="000B00DA">
        <w:t>*STK: Requisito de grupo de interés</w:t>
      </w:r>
    </w:p>
    <w:p w14:paraId="7D9CACFF" w14:textId="77777777" w:rsidR="0096719A" w:rsidRPr="000B00DA" w:rsidRDefault="0096719A" w:rsidP="00195996">
      <w:pPr>
        <w:pStyle w:val="Citaderequicitos"/>
      </w:pPr>
      <w:r w:rsidRPr="000B00DA">
        <w:t>*W: Página web</w:t>
      </w:r>
    </w:p>
    <w:p w14:paraId="34AB40C9" w14:textId="79771B0F" w:rsidR="001A52DB" w:rsidRDefault="0096719A" w:rsidP="00095029">
      <w:pPr>
        <w:pStyle w:val="Citaderequicitos"/>
      </w:pPr>
      <w:r w:rsidRPr="000B00DA">
        <w:t>*P: Prueba, D: Demostrac</w:t>
      </w:r>
      <w:r w:rsidR="00095029">
        <w:t>ión, I: Inspección, A: Análisis</w:t>
      </w:r>
    </w:p>
    <w:p w14:paraId="354904F2" w14:textId="05462856" w:rsidR="00095029" w:rsidRPr="0041535E" w:rsidRDefault="00095029" w:rsidP="00095029">
      <w:pPr>
        <w:pStyle w:val="Cita"/>
        <w:sectPr w:rsidR="00095029" w:rsidRPr="0041535E" w:rsidSect="0096719A">
          <w:footerReference w:type="default" r:id="rId15"/>
          <w:pgSz w:w="12240" w:h="15840"/>
          <w:pgMar w:top="1418" w:right="1701" w:bottom="1418" w:left="1701" w:header="0" w:footer="720" w:gutter="0"/>
          <w:cols w:space="720"/>
        </w:sectPr>
      </w:pPr>
      <w:r>
        <w:t>Tabla N°3:  Requerimientos funcionales de la página web</w:t>
      </w:r>
    </w:p>
    <w:p w14:paraId="28E13590" w14:textId="36695CD9" w:rsidR="001A52DB" w:rsidRPr="0041535E" w:rsidRDefault="004A6F06" w:rsidP="00670242">
      <w:pPr>
        <w:pStyle w:val="Ttulo3"/>
      </w:pPr>
      <w:bookmarkStart w:id="125" w:name="_Toc484123308"/>
      <w:bookmarkStart w:id="126" w:name="_Toc484123411"/>
      <w:bookmarkStart w:id="127" w:name="_Toc485332346"/>
      <w:r w:rsidRPr="0041535E">
        <w:lastRenderedPageBreak/>
        <w:t>4.4.4 Interfaces externas de entrada</w:t>
      </w:r>
      <w:bookmarkEnd w:id="125"/>
      <w:bookmarkEnd w:id="126"/>
      <w:bookmarkEnd w:id="127"/>
    </w:p>
    <w:p w14:paraId="62D0A748" w14:textId="77777777" w:rsidR="001A52DB" w:rsidRPr="0041535E" w:rsidRDefault="004A6F06" w:rsidP="00670242">
      <w:r w:rsidRPr="0041535E">
        <w:t xml:space="preserve">Cada interfaz de entrada indica todos los grupos de datos que serán ingresados al sistema independiente del medio de ingreso.  </w:t>
      </w:r>
    </w:p>
    <w:tbl>
      <w:tblPr>
        <w:tblStyle w:val="Tabladecuadrcula4-nfasis1"/>
        <w:tblW w:w="8828" w:type="dxa"/>
        <w:tblLayout w:type="fixed"/>
        <w:tblLook w:val="04A0" w:firstRow="1" w:lastRow="0" w:firstColumn="1" w:lastColumn="0" w:noHBand="0" w:noVBand="1"/>
      </w:tblPr>
      <w:tblGrid>
        <w:gridCol w:w="988"/>
        <w:gridCol w:w="2693"/>
        <w:gridCol w:w="5147"/>
      </w:tblGrid>
      <w:tr w:rsidR="001A52DB" w:rsidRPr="003B592A" w14:paraId="2B93A8C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79AE6A6A" w14:textId="77777777" w:rsidR="001A52DB" w:rsidRPr="003B592A" w:rsidRDefault="004A6F06" w:rsidP="00670242">
            <w:r w:rsidRPr="003B592A">
              <w:t>ID</w:t>
            </w:r>
          </w:p>
        </w:tc>
        <w:tc>
          <w:tcPr>
            <w:tcW w:w="2693" w:type="dxa"/>
          </w:tcPr>
          <w:p w14:paraId="33356EFA" w14:textId="77777777" w:rsidR="001A52DB" w:rsidRPr="003B592A" w:rsidRDefault="004A6F06" w:rsidP="00670242">
            <w:pPr>
              <w:cnfStyle w:val="100000000000" w:firstRow="1" w:lastRow="0" w:firstColumn="0" w:lastColumn="0" w:oddVBand="0" w:evenVBand="0" w:oddHBand="0" w:evenHBand="0" w:firstRowFirstColumn="0" w:firstRowLastColumn="0" w:lastRowFirstColumn="0" w:lastRowLastColumn="0"/>
            </w:pPr>
            <w:r w:rsidRPr="003B592A">
              <w:t>Nombre</w:t>
            </w:r>
          </w:p>
        </w:tc>
        <w:tc>
          <w:tcPr>
            <w:tcW w:w="5147" w:type="dxa"/>
          </w:tcPr>
          <w:p w14:paraId="23EF3A13" w14:textId="77777777" w:rsidR="001A52DB" w:rsidRPr="003B592A" w:rsidRDefault="004A6F06" w:rsidP="00670242">
            <w:pPr>
              <w:cnfStyle w:val="100000000000" w:firstRow="1" w:lastRow="0" w:firstColumn="0" w:lastColumn="0" w:oddVBand="0" w:evenVBand="0" w:oddHBand="0" w:evenHBand="0" w:firstRowFirstColumn="0" w:firstRowLastColumn="0" w:lastRowFirstColumn="0" w:lastRowLastColumn="0"/>
            </w:pPr>
            <w:r w:rsidRPr="003B592A">
              <w:t>Datos o atributos</w:t>
            </w:r>
          </w:p>
        </w:tc>
      </w:tr>
      <w:tr w:rsidR="001A52DB" w:rsidRPr="003B592A" w14:paraId="46869341"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ABF4EEF" w14:textId="77777777" w:rsidR="001A52DB" w:rsidRPr="003B592A" w:rsidRDefault="004A6F06" w:rsidP="00670242">
            <w:r w:rsidRPr="003B592A">
              <w:t>IEE_01</w:t>
            </w:r>
          </w:p>
        </w:tc>
        <w:tc>
          <w:tcPr>
            <w:tcW w:w="2693" w:type="dxa"/>
          </w:tcPr>
          <w:p w14:paraId="784402D5"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Ingresar al sistema</w:t>
            </w:r>
          </w:p>
        </w:tc>
        <w:tc>
          <w:tcPr>
            <w:tcW w:w="5147" w:type="dxa"/>
          </w:tcPr>
          <w:p w14:paraId="642DA7AD"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Nombre de usuario (email), contraseña.</w:t>
            </w:r>
          </w:p>
        </w:tc>
      </w:tr>
      <w:tr w:rsidR="001A52DB" w:rsidRPr="003B592A" w14:paraId="734DD4B1"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33CC04AC" w14:textId="77777777" w:rsidR="001A52DB" w:rsidRPr="003B592A" w:rsidRDefault="004A6F06" w:rsidP="00670242">
            <w:r w:rsidRPr="003B592A">
              <w:t>IEE_02</w:t>
            </w:r>
          </w:p>
        </w:tc>
        <w:tc>
          <w:tcPr>
            <w:tcW w:w="2693" w:type="dxa"/>
          </w:tcPr>
          <w:p w14:paraId="34DC0F14"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Registrarse en el sistema</w:t>
            </w:r>
          </w:p>
        </w:tc>
        <w:tc>
          <w:tcPr>
            <w:tcW w:w="5147" w:type="dxa"/>
          </w:tcPr>
          <w:p w14:paraId="793B4EE0"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Nombres, apellidos, email,</w:t>
            </w:r>
            <w:r w:rsidR="00A43298" w:rsidRPr="003B592A">
              <w:t xml:space="preserve"> foto,</w:t>
            </w:r>
            <w:r w:rsidRPr="003B592A">
              <w:t xml:space="preserve"> contraseña.</w:t>
            </w:r>
          </w:p>
        </w:tc>
      </w:tr>
      <w:tr w:rsidR="001A52DB" w:rsidRPr="003B592A" w14:paraId="22D9A3A3"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BE58B1B" w14:textId="77777777" w:rsidR="001A52DB" w:rsidRPr="003B592A" w:rsidRDefault="004A6F06" w:rsidP="00670242">
            <w:r w:rsidRPr="003B592A">
              <w:t>IEE_03</w:t>
            </w:r>
          </w:p>
        </w:tc>
        <w:tc>
          <w:tcPr>
            <w:tcW w:w="2693" w:type="dxa"/>
          </w:tcPr>
          <w:p w14:paraId="00164794"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Datos evento</w:t>
            </w:r>
          </w:p>
        </w:tc>
        <w:tc>
          <w:tcPr>
            <w:tcW w:w="5147" w:type="dxa"/>
          </w:tcPr>
          <w:p w14:paraId="71C4B827"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1A52DB" w:rsidRPr="003B592A" w14:paraId="4221D5A2"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126761E2" w14:textId="77777777" w:rsidR="001A52DB" w:rsidRPr="003B592A" w:rsidRDefault="004A6F06" w:rsidP="00670242">
            <w:r w:rsidRPr="003B592A">
              <w:t>IEE_04</w:t>
            </w:r>
          </w:p>
        </w:tc>
        <w:tc>
          <w:tcPr>
            <w:tcW w:w="2693" w:type="dxa"/>
          </w:tcPr>
          <w:p w14:paraId="2322E163"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Datos modificar evento</w:t>
            </w:r>
          </w:p>
        </w:tc>
        <w:tc>
          <w:tcPr>
            <w:tcW w:w="5147" w:type="dxa"/>
          </w:tcPr>
          <w:p w14:paraId="0C2D54FB"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A26F15" w:rsidRPr="003B592A" w14:paraId="524DDB77"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70D8763" w14:textId="77777777" w:rsidR="00A26F15" w:rsidRPr="003B592A" w:rsidRDefault="00A26F15" w:rsidP="00670242">
            <w:r w:rsidRPr="003B592A">
              <w:t>IEE_05</w:t>
            </w:r>
          </w:p>
        </w:tc>
        <w:tc>
          <w:tcPr>
            <w:tcW w:w="2693" w:type="dxa"/>
          </w:tcPr>
          <w:p w14:paraId="4D0FAB25" w14:textId="77777777" w:rsidR="00A26F15" w:rsidRPr="003B592A" w:rsidRDefault="00A26F15" w:rsidP="00670242">
            <w:pPr>
              <w:cnfStyle w:val="000000100000" w:firstRow="0" w:lastRow="0" w:firstColumn="0" w:lastColumn="0" w:oddVBand="0" w:evenVBand="0" w:oddHBand="1" w:evenHBand="0" w:firstRowFirstColumn="0" w:firstRowLastColumn="0" w:lastRowFirstColumn="0" w:lastRowLastColumn="0"/>
            </w:pPr>
            <w:r w:rsidRPr="003B592A">
              <w:t>Datos perfil</w:t>
            </w:r>
          </w:p>
        </w:tc>
        <w:tc>
          <w:tcPr>
            <w:tcW w:w="5147" w:type="dxa"/>
          </w:tcPr>
          <w:p w14:paraId="6D257D89" w14:textId="77777777" w:rsidR="00A26F15" w:rsidRPr="003B592A" w:rsidRDefault="00A26F15" w:rsidP="00670242">
            <w:pPr>
              <w:cnfStyle w:val="000000100000" w:firstRow="0" w:lastRow="0" w:firstColumn="0" w:lastColumn="0" w:oddVBand="0" w:evenVBand="0" w:oddHBand="1" w:evenHBand="0" w:firstRowFirstColumn="0" w:firstRowLastColumn="0" w:lastRowFirstColumn="0" w:lastRowLastColumn="0"/>
            </w:pPr>
            <w:r w:rsidRPr="003B592A">
              <w:t>Nombres, apellidos, email, foto.</w:t>
            </w:r>
          </w:p>
        </w:tc>
      </w:tr>
      <w:tr w:rsidR="00A26F15" w:rsidRPr="003B592A" w14:paraId="3338C615"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0FE95740" w14:textId="77777777" w:rsidR="00A26F15" w:rsidRPr="003B592A" w:rsidRDefault="00A26F15" w:rsidP="00670242">
            <w:r w:rsidRPr="003B592A">
              <w:t>IEE_06</w:t>
            </w:r>
          </w:p>
        </w:tc>
        <w:tc>
          <w:tcPr>
            <w:tcW w:w="2693" w:type="dxa"/>
          </w:tcPr>
          <w:p w14:paraId="05C4DEC3" w14:textId="77777777" w:rsidR="00A26F15"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Datos modificar perfil</w:t>
            </w:r>
          </w:p>
        </w:tc>
        <w:tc>
          <w:tcPr>
            <w:tcW w:w="5147" w:type="dxa"/>
          </w:tcPr>
          <w:p w14:paraId="6CA28E44" w14:textId="77777777" w:rsidR="00A26F15"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Nombres, apellidos, email, foto, contraseña.</w:t>
            </w:r>
          </w:p>
        </w:tc>
      </w:tr>
      <w:tr w:rsidR="001A52DB" w:rsidRPr="003B592A" w14:paraId="11CCC90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413E561" w14:textId="77777777" w:rsidR="001A52DB" w:rsidRPr="003B592A" w:rsidRDefault="00A26F15" w:rsidP="00670242">
            <w:r w:rsidRPr="003B592A">
              <w:t>IEE_07</w:t>
            </w:r>
          </w:p>
        </w:tc>
        <w:tc>
          <w:tcPr>
            <w:tcW w:w="2693" w:type="dxa"/>
          </w:tcPr>
          <w:p w14:paraId="2A53743C"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Coordenadas GPS</w:t>
            </w:r>
          </w:p>
        </w:tc>
        <w:tc>
          <w:tcPr>
            <w:tcW w:w="5147" w:type="dxa"/>
          </w:tcPr>
          <w:p w14:paraId="5E9EEBE6"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Coordenada GPS</w:t>
            </w:r>
          </w:p>
        </w:tc>
      </w:tr>
      <w:tr w:rsidR="001A52DB" w:rsidRPr="003B592A" w14:paraId="3F437C4C"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784999D0" w14:textId="77777777" w:rsidR="001A52DB" w:rsidRPr="003B592A" w:rsidRDefault="00A26F15" w:rsidP="00670242">
            <w:r w:rsidRPr="003B592A">
              <w:t>IEE_08</w:t>
            </w:r>
          </w:p>
        </w:tc>
        <w:tc>
          <w:tcPr>
            <w:tcW w:w="2693" w:type="dxa"/>
          </w:tcPr>
          <w:p w14:paraId="3A9EB334"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Dirección</w:t>
            </w:r>
          </w:p>
        </w:tc>
        <w:tc>
          <w:tcPr>
            <w:tcW w:w="5147" w:type="dxa"/>
          </w:tcPr>
          <w:p w14:paraId="754DA86E"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Dirección</w:t>
            </w:r>
          </w:p>
        </w:tc>
      </w:tr>
      <w:tr w:rsidR="001A52DB" w:rsidRPr="003B592A" w14:paraId="498065A6"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B043EA9" w14:textId="77777777" w:rsidR="001A52DB" w:rsidRPr="003B592A" w:rsidRDefault="00A26F15" w:rsidP="00670242">
            <w:r w:rsidRPr="003B592A">
              <w:t>IEE_09</w:t>
            </w:r>
          </w:p>
        </w:tc>
        <w:tc>
          <w:tcPr>
            <w:tcW w:w="2693" w:type="dxa"/>
          </w:tcPr>
          <w:p w14:paraId="0CE4A513" w14:textId="77777777" w:rsidR="001A52DB" w:rsidRPr="003B592A" w:rsidRDefault="00A43298" w:rsidP="00670242">
            <w:pPr>
              <w:cnfStyle w:val="000000100000" w:firstRow="0" w:lastRow="0" w:firstColumn="0" w:lastColumn="0" w:oddVBand="0" w:evenVBand="0" w:oddHBand="1" w:evenHBand="0" w:firstRowFirstColumn="0" w:firstRowLastColumn="0" w:lastRowFirstColumn="0" w:lastRowLastColumn="0"/>
            </w:pPr>
            <w:r w:rsidRPr="003B592A">
              <w:t>Buscar e</w:t>
            </w:r>
            <w:r w:rsidR="004A6F06" w:rsidRPr="003B592A">
              <w:t>vento</w:t>
            </w:r>
          </w:p>
        </w:tc>
        <w:tc>
          <w:tcPr>
            <w:tcW w:w="5147" w:type="dxa"/>
          </w:tcPr>
          <w:p w14:paraId="3A9D8EE9"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Nombre evento, categoría, lugar, dirección</w:t>
            </w:r>
          </w:p>
        </w:tc>
      </w:tr>
      <w:tr w:rsidR="001A52DB" w:rsidRPr="003B592A" w14:paraId="4FA36BFD"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5DC86573" w14:textId="77777777" w:rsidR="001A52DB" w:rsidRPr="003B592A" w:rsidRDefault="00A26F15" w:rsidP="00670242">
            <w:r w:rsidRPr="003B592A">
              <w:t>IEE_10</w:t>
            </w:r>
          </w:p>
        </w:tc>
        <w:tc>
          <w:tcPr>
            <w:tcW w:w="2693" w:type="dxa"/>
          </w:tcPr>
          <w:p w14:paraId="6BE8C5F1" w14:textId="77777777" w:rsidR="001A52DB" w:rsidRPr="003B592A" w:rsidRDefault="00A43298" w:rsidP="00670242">
            <w:pPr>
              <w:cnfStyle w:val="000000000000" w:firstRow="0" w:lastRow="0" w:firstColumn="0" w:lastColumn="0" w:oddVBand="0" w:evenVBand="0" w:oddHBand="0" w:evenHBand="0" w:firstRowFirstColumn="0" w:firstRowLastColumn="0" w:lastRowFirstColumn="0" w:lastRowLastColumn="0"/>
            </w:pPr>
            <w:r w:rsidRPr="003B592A">
              <w:t>Buscar p</w:t>
            </w:r>
            <w:r w:rsidR="004A6F06" w:rsidRPr="003B592A">
              <w:t>erfil</w:t>
            </w:r>
          </w:p>
        </w:tc>
        <w:tc>
          <w:tcPr>
            <w:tcW w:w="5147" w:type="dxa"/>
          </w:tcPr>
          <w:p w14:paraId="5BFE8E3C" w14:textId="77777777" w:rsidR="001A52DB"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Nombre usuario, email</w:t>
            </w:r>
          </w:p>
        </w:tc>
      </w:tr>
    </w:tbl>
    <w:p w14:paraId="4B2C68F7" w14:textId="0FF93D82" w:rsidR="001A52DB" w:rsidRPr="0041535E" w:rsidRDefault="00095029" w:rsidP="00095029">
      <w:pPr>
        <w:pStyle w:val="Cita"/>
      </w:pPr>
      <w:r>
        <w:t>Tabla N°4: Interfaces Externas de entrada</w:t>
      </w:r>
    </w:p>
    <w:p w14:paraId="01C3A9C5" w14:textId="77CD27C4" w:rsidR="001A52DB" w:rsidRPr="0041535E" w:rsidRDefault="004A6F06" w:rsidP="00670242">
      <w:pPr>
        <w:pStyle w:val="Ttulo3"/>
      </w:pPr>
      <w:bookmarkStart w:id="128" w:name="_Toc484123309"/>
      <w:bookmarkStart w:id="129" w:name="_Toc484123412"/>
      <w:bookmarkStart w:id="130" w:name="_Toc485332347"/>
      <w:r w:rsidRPr="0041535E">
        <w:t>4.4.5 Interfaces externas de salida</w:t>
      </w:r>
      <w:bookmarkEnd w:id="128"/>
      <w:bookmarkEnd w:id="129"/>
      <w:bookmarkEnd w:id="130"/>
    </w:p>
    <w:p w14:paraId="2B038063" w14:textId="12BD02B3" w:rsidR="000B00DA" w:rsidRPr="0041535E" w:rsidRDefault="004A6F06" w:rsidP="00670242">
      <w:r w:rsidRPr="0041535E">
        <w:t>Se especifica cada salida del sistema, indicando en cada caso el formato o medio de salida.</w:t>
      </w:r>
    </w:p>
    <w:tbl>
      <w:tblPr>
        <w:tblStyle w:val="Tabladecuadrcula4-nfasis1"/>
        <w:tblW w:w="8828" w:type="dxa"/>
        <w:tblLayout w:type="fixed"/>
        <w:tblLook w:val="04A0" w:firstRow="1" w:lastRow="0" w:firstColumn="1" w:lastColumn="0" w:noHBand="0" w:noVBand="1"/>
      </w:tblPr>
      <w:tblGrid>
        <w:gridCol w:w="901"/>
        <w:gridCol w:w="1860"/>
        <w:gridCol w:w="3187"/>
        <w:gridCol w:w="2880"/>
      </w:tblGrid>
      <w:tr w:rsidR="001A52DB" w:rsidRPr="003B592A" w14:paraId="6864EA5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 w:type="dxa"/>
          </w:tcPr>
          <w:p w14:paraId="406129CF" w14:textId="77777777" w:rsidR="001A52DB" w:rsidRPr="003B592A" w:rsidRDefault="004A6F06" w:rsidP="00670242">
            <w:r w:rsidRPr="003B592A">
              <w:t>ID</w:t>
            </w:r>
          </w:p>
        </w:tc>
        <w:tc>
          <w:tcPr>
            <w:tcW w:w="1860" w:type="dxa"/>
          </w:tcPr>
          <w:p w14:paraId="6A8DCDDA" w14:textId="77777777" w:rsidR="001A52DB" w:rsidRPr="003B592A" w:rsidRDefault="004A6F06" w:rsidP="00670242">
            <w:pPr>
              <w:cnfStyle w:val="100000000000" w:firstRow="1" w:lastRow="0" w:firstColumn="0" w:lastColumn="0" w:oddVBand="0" w:evenVBand="0" w:oddHBand="0" w:evenHBand="0" w:firstRowFirstColumn="0" w:firstRowLastColumn="0" w:lastRowFirstColumn="0" w:lastRowLastColumn="0"/>
            </w:pPr>
            <w:r w:rsidRPr="003B592A">
              <w:t>Nombre</w:t>
            </w:r>
          </w:p>
        </w:tc>
        <w:tc>
          <w:tcPr>
            <w:tcW w:w="3187" w:type="dxa"/>
          </w:tcPr>
          <w:p w14:paraId="5D1F145D" w14:textId="77777777" w:rsidR="001A52DB" w:rsidRPr="003B592A" w:rsidRDefault="004A6F06" w:rsidP="00670242">
            <w:pPr>
              <w:cnfStyle w:val="100000000000" w:firstRow="1" w:lastRow="0" w:firstColumn="0" w:lastColumn="0" w:oddVBand="0" w:evenVBand="0" w:oddHBand="0" w:evenHBand="0" w:firstRowFirstColumn="0" w:firstRowLastColumn="0" w:lastRowFirstColumn="0" w:lastRowLastColumn="0"/>
            </w:pPr>
            <w:r w:rsidRPr="003B592A">
              <w:t>Datos o atributos</w:t>
            </w:r>
          </w:p>
        </w:tc>
        <w:tc>
          <w:tcPr>
            <w:tcW w:w="2880" w:type="dxa"/>
          </w:tcPr>
          <w:p w14:paraId="0C5D0A68" w14:textId="77777777" w:rsidR="001A52DB" w:rsidRPr="003B592A" w:rsidRDefault="004A6F06" w:rsidP="00670242">
            <w:pPr>
              <w:cnfStyle w:val="100000000000" w:firstRow="1" w:lastRow="0" w:firstColumn="0" w:lastColumn="0" w:oddVBand="0" w:evenVBand="0" w:oddHBand="0" w:evenHBand="0" w:firstRowFirstColumn="0" w:firstRowLastColumn="0" w:lastRowFirstColumn="0" w:lastRowLastColumn="0"/>
            </w:pPr>
            <w:r w:rsidRPr="003B592A">
              <w:t>Medio Salida</w:t>
            </w:r>
          </w:p>
        </w:tc>
      </w:tr>
      <w:tr w:rsidR="001A52DB" w:rsidRPr="003B592A" w14:paraId="67146E6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27F9634" w14:textId="77777777" w:rsidR="001A52DB" w:rsidRPr="003B592A" w:rsidRDefault="004A6F06" w:rsidP="00670242">
            <w:r w:rsidRPr="003B592A">
              <w:t>IES_01</w:t>
            </w:r>
          </w:p>
        </w:tc>
        <w:tc>
          <w:tcPr>
            <w:tcW w:w="1860" w:type="dxa"/>
          </w:tcPr>
          <w:p w14:paraId="73B20701"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Lista eventos</w:t>
            </w:r>
          </w:p>
        </w:tc>
        <w:tc>
          <w:tcPr>
            <w:tcW w:w="3187" w:type="dxa"/>
          </w:tcPr>
          <w:p w14:paraId="0FC3A176"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Nombre evento, foto o imagen.</w:t>
            </w:r>
          </w:p>
        </w:tc>
        <w:tc>
          <w:tcPr>
            <w:tcW w:w="2880" w:type="dxa"/>
          </w:tcPr>
          <w:p w14:paraId="5F15EC3B"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15167269"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15DC062A" w14:textId="77777777" w:rsidR="001A52DB" w:rsidRPr="003B592A" w:rsidRDefault="004A6F06" w:rsidP="00670242">
            <w:r w:rsidRPr="003B592A">
              <w:t>IES_02</w:t>
            </w:r>
          </w:p>
        </w:tc>
        <w:tc>
          <w:tcPr>
            <w:tcW w:w="1860" w:type="dxa"/>
          </w:tcPr>
          <w:p w14:paraId="34E53B32"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Datos evento</w:t>
            </w:r>
          </w:p>
        </w:tc>
        <w:tc>
          <w:tcPr>
            <w:tcW w:w="3187" w:type="dxa"/>
          </w:tcPr>
          <w:p w14:paraId="591CC102"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607C57" w:rsidRPr="003B592A">
              <w:t>descripción</w:t>
            </w:r>
            <w:r w:rsidRPr="003B592A">
              <w:t>, fotos.</w:t>
            </w:r>
          </w:p>
        </w:tc>
        <w:tc>
          <w:tcPr>
            <w:tcW w:w="2880" w:type="dxa"/>
          </w:tcPr>
          <w:p w14:paraId="3F254D62"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 xml:space="preserve">Pantalla </w:t>
            </w:r>
          </w:p>
        </w:tc>
      </w:tr>
      <w:tr w:rsidR="001A52DB" w:rsidRPr="003B592A" w14:paraId="3F4FC5A4"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192FD667" w14:textId="77777777" w:rsidR="001A52DB" w:rsidRPr="003B592A" w:rsidRDefault="004A6F06" w:rsidP="00670242">
            <w:r w:rsidRPr="003B592A">
              <w:lastRenderedPageBreak/>
              <w:t>IES_03</w:t>
            </w:r>
          </w:p>
        </w:tc>
        <w:tc>
          <w:tcPr>
            <w:tcW w:w="1860" w:type="dxa"/>
          </w:tcPr>
          <w:p w14:paraId="5B40DFFE"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Mapa con eventos</w:t>
            </w:r>
          </w:p>
        </w:tc>
        <w:tc>
          <w:tcPr>
            <w:tcW w:w="3187" w:type="dxa"/>
          </w:tcPr>
          <w:p w14:paraId="62DE046A"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Nombre evento, punto en el mapa.</w:t>
            </w:r>
          </w:p>
        </w:tc>
        <w:tc>
          <w:tcPr>
            <w:tcW w:w="2880" w:type="dxa"/>
          </w:tcPr>
          <w:p w14:paraId="7A5C3AFC"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32687AA7"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725DF439" w14:textId="77777777" w:rsidR="001A52DB" w:rsidRPr="003B592A" w:rsidRDefault="004A6F06" w:rsidP="00670242">
            <w:r w:rsidRPr="003B592A">
              <w:t>IES_04</w:t>
            </w:r>
          </w:p>
        </w:tc>
        <w:tc>
          <w:tcPr>
            <w:tcW w:w="1860" w:type="dxa"/>
          </w:tcPr>
          <w:p w14:paraId="196F3222"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Notificación evento cercano</w:t>
            </w:r>
          </w:p>
        </w:tc>
        <w:tc>
          <w:tcPr>
            <w:tcW w:w="3187" w:type="dxa"/>
          </w:tcPr>
          <w:p w14:paraId="59E30CE7"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Nombre evento, ubicación.</w:t>
            </w:r>
          </w:p>
        </w:tc>
        <w:tc>
          <w:tcPr>
            <w:tcW w:w="2880" w:type="dxa"/>
          </w:tcPr>
          <w:p w14:paraId="7672EFDA" w14:textId="77777777" w:rsidR="001A52DB" w:rsidRPr="003B592A" w:rsidRDefault="004A6F06" w:rsidP="00670242">
            <w:pPr>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76E7A77A"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D362744" w14:textId="77777777" w:rsidR="001A52DB" w:rsidRPr="003B592A" w:rsidRDefault="004A6F06" w:rsidP="00670242">
            <w:r w:rsidRPr="003B592A">
              <w:t>IES_05</w:t>
            </w:r>
          </w:p>
        </w:tc>
        <w:tc>
          <w:tcPr>
            <w:tcW w:w="1860" w:type="dxa"/>
          </w:tcPr>
          <w:p w14:paraId="518D4A4C"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Coordenadas de eventos</w:t>
            </w:r>
          </w:p>
        </w:tc>
        <w:tc>
          <w:tcPr>
            <w:tcW w:w="3187" w:type="dxa"/>
          </w:tcPr>
          <w:p w14:paraId="34682358"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Coordenadas eventos</w:t>
            </w:r>
          </w:p>
        </w:tc>
        <w:tc>
          <w:tcPr>
            <w:tcW w:w="2880" w:type="dxa"/>
          </w:tcPr>
          <w:p w14:paraId="1A20C9BA" w14:textId="77777777" w:rsidR="001A52DB" w:rsidRPr="003B592A" w:rsidRDefault="004A6F06" w:rsidP="00670242">
            <w:pPr>
              <w:cnfStyle w:val="000000100000" w:firstRow="0" w:lastRow="0" w:firstColumn="0" w:lastColumn="0" w:oddVBand="0" w:evenVBand="0" w:oddHBand="1" w:evenHBand="0" w:firstRowFirstColumn="0" w:firstRowLastColumn="0" w:lastRowFirstColumn="0" w:lastRowLastColumn="0"/>
            </w:pPr>
            <w:r w:rsidRPr="003B592A">
              <w:t>Http</w:t>
            </w:r>
          </w:p>
        </w:tc>
      </w:tr>
      <w:tr w:rsidR="001A52DB" w:rsidRPr="003B592A" w14:paraId="2BDE5ED8"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3010FB64" w14:textId="77777777" w:rsidR="001A52DB" w:rsidRPr="003B592A" w:rsidRDefault="00A43298" w:rsidP="00670242">
            <w:r w:rsidRPr="003B592A">
              <w:t>IES_06</w:t>
            </w:r>
          </w:p>
        </w:tc>
        <w:tc>
          <w:tcPr>
            <w:tcW w:w="1860" w:type="dxa"/>
          </w:tcPr>
          <w:p w14:paraId="1688FFC6" w14:textId="77777777" w:rsidR="001A52DB" w:rsidRPr="003B592A" w:rsidRDefault="00A43298" w:rsidP="00670242">
            <w:pPr>
              <w:cnfStyle w:val="000000000000" w:firstRow="0" w:lastRow="0" w:firstColumn="0" w:lastColumn="0" w:oddVBand="0" w:evenVBand="0" w:oddHBand="0" w:evenHBand="0" w:firstRowFirstColumn="0" w:firstRowLastColumn="0" w:lastRowFirstColumn="0" w:lastRowLastColumn="0"/>
            </w:pPr>
            <w:r w:rsidRPr="003B592A">
              <w:t>Lista usuarios</w:t>
            </w:r>
          </w:p>
        </w:tc>
        <w:tc>
          <w:tcPr>
            <w:tcW w:w="3187" w:type="dxa"/>
          </w:tcPr>
          <w:p w14:paraId="20C91D9B" w14:textId="77777777" w:rsidR="001A52DB" w:rsidRPr="003B592A" w:rsidRDefault="00A43298" w:rsidP="00670242">
            <w:pPr>
              <w:cnfStyle w:val="000000000000" w:firstRow="0" w:lastRow="0" w:firstColumn="0" w:lastColumn="0" w:oddVBand="0" w:evenVBand="0" w:oddHBand="0" w:evenHBand="0" w:firstRowFirstColumn="0" w:firstRowLastColumn="0" w:lastRowFirstColumn="0" w:lastRowLastColumn="0"/>
            </w:pPr>
            <w:r w:rsidRPr="003B592A">
              <w:t>Nombre usuario, foto</w:t>
            </w:r>
          </w:p>
        </w:tc>
        <w:tc>
          <w:tcPr>
            <w:tcW w:w="2880" w:type="dxa"/>
          </w:tcPr>
          <w:p w14:paraId="5E819282" w14:textId="77777777" w:rsidR="001A52DB" w:rsidRPr="003B592A" w:rsidRDefault="00A43298" w:rsidP="00670242">
            <w:pPr>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5D688AE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CE9413D" w14:textId="77777777" w:rsidR="001A52DB" w:rsidRPr="003B592A" w:rsidRDefault="00A43298" w:rsidP="00670242">
            <w:r w:rsidRPr="003B592A">
              <w:t>IES_07</w:t>
            </w:r>
          </w:p>
        </w:tc>
        <w:tc>
          <w:tcPr>
            <w:tcW w:w="1860" w:type="dxa"/>
          </w:tcPr>
          <w:p w14:paraId="6B78808C" w14:textId="77777777" w:rsidR="001A52DB" w:rsidRPr="003B592A" w:rsidRDefault="00A43298" w:rsidP="00670242">
            <w:pPr>
              <w:cnfStyle w:val="000000100000" w:firstRow="0" w:lastRow="0" w:firstColumn="0" w:lastColumn="0" w:oddVBand="0" w:evenVBand="0" w:oddHBand="1" w:evenHBand="0" w:firstRowFirstColumn="0" w:firstRowLastColumn="0" w:lastRowFirstColumn="0" w:lastRowLastColumn="0"/>
            </w:pPr>
            <w:r w:rsidRPr="003B592A">
              <w:t>Perfil usuario</w:t>
            </w:r>
          </w:p>
        </w:tc>
        <w:tc>
          <w:tcPr>
            <w:tcW w:w="3187" w:type="dxa"/>
          </w:tcPr>
          <w:p w14:paraId="08E86E54" w14:textId="77777777" w:rsidR="001A52DB" w:rsidRPr="003B592A" w:rsidRDefault="00A43298" w:rsidP="00670242">
            <w:pPr>
              <w:cnfStyle w:val="000000100000" w:firstRow="0" w:lastRow="0" w:firstColumn="0" w:lastColumn="0" w:oddVBand="0" w:evenVBand="0" w:oddHBand="1" w:evenHBand="0" w:firstRowFirstColumn="0" w:firstRowLastColumn="0" w:lastRowFirstColumn="0" w:lastRowLastColumn="0"/>
            </w:pPr>
            <w:r w:rsidRPr="003B592A">
              <w:t xml:space="preserve">Nombre usuario, </w:t>
            </w:r>
            <w:r w:rsidR="00A26F15" w:rsidRPr="003B592A">
              <w:t xml:space="preserve">apellidos, </w:t>
            </w:r>
            <w:r w:rsidRPr="003B592A">
              <w:t>email,</w:t>
            </w:r>
            <w:r w:rsidR="00A26F15" w:rsidRPr="003B592A">
              <w:t xml:space="preserve"> foto</w:t>
            </w:r>
            <w:r w:rsidRPr="003B592A">
              <w:t xml:space="preserve"> </w:t>
            </w:r>
          </w:p>
        </w:tc>
        <w:tc>
          <w:tcPr>
            <w:tcW w:w="2880" w:type="dxa"/>
          </w:tcPr>
          <w:p w14:paraId="57DD3C8B" w14:textId="77777777" w:rsidR="001A52DB" w:rsidRPr="003B592A" w:rsidRDefault="00A26F15" w:rsidP="00670242">
            <w:pPr>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0DAB00E5" w14:textId="77777777" w:rsidTr="00095029">
        <w:trPr>
          <w:trHeight w:val="600"/>
        </w:trPr>
        <w:tc>
          <w:tcPr>
            <w:cnfStyle w:val="001000000000" w:firstRow="0" w:lastRow="0" w:firstColumn="1" w:lastColumn="0" w:oddVBand="0" w:evenVBand="0" w:oddHBand="0" w:evenHBand="0" w:firstRowFirstColumn="0" w:firstRowLastColumn="0" w:lastRowFirstColumn="0" w:lastRowLastColumn="0"/>
            <w:tcW w:w="901" w:type="dxa"/>
          </w:tcPr>
          <w:p w14:paraId="0EA54A56" w14:textId="77777777" w:rsidR="001A52DB" w:rsidRPr="003B592A" w:rsidRDefault="00A26F15" w:rsidP="00670242">
            <w:r w:rsidRPr="003B592A">
              <w:t>IES_08</w:t>
            </w:r>
          </w:p>
        </w:tc>
        <w:tc>
          <w:tcPr>
            <w:tcW w:w="1860" w:type="dxa"/>
          </w:tcPr>
          <w:p w14:paraId="7621823B" w14:textId="77777777" w:rsidR="001A52DB"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Actividad de usuario</w:t>
            </w:r>
          </w:p>
        </w:tc>
        <w:tc>
          <w:tcPr>
            <w:tcW w:w="3187" w:type="dxa"/>
          </w:tcPr>
          <w:p w14:paraId="7E8E0C16" w14:textId="77777777" w:rsidR="001A52DB"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Nombre, descripción, tipo, IP</w:t>
            </w:r>
          </w:p>
        </w:tc>
        <w:tc>
          <w:tcPr>
            <w:tcW w:w="2880" w:type="dxa"/>
          </w:tcPr>
          <w:p w14:paraId="2A72B589" w14:textId="77777777" w:rsidR="001A52DB" w:rsidRPr="003B592A" w:rsidRDefault="00A26F15" w:rsidP="00670242">
            <w:pPr>
              <w:cnfStyle w:val="000000000000" w:firstRow="0" w:lastRow="0" w:firstColumn="0" w:lastColumn="0" w:oddVBand="0" w:evenVBand="0" w:oddHBand="0" w:evenHBand="0" w:firstRowFirstColumn="0" w:firstRowLastColumn="0" w:lastRowFirstColumn="0" w:lastRowLastColumn="0"/>
            </w:pPr>
            <w:r w:rsidRPr="003B592A">
              <w:t>Pantalla</w:t>
            </w:r>
          </w:p>
        </w:tc>
      </w:tr>
    </w:tbl>
    <w:p w14:paraId="6FCD1E11" w14:textId="64FFCD36" w:rsidR="001A52DB" w:rsidRPr="0041535E" w:rsidRDefault="00095029" w:rsidP="00095029">
      <w:pPr>
        <w:pStyle w:val="Cita"/>
      </w:pPr>
      <w:r>
        <w:t>Tabla N°5: Interfaces externas de salida</w:t>
      </w:r>
    </w:p>
    <w:p w14:paraId="38078B44" w14:textId="77777777" w:rsidR="00095029" w:rsidRDefault="00095029">
      <w:pPr>
        <w:spacing w:after="0" w:line="276" w:lineRule="auto"/>
        <w:jc w:val="left"/>
        <w:rPr>
          <w:color w:val="434343"/>
          <w:sz w:val="28"/>
          <w:szCs w:val="28"/>
        </w:rPr>
      </w:pPr>
      <w:bookmarkStart w:id="131" w:name="_irukbqq3toi5" w:colFirst="0" w:colLast="0"/>
      <w:bookmarkStart w:id="132" w:name="_Toc484123310"/>
      <w:bookmarkStart w:id="133" w:name="_Toc484123413"/>
      <w:bookmarkEnd w:id="131"/>
      <w:r>
        <w:br w:type="page"/>
      </w:r>
    </w:p>
    <w:p w14:paraId="2B075874" w14:textId="45D92FB2" w:rsidR="001A52DB" w:rsidRDefault="004A6F06" w:rsidP="00670242">
      <w:pPr>
        <w:pStyle w:val="Ttulo3"/>
      </w:pPr>
      <w:bookmarkStart w:id="134" w:name="_Toc485332348"/>
      <w:r w:rsidRPr="0041535E">
        <w:lastRenderedPageBreak/>
        <w:t>4.4.6 Atributos del producto</w:t>
      </w:r>
      <w:bookmarkEnd w:id="132"/>
      <w:bookmarkEnd w:id="133"/>
      <w:bookmarkEnd w:id="134"/>
    </w:p>
    <w:tbl>
      <w:tblPr>
        <w:tblStyle w:val="Tabladecuadrcula4-nfasis1"/>
        <w:tblpPr w:leftFromText="141" w:rightFromText="141" w:vertAnchor="text" w:horzAnchor="margin" w:tblpXSpec="center" w:tblpY="291"/>
        <w:tblW w:w="10540" w:type="dxa"/>
        <w:tblLayout w:type="fixed"/>
        <w:tblLook w:val="04A0" w:firstRow="1" w:lastRow="0" w:firstColumn="1" w:lastColumn="0" w:noHBand="0" w:noVBand="1"/>
      </w:tblPr>
      <w:tblGrid>
        <w:gridCol w:w="1560"/>
        <w:gridCol w:w="1420"/>
        <w:gridCol w:w="2260"/>
        <w:gridCol w:w="1418"/>
        <w:gridCol w:w="1417"/>
        <w:gridCol w:w="1345"/>
        <w:gridCol w:w="1120"/>
      </w:tblGrid>
      <w:tr w:rsidR="00CC5F4D" w:rsidRPr="000B00DA" w14:paraId="06CCE4BE" w14:textId="77777777" w:rsidTr="00CC5F4D">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560" w:type="dxa"/>
          </w:tcPr>
          <w:p w14:paraId="2F2DD80C" w14:textId="77777777" w:rsidR="00CC5F4D" w:rsidRPr="000B00DA" w:rsidRDefault="00CC5F4D" w:rsidP="00CC5F4D">
            <w:pPr>
              <w:pStyle w:val="Tabladerequisitos"/>
            </w:pPr>
            <w:r w:rsidRPr="000B00DA">
              <w:t>ID</w:t>
            </w:r>
          </w:p>
        </w:tc>
        <w:tc>
          <w:tcPr>
            <w:tcW w:w="1420" w:type="dxa"/>
          </w:tcPr>
          <w:p w14:paraId="0CC61B0E"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2260" w:type="dxa"/>
          </w:tcPr>
          <w:p w14:paraId="2708A1A2"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1418" w:type="dxa"/>
          </w:tcPr>
          <w:p w14:paraId="112D8A83"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Subcaracteristica de calidad</w:t>
            </w:r>
          </w:p>
        </w:tc>
        <w:tc>
          <w:tcPr>
            <w:tcW w:w="1417" w:type="dxa"/>
          </w:tcPr>
          <w:p w14:paraId="1B278215"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345" w:type="dxa"/>
          </w:tcPr>
          <w:p w14:paraId="55B625D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rica</w:t>
            </w:r>
          </w:p>
        </w:tc>
        <w:tc>
          <w:tcPr>
            <w:tcW w:w="1120" w:type="dxa"/>
          </w:tcPr>
          <w:p w14:paraId="47D6642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CC5F4D" w:rsidRPr="000B00DA" w14:paraId="0E06F05B" w14:textId="77777777" w:rsidTr="00CC5F4D">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7D7005D1" w14:textId="77777777" w:rsidR="00CC5F4D" w:rsidRPr="000B00DA" w:rsidRDefault="00CC5F4D" w:rsidP="00CC5F4D">
            <w:pPr>
              <w:pStyle w:val="Tabladerequisitos"/>
            </w:pPr>
            <w:r w:rsidRPr="000B00DA">
              <w:t>RNF_STKSWE_01</w:t>
            </w:r>
          </w:p>
        </w:tc>
        <w:tc>
          <w:tcPr>
            <w:tcW w:w="1420" w:type="dxa"/>
          </w:tcPr>
          <w:p w14:paraId="4D9C16FD"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cceso al sistema</w:t>
            </w:r>
          </w:p>
        </w:tc>
        <w:tc>
          <w:tcPr>
            <w:tcW w:w="2260" w:type="dxa"/>
          </w:tcPr>
          <w:p w14:paraId="782ACFA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El acceso al sistema debe estar restringido por el uso de clave y login por cada uno de los usuarios.</w:t>
            </w:r>
          </w:p>
        </w:tc>
        <w:tc>
          <w:tcPr>
            <w:tcW w:w="1418" w:type="dxa"/>
          </w:tcPr>
          <w:p w14:paraId="1D6E5C5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utenticidad</w:t>
            </w:r>
          </w:p>
        </w:tc>
        <w:tc>
          <w:tcPr>
            <w:tcW w:w="1417" w:type="dxa"/>
          </w:tcPr>
          <w:p w14:paraId="2DDA5C4A"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345" w:type="dxa"/>
          </w:tcPr>
          <w:p w14:paraId="2D134A11"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Todos los usuarios registrados pueden ingresar al sistema</w:t>
            </w:r>
          </w:p>
        </w:tc>
        <w:tc>
          <w:tcPr>
            <w:tcW w:w="1120" w:type="dxa"/>
          </w:tcPr>
          <w:p w14:paraId="580D371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667E66B0" w14:textId="77777777" w:rsidTr="00CC5F4D">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3B3F90BA" w14:textId="77777777" w:rsidR="00CC5F4D" w:rsidRPr="000B00DA" w:rsidRDefault="00CC5F4D" w:rsidP="00CC5F4D">
            <w:pPr>
              <w:pStyle w:val="Tabladerequisitos"/>
            </w:pPr>
            <w:r w:rsidRPr="000B00DA">
              <w:t>RNF_STKSWE_02</w:t>
            </w:r>
          </w:p>
        </w:tc>
        <w:tc>
          <w:tcPr>
            <w:tcW w:w="1420" w:type="dxa"/>
          </w:tcPr>
          <w:p w14:paraId="109FF5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 del sistema</w:t>
            </w:r>
          </w:p>
        </w:tc>
        <w:tc>
          <w:tcPr>
            <w:tcW w:w="2260" w:type="dxa"/>
          </w:tcPr>
          <w:p w14:paraId="63A79492"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estar disponible las 24 horas del día los 7 días de la semana.</w:t>
            </w:r>
          </w:p>
        </w:tc>
        <w:tc>
          <w:tcPr>
            <w:tcW w:w="1418" w:type="dxa"/>
          </w:tcPr>
          <w:p w14:paraId="2EFB7F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w:t>
            </w:r>
          </w:p>
        </w:tc>
        <w:tc>
          <w:tcPr>
            <w:tcW w:w="1417" w:type="dxa"/>
          </w:tcPr>
          <w:p w14:paraId="0164ADB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0E69A91E"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Horas totales del sistema funcionando a la semana.</w:t>
            </w:r>
          </w:p>
        </w:tc>
        <w:tc>
          <w:tcPr>
            <w:tcW w:w="1120" w:type="dxa"/>
          </w:tcPr>
          <w:p w14:paraId="068990A3"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CC5F4D" w:rsidRPr="000B00DA" w14:paraId="268CEFB3" w14:textId="77777777" w:rsidTr="00CC5F4D">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1A36493E" w14:textId="77777777" w:rsidR="00CC5F4D" w:rsidRPr="000B00DA" w:rsidRDefault="00CC5F4D" w:rsidP="00CC5F4D">
            <w:pPr>
              <w:pStyle w:val="Tabladerequisitos"/>
            </w:pPr>
            <w:r w:rsidRPr="000B00DA">
              <w:t>RNF_STKSWE_03</w:t>
            </w:r>
          </w:p>
        </w:tc>
        <w:tc>
          <w:tcPr>
            <w:tcW w:w="1420" w:type="dxa"/>
          </w:tcPr>
          <w:p w14:paraId="2FA47C7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Notificación de errores</w:t>
            </w:r>
          </w:p>
        </w:tc>
        <w:tc>
          <w:tcPr>
            <w:tcW w:w="2260" w:type="dxa"/>
          </w:tcPr>
          <w:p w14:paraId="544853EC"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Cuando exista un error, el servicio web debe presentar mensajes que permitan a los usuarios identificar el tipo de error.</w:t>
            </w:r>
          </w:p>
        </w:tc>
        <w:tc>
          <w:tcPr>
            <w:tcW w:w="1418" w:type="dxa"/>
          </w:tcPr>
          <w:p w14:paraId="75C86B62"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rotección frente a errores del usuario</w:t>
            </w:r>
          </w:p>
        </w:tc>
        <w:tc>
          <w:tcPr>
            <w:tcW w:w="1417" w:type="dxa"/>
          </w:tcPr>
          <w:p w14:paraId="24CC88F6"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345" w:type="dxa"/>
          </w:tcPr>
          <w:p w14:paraId="55AF10A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Número total de protección de campos implementados con respecto al total. </w:t>
            </w:r>
          </w:p>
        </w:tc>
        <w:tc>
          <w:tcPr>
            <w:tcW w:w="1120" w:type="dxa"/>
          </w:tcPr>
          <w:p w14:paraId="381F5F0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73B01BD8" w14:textId="77777777" w:rsidTr="00CC5F4D">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07D4784D" w14:textId="77777777" w:rsidR="00CC5F4D" w:rsidRPr="000B00DA" w:rsidRDefault="00CC5F4D" w:rsidP="00CC5F4D">
            <w:pPr>
              <w:pStyle w:val="Tabladerequisitos"/>
            </w:pPr>
            <w:r w:rsidRPr="000B00DA">
              <w:t>RNF_STKSWE_04</w:t>
            </w:r>
          </w:p>
        </w:tc>
        <w:tc>
          <w:tcPr>
            <w:tcW w:w="1420" w:type="dxa"/>
          </w:tcPr>
          <w:p w14:paraId="7D17E661"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2260" w:type="dxa"/>
          </w:tcPr>
          <w:p w14:paraId="18EE1139"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1418" w:type="dxa"/>
          </w:tcPr>
          <w:p w14:paraId="0017867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daptabilidad</w:t>
            </w:r>
          </w:p>
        </w:tc>
        <w:tc>
          <w:tcPr>
            <w:tcW w:w="1417" w:type="dxa"/>
          </w:tcPr>
          <w:p w14:paraId="218E0CA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6188F7FA"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Funcionar en distintos sistemas capaces de consumir un servicio web REST</w:t>
            </w:r>
          </w:p>
        </w:tc>
        <w:tc>
          <w:tcPr>
            <w:tcW w:w="1120" w:type="dxa"/>
          </w:tcPr>
          <w:p w14:paraId="5E9E22F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w:t>
            </w:r>
          </w:p>
        </w:tc>
      </w:tr>
    </w:tbl>
    <w:p w14:paraId="35AE70B1" w14:textId="77777777" w:rsidR="00CC5F4D" w:rsidRDefault="00CC5F4D" w:rsidP="00195996">
      <w:pPr>
        <w:pStyle w:val="Citaderequicitos"/>
        <w:rPr>
          <w:noProof w:val="0"/>
          <w:sz w:val="22"/>
        </w:rPr>
      </w:pPr>
    </w:p>
    <w:p w14:paraId="4D1D7654" w14:textId="28C8AD55" w:rsidR="001A52DB" w:rsidRPr="000B00DA" w:rsidRDefault="004A6F06" w:rsidP="00195996">
      <w:pPr>
        <w:pStyle w:val="Citaderequicitos"/>
      </w:pPr>
      <w:r w:rsidRPr="000B00DA">
        <w:t>*SWE: Servicio web para notificaciones de eventos sociales en espacios públicos consumido por una aplicación móvil y una página web.</w:t>
      </w:r>
    </w:p>
    <w:p w14:paraId="7E516415" w14:textId="77777777" w:rsidR="001A52DB" w:rsidRPr="000B00DA" w:rsidRDefault="004A6F06" w:rsidP="00195996">
      <w:pPr>
        <w:pStyle w:val="Citaderequicitos"/>
      </w:pPr>
      <w:r w:rsidRPr="000B00DA">
        <w:t>*RNF: Requisito no funcional</w:t>
      </w:r>
    </w:p>
    <w:p w14:paraId="1379653B" w14:textId="77777777" w:rsidR="001A52DB" w:rsidRPr="000B00DA" w:rsidRDefault="004A6F06" w:rsidP="00195996">
      <w:pPr>
        <w:pStyle w:val="Citaderequicitos"/>
        <w:sectPr w:rsidR="001A52DB" w:rsidRPr="000B00DA">
          <w:type w:val="continuous"/>
          <w:pgSz w:w="12240" w:h="15840"/>
          <w:pgMar w:top="1418" w:right="1701" w:bottom="1418" w:left="1701" w:header="0" w:footer="720" w:gutter="0"/>
          <w:cols w:space="720"/>
        </w:sectPr>
      </w:pPr>
      <w:r w:rsidRPr="000B00DA">
        <w:t>*STK: Requisito de grupo de interés</w:t>
      </w:r>
    </w:p>
    <w:p w14:paraId="332D359E" w14:textId="38DA7231" w:rsidR="00CC5F4D" w:rsidRDefault="00CC5F4D" w:rsidP="00CC5F4D">
      <w:pPr>
        <w:pStyle w:val="Cita"/>
      </w:pPr>
      <w:r>
        <w:t>Tabla N°6: Atributos del producto</w:t>
      </w:r>
    </w:p>
    <w:p w14:paraId="6FA63D9F" w14:textId="38EB7F7D" w:rsidR="001A52DB" w:rsidRPr="00CC5F4D" w:rsidRDefault="001A52DB" w:rsidP="00CC5F4D">
      <w:pPr>
        <w:tabs>
          <w:tab w:val="left" w:pos="1290"/>
        </w:tabs>
        <w:sectPr w:rsidR="001A52DB" w:rsidRPr="00CC5F4D">
          <w:type w:val="continuous"/>
          <w:pgSz w:w="12240" w:h="15840"/>
          <w:pgMar w:top="1418" w:right="1701" w:bottom="1418" w:left="1701" w:header="0" w:footer="720" w:gutter="0"/>
          <w:cols w:space="720"/>
        </w:sectPr>
      </w:pPr>
    </w:p>
    <w:p w14:paraId="7F01116C" w14:textId="77777777" w:rsidR="00CC5F4D" w:rsidRDefault="00CC5F4D">
      <w:pPr>
        <w:spacing w:after="0" w:line="276" w:lineRule="auto"/>
        <w:jc w:val="left"/>
        <w:rPr>
          <w:sz w:val="40"/>
          <w:szCs w:val="40"/>
        </w:rPr>
      </w:pPr>
      <w:bookmarkStart w:id="135" w:name="_Toc484123311"/>
      <w:bookmarkStart w:id="136" w:name="_Toc484123414"/>
      <w:r>
        <w:br w:type="page"/>
      </w:r>
    </w:p>
    <w:p w14:paraId="686EB62D" w14:textId="0A5BCE2C" w:rsidR="001A52DB" w:rsidRPr="0041535E" w:rsidRDefault="004A6F06" w:rsidP="00670242">
      <w:pPr>
        <w:pStyle w:val="Ttulo1"/>
      </w:pPr>
      <w:bookmarkStart w:id="137" w:name="_Toc485332349"/>
      <w:r w:rsidRPr="0041535E">
        <w:lastRenderedPageBreak/>
        <w:t>5 Factibilidad</w:t>
      </w:r>
      <w:bookmarkEnd w:id="135"/>
      <w:bookmarkEnd w:id="136"/>
      <w:bookmarkEnd w:id="137"/>
    </w:p>
    <w:p w14:paraId="044231EF" w14:textId="71196A9D" w:rsidR="00296D3A" w:rsidRPr="00296D3A" w:rsidRDefault="00296D3A" w:rsidP="00A26684">
      <w:pPr>
        <w:pStyle w:val="Ttulo2"/>
      </w:pPr>
      <w:bookmarkStart w:id="138" w:name="_Toc484123312"/>
      <w:bookmarkStart w:id="139" w:name="_Toc484123415"/>
      <w:bookmarkStart w:id="140" w:name="_Toc485332350"/>
      <w:r w:rsidRPr="00676013">
        <w:t>5.1 Introducción</w:t>
      </w:r>
      <w:bookmarkEnd w:id="138"/>
      <w:bookmarkEnd w:id="139"/>
      <w:bookmarkEnd w:id="140"/>
    </w:p>
    <w:p w14:paraId="4D677065" w14:textId="7C9FC318" w:rsidR="00296D3A" w:rsidRDefault="00296D3A" w:rsidP="00A26684">
      <w:r>
        <w:t>El estudio de la Factibilidad ayudará a conocer si el Proyecto es viable o no de acuerdo al contexto en que se presenta. Para precisar este estudio se llevará a cabo un análisis detallado de los siguientes aspectos que deben ser considerados en la Factibilidad con el fin de obtener una visión general so</w:t>
      </w:r>
      <w:r w:rsidR="00CC5F4D">
        <w:t>bre la viabilidad del Proyecto:</w:t>
      </w:r>
    </w:p>
    <w:p w14:paraId="69D2C509" w14:textId="51603336" w:rsidR="00296D3A" w:rsidRPr="00296D3A" w:rsidRDefault="00296D3A" w:rsidP="00A26684">
      <w:pPr>
        <w:pStyle w:val="Prrafodelista"/>
        <w:numPr>
          <w:ilvl w:val="0"/>
          <w:numId w:val="14"/>
        </w:numPr>
        <w:rPr>
          <w:rFonts w:ascii="Symbol" w:eastAsia="Symbol" w:hAnsi="Symbol"/>
        </w:rPr>
      </w:pPr>
      <w:r>
        <w:rPr>
          <w:rFonts w:eastAsia="Times New Roman"/>
        </w:rPr>
        <w:t>Factibilidad Técnica: Evalúa la viabilidad respecto a recursos de Software, Hardware y Recursos Humanos competentes y necesarios para el correcto desarrollo del Proyecto.</w:t>
      </w:r>
    </w:p>
    <w:p w14:paraId="0C3163A8" w14:textId="2FD5B10E" w:rsidR="00296D3A" w:rsidRPr="00296D3A" w:rsidRDefault="00296D3A" w:rsidP="00A26684">
      <w:pPr>
        <w:pStyle w:val="Prrafodelista"/>
        <w:numPr>
          <w:ilvl w:val="0"/>
          <w:numId w:val="14"/>
        </w:numPr>
        <w:rPr>
          <w:rFonts w:ascii="Symbol" w:eastAsia="Symbol" w:hAnsi="Symbol"/>
        </w:rPr>
      </w:pPr>
      <w:r>
        <w:rPr>
          <w:rFonts w:eastAsia="Times New Roman"/>
        </w:rPr>
        <w:t>Factibilidad Operacional: Evalúa la viabilidad respecto al uso futuro y aceptación por parte de los usuarios finales.</w:t>
      </w:r>
    </w:p>
    <w:p w14:paraId="5DC8D170" w14:textId="486CFDF0" w:rsidR="00296D3A" w:rsidRPr="00296D3A" w:rsidRDefault="00296D3A" w:rsidP="00A26684">
      <w:pPr>
        <w:pStyle w:val="Prrafodelista"/>
        <w:numPr>
          <w:ilvl w:val="0"/>
          <w:numId w:val="14"/>
        </w:numPr>
        <w:rPr>
          <w:rFonts w:ascii="Symbol" w:eastAsia="Symbol" w:hAnsi="Symbol"/>
        </w:rPr>
      </w:pPr>
      <w:r>
        <w:rPr>
          <w:rFonts w:eastAsia="Times New Roman"/>
        </w:rPr>
        <w:t>Factibilidad Económica: Evalúa la viabilidad respecto a los costos del Proyecto (durante el desarrollo y la puesta en marcha). Adicionalmente, este tipo de factibilidad evalúa los beneficios futuros que se obtendrán una vez puesto en marcha el sistema</w:t>
      </w:r>
    </w:p>
    <w:p w14:paraId="1F9C91E2" w14:textId="77777777" w:rsidR="00296D3A" w:rsidRPr="00676013" w:rsidRDefault="00296D3A" w:rsidP="00A26684">
      <w:pPr>
        <w:pStyle w:val="Ttulo2"/>
      </w:pPr>
      <w:bookmarkStart w:id="141" w:name="_Toc484123313"/>
      <w:bookmarkStart w:id="142" w:name="_Toc484123416"/>
      <w:bookmarkStart w:id="143" w:name="_Toc485332351"/>
      <w:r w:rsidRPr="00676013">
        <w:t xml:space="preserve">5.2 </w:t>
      </w:r>
      <w:r w:rsidRPr="00296D3A">
        <w:t>Factibilidad</w:t>
      </w:r>
      <w:r w:rsidRPr="00676013">
        <w:t xml:space="preserve"> Técnica</w:t>
      </w:r>
      <w:bookmarkEnd w:id="141"/>
      <w:bookmarkEnd w:id="142"/>
      <w:bookmarkEnd w:id="143"/>
    </w:p>
    <w:p w14:paraId="39564B7C" w14:textId="582C73FD" w:rsidR="00296D3A" w:rsidRDefault="00296D3A" w:rsidP="00A26684">
      <w:r w:rsidRPr="00676013">
        <w:t>La Factibilidad Técnica permite conocer si el equipamiento Software, Hardware y Recursos Humanos con el que se cuenta son los suficientes o no para la realización del Proyecto.</w:t>
      </w:r>
    </w:p>
    <w:p w14:paraId="437C4562" w14:textId="41C0C5A8" w:rsidR="00296D3A" w:rsidRPr="00FA4161" w:rsidRDefault="00296D3A" w:rsidP="00CC5F4D">
      <w:pPr>
        <w:pStyle w:val="Ttulo3"/>
      </w:pPr>
      <w:bookmarkStart w:id="144" w:name="_Toc484123314"/>
      <w:bookmarkStart w:id="145" w:name="_Toc484123417"/>
      <w:bookmarkStart w:id="146" w:name="_Toc485332352"/>
      <w:r>
        <w:t xml:space="preserve">5.2.1 </w:t>
      </w:r>
      <w:r w:rsidRPr="00676013">
        <w:t>Requerimientos Técnicos para Desarrollo</w:t>
      </w:r>
      <w:bookmarkEnd w:id="144"/>
      <w:bookmarkEnd w:id="145"/>
      <w:bookmarkEnd w:id="146"/>
    </w:p>
    <w:p w14:paraId="51211BCE" w14:textId="3070D45D" w:rsidR="00A26684" w:rsidRPr="00A26684" w:rsidRDefault="00296D3A" w:rsidP="00A26684">
      <w:pPr>
        <w:rPr>
          <w:rFonts w:eastAsia="Arial"/>
        </w:rPr>
      </w:pPr>
      <w:r w:rsidRPr="00FA4161">
        <w:t>Se necesita un lugar de trabajo para el desarrollo del Proyect</w:t>
      </w:r>
      <w:r>
        <w:t xml:space="preserve">o que debe cumplir o poseer los </w:t>
      </w:r>
      <w:r w:rsidRPr="00FA4161">
        <w:t>siguientes requerimientos técnicos</w:t>
      </w:r>
      <w:r w:rsidRPr="00FA4161">
        <w:rPr>
          <w:rFonts w:eastAsia="Arial"/>
        </w:rPr>
        <w:t>:</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505ECE70"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38" w:type="dxa"/>
            <w:gridSpan w:val="2"/>
          </w:tcPr>
          <w:p w14:paraId="1D942EB4" w14:textId="77777777" w:rsidR="00296D3A" w:rsidRPr="00A26684" w:rsidRDefault="00296D3A" w:rsidP="00A26684">
            <w:r w:rsidRPr="00A26684">
              <w:t>Característica</w:t>
            </w:r>
          </w:p>
        </w:tc>
        <w:tc>
          <w:tcPr>
            <w:tcW w:w="4819" w:type="dxa"/>
          </w:tcPr>
          <w:p w14:paraId="58D0767F" w14:textId="77777777" w:rsidR="00296D3A" w:rsidRPr="00A26684" w:rsidRDefault="00296D3A" w:rsidP="00A26684">
            <w:pPr>
              <w:cnfStyle w:val="100000000000" w:firstRow="1" w:lastRow="0" w:firstColumn="0" w:lastColumn="0" w:oddVBand="0" w:evenVBand="0" w:oddHBand="0" w:evenHBand="0" w:firstRowFirstColumn="0" w:firstRowLastColumn="0" w:lastRowFirstColumn="0" w:lastRowLastColumn="0"/>
            </w:pPr>
            <w:r w:rsidRPr="00A26684">
              <w:t>Requisito Mínimo</w:t>
            </w:r>
          </w:p>
        </w:tc>
      </w:tr>
      <w:tr w:rsidR="00296D3A" w:rsidRPr="003B592A" w14:paraId="5D98C29E"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60227288" w14:textId="77777777" w:rsidR="00296D3A" w:rsidRPr="00A26684" w:rsidRDefault="00296D3A" w:rsidP="00A26684">
            <w:r w:rsidRPr="00A26684">
              <w:t>Procesador</w:t>
            </w:r>
          </w:p>
        </w:tc>
        <w:tc>
          <w:tcPr>
            <w:tcW w:w="5528" w:type="dxa"/>
            <w:gridSpan w:val="2"/>
          </w:tcPr>
          <w:p w14:paraId="2490AF10"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Intel Core i3 – 2.4 Ghz - 2MB Cache</w:t>
            </w:r>
          </w:p>
        </w:tc>
      </w:tr>
      <w:tr w:rsidR="00296D3A" w:rsidRPr="003B592A" w14:paraId="4095C578"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486EFE04" w14:textId="77777777" w:rsidR="00296D3A" w:rsidRPr="00A26684" w:rsidRDefault="00296D3A" w:rsidP="00A26684">
            <w:r w:rsidRPr="00A26684">
              <w:t>Sistema Operativo</w:t>
            </w:r>
          </w:p>
        </w:tc>
        <w:tc>
          <w:tcPr>
            <w:tcW w:w="5528" w:type="dxa"/>
            <w:gridSpan w:val="2"/>
          </w:tcPr>
          <w:p w14:paraId="6513B864"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Windows 8.1</w:t>
            </w:r>
          </w:p>
        </w:tc>
      </w:tr>
      <w:tr w:rsidR="00296D3A" w:rsidRPr="003B592A" w14:paraId="1C51A981"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4CC57112" w14:textId="77777777" w:rsidR="00296D3A" w:rsidRPr="00A26684" w:rsidRDefault="00296D3A" w:rsidP="00A26684">
            <w:r w:rsidRPr="00A26684">
              <w:t>Memoria</w:t>
            </w:r>
          </w:p>
        </w:tc>
        <w:tc>
          <w:tcPr>
            <w:tcW w:w="5528" w:type="dxa"/>
            <w:gridSpan w:val="2"/>
          </w:tcPr>
          <w:p w14:paraId="4D8FAFA2"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6 GB Ram DDR3</w:t>
            </w:r>
          </w:p>
        </w:tc>
      </w:tr>
      <w:tr w:rsidR="00296D3A" w:rsidRPr="003B592A" w14:paraId="5E806A7B"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03E07091" w14:textId="77777777" w:rsidR="00296D3A" w:rsidRPr="00A26684" w:rsidRDefault="00296D3A" w:rsidP="00A26684">
            <w:r w:rsidRPr="00A26684">
              <w:t>Almacenamiento</w:t>
            </w:r>
          </w:p>
        </w:tc>
        <w:tc>
          <w:tcPr>
            <w:tcW w:w="5528" w:type="dxa"/>
            <w:gridSpan w:val="2"/>
          </w:tcPr>
          <w:p w14:paraId="544B0EB7"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500 GB Sata 3</w:t>
            </w:r>
          </w:p>
        </w:tc>
      </w:tr>
      <w:tr w:rsidR="00296D3A" w:rsidRPr="003B592A" w14:paraId="55BC4FA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7F81CF04" w14:textId="77777777" w:rsidR="00296D3A" w:rsidRPr="00A26684" w:rsidRDefault="00296D3A" w:rsidP="00A26684">
            <w:r w:rsidRPr="00A26684">
              <w:t>Red</w:t>
            </w:r>
          </w:p>
        </w:tc>
        <w:tc>
          <w:tcPr>
            <w:tcW w:w="5528" w:type="dxa"/>
            <w:gridSpan w:val="2"/>
          </w:tcPr>
          <w:p w14:paraId="31EFC098"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10 Mbps Bajada – 1 Mbps Subida</w:t>
            </w:r>
          </w:p>
        </w:tc>
      </w:tr>
      <w:tr w:rsidR="00296D3A" w:rsidRPr="003B592A" w14:paraId="6CA8CE37"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34496C20" w14:textId="77777777" w:rsidR="00296D3A" w:rsidRPr="00A26684" w:rsidRDefault="00296D3A" w:rsidP="00A26684">
            <w:r w:rsidRPr="00A26684">
              <w:lastRenderedPageBreak/>
              <w:t>Software</w:t>
            </w:r>
          </w:p>
        </w:tc>
        <w:tc>
          <w:tcPr>
            <w:tcW w:w="5528" w:type="dxa"/>
            <w:gridSpan w:val="2"/>
          </w:tcPr>
          <w:p w14:paraId="7FC5DE04" w14:textId="77777777" w:rsidR="00296D3A" w:rsidRPr="00A26684" w:rsidRDefault="00296D3A" w:rsidP="004453FE">
            <w:pPr>
              <w:pStyle w:val="Prrafodelista"/>
              <w:numPr>
                <w:ilvl w:val="0"/>
                <w:numId w:val="20"/>
              </w:numPr>
              <w:cnfStyle w:val="000000000000" w:firstRow="0" w:lastRow="0" w:firstColumn="0" w:lastColumn="0" w:oddVBand="0" w:evenVBand="0" w:oddHBand="0" w:evenHBand="0" w:firstRowFirstColumn="0" w:firstRowLastColumn="0" w:lastRowFirstColumn="0" w:lastRowLastColumn="0"/>
            </w:pPr>
            <w:r w:rsidRPr="00A26684">
              <w:t>Jet Brains – IntelliJ</w:t>
            </w:r>
          </w:p>
          <w:p w14:paraId="64E329D9" w14:textId="77777777" w:rsidR="00296D3A" w:rsidRPr="00A26684" w:rsidRDefault="00296D3A" w:rsidP="004453FE">
            <w:pPr>
              <w:pStyle w:val="Prrafodelista"/>
              <w:numPr>
                <w:ilvl w:val="0"/>
                <w:numId w:val="20"/>
              </w:numPr>
              <w:cnfStyle w:val="000000000000" w:firstRow="0" w:lastRow="0" w:firstColumn="0" w:lastColumn="0" w:oddVBand="0" w:evenVBand="0" w:oddHBand="0" w:evenHBand="0" w:firstRowFirstColumn="0" w:firstRowLastColumn="0" w:lastRowFirstColumn="0" w:lastRowLastColumn="0"/>
            </w:pPr>
            <w:r w:rsidRPr="00A26684">
              <w:t>Jet Brains – PHP Storm</w:t>
            </w:r>
          </w:p>
          <w:p w14:paraId="79C96755" w14:textId="77777777" w:rsidR="00296D3A" w:rsidRPr="00A26684" w:rsidRDefault="00296D3A" w:rsidP="004453FE">
            <w:pPr>
              <w:pStyle w:val="Prrafodelista"/>
              <w:numPr>
                <w:ilvl w:val="0"/>
                <w:numId w:val="20"/>
              </w:numPr>
              <w:cnfStyle w:val="000000000000" w:firstRow="0" w:lastRow="0" w:firstColumn="0" w:lastColumn="0" w:oddVBand="0" w:evenVBand="0" w:oddHBand="0" w:evenHBand="0" w:firstRowFirstColumn="0" w:firstRowLastColumn="0" w:lastRowFirstColumn="0" w:lastRowLastColumn="0"/>
            </w:pPr>
            <w:r w:rsidRPr="00A26684">
              <w:t>Jet Brains – DataGrip</w:t>
            </w:r>
          </w:p>
          <w:p w14:paraId="3E8E3199" w14:textId="77777777" w:rsidR="00296D3A" w:rsidRPr="00A26684" w:rsidRDefault="00296D3A" w:rsidP="004453FE">
            <w:pPr>
              <w:pStyle w:val="Prrafodelista"/>
              <w:numPr>
                <w:ilvl w:val="0"/>
                <w:numId w:val="20"/>
              </w:numPr>
              <w:cnfStyle w:val="000000000000" w:firstRow="0" w:lastRow="0" w:firstColumn="0" w:lastColumn="0" w:oddVBand="0" w:evenVBand="0" w:oddHBand="0" w:evenHBand="0" w:firstRowFirstColumn="0" w:firstRowLastColumn="0" w:lastRowFirstColumn="0" w:lastRowLastColumn="0"/>
            </w:pPr>
            <w:r w:rsidRPr="00A26684">
              <w:t>Java Virtual Machine</w:t>
            </w:r>
          </w:p>
          <w:p w14:paraId="70118F06" w14:textId="77777777" w:rsidR="00296D3A" w:rsidRPr="00A26684" w:rsidRDefault="00296D3A" w:rsidP="004453FE">
            <w:pPr>
              <w:pStyle w:val="Prrafodelista"/>
              <w:numPr>
                <w:ilvl w:val="0"/>
                <w:numId w:val="20"/>
              </w:numPr>
              <w:cnfStyle w:val="000000000000" w:firstRow="0" w:lastRow="0" w:firstColumn="0" w:lastColumn="0" w:oddVBand="0" w:evenVBand="0" w:oddHBand="0" w:evenHBand="0" w:firstRowFirstColumn="0" w:firstRowLastColumn="0" w:lastRowFirstColumn="0" w:lastRowLastColumn="0"/>
            </w:pPr>
            <w:r w:rsidRPr="00A26684">
              <w:t>Google Chrome / Firefox</w:t>
            </w:r>
          </w:p>
        </w:tc>
      </w:tr>
    </w:tbl>
    <w:p w14:paraId="14390FF5" w14:textId="5553FF14" w:rsidR="00296D3A" w:rsidRDefault="00CC5F4D" w:rsidP="00A26684">
      <w:pPr>
        <w:pStyle w:val="Cita"/>
      </w:pPr>
      <w:r>
        <w:t>Tabla N°7</w:t>
      </w:r>
      <w:r w:rsidR="00296D3A">
        <w:t>: Requerimientos mínimos de Hardware para el Desarrollador</w:t>
      </w:r>
      <w:r w:rsidR="00936FD3">
        <w:rPr>
          <w:rStyle w:val="Refdenotaalpie"/>
        </w:rPr>
        <w:footnoteReference w:id="2"/>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753368F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38" w:type="dxa"/>
            <w:gridSpan w:val="2"/>
          </w:tcPr>
          <w:p w14:paraId="6C25E605" w14:textId="77777777" w:rsidR="00296D3A" w:rsidRPr="003B592A" w:rsidRDefault="00296D3A" w:rsidP="00A26684">
            <w:r>
              <w:t>Característica</w:t>
            </w:r>
          </w:p>
        </w:tc>
        <w:tc>
          <w:tcPr>
            <w:tcW w:w="4819" w:type="dxa"/>
          </w:tcPr>
          <w:p w14:paraId="04F63A9E"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Requisito Mínimo</w:t>
            </w:r>
          </w:p>
        </w:tc>
      </w:tr>
      <w:tr w:rsidR="00296D3A" w:rsidRPr="003B592A" w14:paraId="4D39DEF3"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504F5E1E" w14:textId="77777777" w:rsidR="00296D3A" w:rsidRPr="00CD04BF" w:rsidRDefault="00296D3A" w:rsidP="00A26684">
            <w:r w:rsidRPr="00CD04BF">
              <w:t>Procesador</w:t>
            </w:r>
          </w:p>
        </w:tc>
        <w:tc>
          <w:tcPr>
            <w:tcW w:w="5528" w:type="dxa"/>
            <w:gridSpan w:val="2"/>
          </w:tcPr>
          <w:p w14:paraId="0FDA855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296D3A" w:rsidRPr="003B592A" w14:paraId="301DDA79"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402AFEA6" w14:textId="77777777" w:rsidR="00296D3A" w:rsidRPr="00CD04BF" w:rsidRDefault="00296D3A" w:rsidP="00A26684">
            <w:r w:rsidRPr="00CD04BF">
              <w:t>Sistema Operativo</w:t>
            </w:r>
          </w:p>
        </w:tc>
        <w:tc>
          <w:tcPr>
            <w:tcW w:w="5528" w:type="dxa"/>
            <w:gridSpan w:val="2"/>
          </w:tcPr>
          <w:p w14:paraId="4C77EF22"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Linux Centos 6</w:t>
            </w:r>
          </w:p>
        </w:tc>
      </w:tr>
      <w:tr w:rsidR="00296D3A" w:rsidRPr="003B592A" w14:paraId="04DC5726"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045315BF" w14:textId="77777777" w:rsidR="00296D3A" w:rsidRPr="00CD04BF" w:rsidRDefault="00296D3A" w:rsidP="00A26684">
            <w:r>
              <w:t>Memoria</w:t>
            </w:r>
          </w:p>
        </w:tc>
        <w:tc>
          <w:tcPr>
            <w:tcW w:w="5528" w:type="dxa"/>
            <w:gridSpan w:val="2"/>
          </w:tcPr>
          <w:p w14:paraId="0276064D"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4 GB Ram DDR3</w:t>
            </w:r>
          </w:p>
        </w:tc>
      </w:tr>
      <w:tr w:rsidR="00296D3A" w:rsidRPr="003B592A" w14:paraId="1BDF6239"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1407EF80" w14:textId="77777777" w:rsidR="00296D3A" w:rsidRPr="00CD04BF" w:rsidRDefault="00296D3A" w:rsidP="00A26684">
            <w:r w:rsidRPr="00CD04BF">
              <w:t>Almacenamiento</w:t>
            </w:r>
          </w:p>
        </w:tc>
        <w:tc>
          <w:tcPr>
            <w:tcW w:w="5528" w:type="dxa"/>
            <w:gridSpan w:val="2"/>
          </w:tcPr>
          <w:p w14:paraId="0F7BCFCB"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rsidRPr="00CD04BF">
              <w:t>500 GB Sata 3</w:t>
            </w:r>
          </w:p>
        </w:tc>
      </w:tr>
      <w:tr w:rsidR="00296D3A" w:rsidRPr="003B592A" w14:paraId="4AE6420B"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63C7DAC4" w14:textId="77777777" w:rsidR="00296D3A" w:rsidRPr="00CD04BF" w:rsidRDefault="00296D3A" w:rsidP="00A26684">
            <w:r>
              <w:t>Red</w:t>
            </w:r>
          </w:p>
        </w:tc>
        <w:tc>
          <w:tcPr>
            <w:tcW w:w="5528" w:type="dxa"/>
            <w:gridSpan w:val="2"/>
          </w:tcPr>
          <w:p w14:paraId="0520804A"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296D3A" w:rsidRPr="003B592A" w14:paraId="31E82D58"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7E806B72" w14:textId="77777777" w:rsidR="00296D3A" w:rsidRPr="00CD04BF" w:rsidRDefault="00296D3A" w:rsidP="00A26684">
            <w:r w:rsidRPr="00CD04BF">
              <w:t>Software</w:t>
            </w:r>
          </w:p>
        </w:tc>
        <w:tc>
          <w:tcPr>
            <w:tcW w:w="5528" w:type="dxa"/>
            <w:gridSpan w:val="2"/>
          </w:tcPr>
          <w:p w14:paraId="1FA6F13F" w14:textId="77777777" w:rsidR="00296D3A" w:rsidRDefault="00296D3A" w:rsidP="004453FE">
            <w:pPr>
              <w:pStyle w:val="Prrafodelista"/>
              <w:numPr>
                <w:ilvl w:val="0"/>
                <w:numId w:val="21"/>
              </w:numPr>
              <w:cnfStyle w:val="000000000000" w:firstRow="0" w:lastRow="0" w:firstColumn="0" w:lastColumn="0" w:oddVBand="0" w:evenVBand="0" w:oddHBand="0" w:evenHBand="0" w:firstRowFirstColumn="0" w:firstRowLastColumn="0" w:lastRowFirstColumn="0" w:lastRowLastColumn="0"/>
            </w:pPr>
            <w:r>
              <w:t>Java</w:t>
            </w:r>
          </w:p>
          <w:p w14:paraId="6281C90A" w14:textId="77777777" w:rsidR="00296D3A" w:rsidRDefault="00296D3A" w:rsidP="004453FE">
            <w:pPr>
              <w:pStyle w:val="Prrafodelista"/>
              <w:numPr>
                <w:ilvl w:val="0"/>
                <w:numId w:val="21"/>
              </w:numPr>
              <w:cnfStyle w:val="000000000000" w:firstRow="0" w:lastRow="0" w:firstColumn="0" w:lastColumn="0" w:oddVBand="0" w:evenVBand="0" w:oddHBand="0" w:evenHBand="0" w:firstRowFirstColumn="0" w:firstRowLastColumn="0" w:lastRowFirstColumn="0" w:lastRowLastColumn="0"/>
            </w:pPr>
            <w:r>
              <w:t>MySQL</w:t>
            </w:r>
          </w:p>
          <w:p w14:paraId="280A6598" w14:textId="77777777" w:rsidR="00296D3A" w:rsidRPr="00CD04BF" w:rsidRDefault="00296D3A" w:rsidP="004453FE">
            <w:pPr>
              <w:pStyle w:val="Prrafodelista"/>
              <w:numPr>
                <w:ilvl w:val="0"/>
                <w:numId w:val="21"/>
              </w:numPr>
              <w:cnfStyle w:val="000000000000" w:firstRow="0" w:lastRow="0" w:firstColumn="0" w:lastColumn="0" w:oddVBand="0" w:evenVBand="0" w:oddHBand="0" w:evenHBand="0" w:firstRowFirstColumn="0" w:firstRowLastColumn="0" w:lastRowFirstColumn="0" w:lastRowLastColumn="0"/>
            </w:pPr>
            <w:r>
              <w:t>Apache/PHP</w:t>
            </w:r>
          </w:p>
        </w:tc>
      </w:tr>
    </w:tbl>
    <w:p w14:paraId="6233A1D9" w14:textId="3E819E44" w:rsidR="00296D3A" w:rsidRPr="00CD04BF" w:rsidRDefault="00CC5F4D" w:rsidP="00A26684">
      <w:pPr>
        <w:pStyle w:val="Cita"/>
      </w:pPr>
      <w:r>
        <w:t>Tabla N°8</w:t>
      </w:r>
      <w:r w:rsidR="00296D3A">
        <w:t>: Requerimientos mínimos de Hardware para el Desarroll</w:t>
      </w:r>
      <w:r w:rsidR="00A26684">
        <w:t>o</w:t>
      </w:r>
      <w:r w:rsidR="00296D3A">
        <w:t xml:space="preserve"> (Web Service)</w:t>
      </w:r>
    </w:p>
    <w:p w14:paraId="4784F4CC" w14:textId="77777777" w:rsidR="00936FD3" w:rsidRDefault="00936FD3">
      <w:pPr>
        <w:spacing w:after="0" w:line="276" w:lineRule="auto"/>
        <w:jc w:val="left"/>
        <w:rPr>
          <w:color w:val="434343"/>
          <w:sz w:val="28"/>
          <w:szCs w:val="28"/>
        </w:rPr>
      </w:pPr>
      <w:bookmarkStart w:id="147" w:name="_Toc484123315"/>
      <w:bookmarkStart w:id="148" w:name="_Toc484123418"/>
      <w:r>
        <w:br w:type="page"/>
      </w:r>
    </w:p>
    <w:p w14:paraId="11D8FAAC" w14:textId="7384C4F6" w:rsidR="00296D3A" w:rsidRPr="00936FD3" w:rsidRDefault="00296D3A" w:rsidP="00936FD3">
      <w:pPr>
        <w:pStyle w:val="Ttulo3"/>
        <w:rPr>
          <w:color w:val="666666"/>
        </w:rPr>
      </w:pPr>
      <w:bookmarkStart w:id="149" w:name="_Toc485332353"/>
      <w:r>
        <w:lastRenderedPageBreak/>
        <w:t xml:space="preserve">5.2.2 </w:t>
      </w:r>
      <w:r w:rsidRPr="00496486">
        <w:t>Características comerciales de software para desarrollo</w:t>
      </w:r>
      <w:bookmarkEnd w:id="147"/>
      <w:bookmarkEnd w:id="148"/>
      <w:bookmarkEnd w:id="149"/>
    </w:p>
    <w:p w14:paraId="5A23AA59" w14:textId="22832B6F" w:rsidR="00A26684" w:rsidRDefault="00296D3A" w:rsidP="00A26684">
      <w:r w:rsidRPr="00551FB5">
        <w:t>En la siguiente tabla se muestran las características comerciales d</w:t>
      </w:r>
      <w:r>
        <w:t xml:space="preserve">e licencia </w:t>
      </w:r>
      <w:r w:rsidR="00A26684">
        <w:t>del Software</w:t>
      </w:r>
      <w:r>
        <w:t xml:space="preserve"> que se </w:t>
      </w:r>
      <w:r w:rsidRPr="00551FB5">
        <w:t>necesita para el desarrollo del Proyecto.</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040C565D"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938" w:type="dxa"/>
            <w:gridSpan w:val="2"/>
          </w:tcPr>
          <w:p w14:paraId="5D981FEA" w14:textId="77777777" w:rsidR="00296D3A" w:rsidRPr="00A26684" w:rsidRDefault="00296D3A" w:rsidP="00A26684">
            <w:r w:rsidRPr="00A26684">
              <w:t>Software</w:t>
            </w:r>
          </w:p>
        </w:tc>
        <w:tc>
          <w:tcPr>
            <w:tcW w:w="4819" w:type="dxa"/>
          </w:tcPr>
          <w:p w14:paraId="300D29E0" w14:textId="77777777" w:rsidR="00296D3A" w:rsidRPr="00A26684" w:rsidRDefault="00296D3A" w:rsidP="00A26684">
            <w:pPr>
              <w:cnfStyle w:val="100000000000" w:firstRow="1" w:lastRow="0" w:firstColumn="0" w:lastColumn="0" w:oddVBand="0" w:evenVBand="0" w:oddHBand="0" w:evenHBand="0" w:firstRowFirstColumn="0" w:firstRowLastColumn="0" w:lastRowFirstColumn="0" w:lastRowLastColumn="0"/>
            </w:pPr>
            <w:r w:rsidRPr="00A26684">
              <w:t>Tipo de Licencia</w:t>
            </w:r>
          </w:p>
        </w:tc>
      </w:tr>
      <w:tr w:rsidR="00296D3A" w:rsidRPr="003B592A" w14:paraId="48DC754D"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6859D50C" w14:textId="77777777" w:rsidR="00296D3A" w:rsidRPr="00A26684" w:rsidRDefault="00296D3A" w:rsidP="00A26684">
            <w:r w:rsidRPr="00A26684">
              <w:t>Jet Brains</w:t>
            </w:r>
          </w:p>
        </w:tc>
        <w:tc>
          <w:tcPr>
            <w:tcW w:w="5528" w:type="dxa"/>
            <w:gridSpan w:val="2"/>
          </w:tcPr>
          <w:p w14:paraId="594F0E17"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Comercial</w:t>
            </w:r>
          </w:p>
        </w:tc>
      </w:tr>
      <w:tr w:rsidR="00296D3A" w:rsidRPr="003B592A" w14:paraId="7F6C1A47"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4C8CE8DB" w14:textId="77777777" w:rsidR="00296D3A" w:rsidRPr="00A26684" w:rsidRDefault="00296D3A" w:rsidP="00A26684">
            <w:r w:rsidRPr="00A26684">
              <w:t>Java</w:t>
            </w:r>
          </w:p>
        </w:tc>
        <w:tc>
          <w:tcPr>
            <w:tcW w:w="5528" w:type="dxa"/>
            <w:gridSpan w:val="2"/>
          </w:tcPr>
          <w:p w14:paraId="54CE0A40"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Gratuita</w:t>
            </w:r>
          </w:p>
        </w:tc>
      </w:tr>
      <w:tr w:rsidR="00296D3A" w:rsidRPr="003B592A" w14:paraId="4ECC665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71391E9C" w14:textId="77777777" w:rsidR="00296D3A" w:rsidRPr="00A26684" w:rsidRDefault="00296D3A" w:rsidP="00A26684">
            <w:r w:rsidRPr="00A26684">
              <w:t>Explorador Web</w:t>
            </w:r>
          </w:p>
        </w:tc>
        <w:tc>
          <w:tcPr>
            <w:tcW w:w="5528" w:type="dxa"/>
            <w:gridSpan w:val="2"/>
          </w:tcPr>
          <w:p w14:paraId="37583A96"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Gratuita</w:t>
            </w:r>
          </w:p>
        </w:tc>
      </w:tr>
      <w:tr w:rsidR="00296D3A" w:rsidRPr="003B592A" w14:paraId="642CA342"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127E9C8E" w14:textId="77777777" w:rsidR="00296D3A" w:rsidRPr="00A26684" w:rsidRDefault="00296D3A" w:rsidP="00A26684">
            <w:r w:rsidRPr="00A26684">
              <w:t>MySQL</w:t>
            </w:r>
          </w:p>
        </w:tc>
        <w:tc>
          <w:tcPr>
            <w:tcW w:w="5528" w:type="dxa"/>
            <w:gridSpan w:val="2"/>
          </w:tcPr>
          <w:p w14:paraId="1E48A69D"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Gratuita</w:t>
            </w:r>
          </w:p>
        </w:tc>
      </w:tr>
      <w:tr w:rsidR="00296D3A" w:rsidRPr="003B592A" w14:paraId="5717168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1F800D18" w14:textId="77777777" w:rsidR="00296D3A" w:rsidRPr="00A26684" w:rsidRDefault="00296D3A" w:rsidP="00A26684">
            <w:r w:rsidRPr="00A26684">
              <w:t>Apache</w:t>
            </w:r>
          </w:p>
        </w:tc>
        <w:tc>
          <w:tcPr>
            <w:tcW w:w="5528" w:type="dxa"/>
            <w:gridSpan w:val="2"/>
          </w:tcPr>
          <w:p w14:paraId="0E831DB3"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Gratuita</w:t>
            </w:r>
          </w:p>
        </w:tc>
      </w:tr>
      <w:tr w:rsidR="00296D3A" w:rsidRPr="003B592A" w14:paraId="1715C42F"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2BC8CD61" w14:textId="77777777" w:rsidR="00296D3A" w:rsidRPr="00A26684" w:rsidRDefault="00296D3A" w:rsidP="00A26684">
            <w:r w:rsidRPr="00A26684">
              <w:t>PHP</w:t>
            </w:r>
          </w:p>
        </w:tc>
        <w:tc>
          <w:tcPr>
            <w:tcW w:w="5528" w:type="dxa"/>
            <w:gridSpan w:val="2"/>
          </w:tcPr>
          <w:p w14:paraId="517BD7E1"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Gratuita</w:t>
            </w:r>
          </w:p>
        </w:tc>
      </w:tr>
      <w:tr w:rsidR="00296D3A" w:rsidRPr="003B592A" w14:paraId="754FEA5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3913F2B3" w14:textId="77777777" w:rsidR="00296D3A" w:rsidRPr="00A26684" w:rsidRDefault="00296D3A" w:rsidP="00A26684">
            <w:r w:rsidRPr="00A26684">
              <w:t>Windows</w:t>
            </w:r>
          </w:p>
        </w:tc>
        <w:tc>
          <w:tcPr>
            <w:tcW w:w="5528" w:type="dxa"/>
            <w:gridSpan w:val="2"/>
          </w:tcPr>
          <w:p w14:paraId="4D529CA3" w14:textId="77777777" w:rsidR="00296D3A" w:rsidRPr="00A26684" w:rsidRDefault="00296D3A" w:rsidP="00A26684">
            <w:pPr>
              <w:cnfStyle w:val="000000100000" w:firstRow="0" w:lastRow="0" w:firstColumn="0" w:lastColumn="0" w:oddVBand="0" w:evenVBand="0" w:oddHBand="1" w:evenHBand="0" w:firstRowFirstColumn="0" w:firstRowLastColumn="0" w:lastRowFirstColumn="0" w:lastRowLastColumn="0"/>
            </w:pPr>
            <w:r w:rsidRPr="00A26684">
              <w:t>Comercial</w:t>
            </w:r>
          </w:p>
        </w:tc>
      </w:tr>
      <w:tr w:rsidR="00296D3A" w:rsidRPr="003B592A" w14:paraId="149B5319" w14:textId="77777777" w:rsidTr="00095029">
        <w:tc>
          <w:tcPr>
            <w:cnfStyle w:val="001000000000" w:firstRow="0" w:lastRow="0" w:firstColumn="1" w:lastColumn="0" w:oddVBand="0" w:evenVBand="0" w:oddHBand="0" w:evenHBand="0" w:firstRowFirstColumn="0" w:firstRowLastColumn="0" w:lastRowFirstColumn="0" w:lastRowLastColumn="0"/>
            <w:tcW w:w="3229" w:type="dxa"/>
          </w:tcPr>
          <w:p w14:paraId="15DEC0C3" w14:textId="77777777" w:rsidR="00296D3A" w:rsidRPr="00A26684" w:rsidRDefault="00296D3A" w:rsidP="00A26684">
            <w:r w:rsidRPr="00A26684">
              <w:t>Linux</w:t>
            </w:r>
          </w:p>
        </w:tc>
        <w:tc>
          <w:tcPr>
            <w:tcW w:w="5528" w:type="dxa"/>
            <w:gridSpan w:val="2"/>
          </w:tcPr>
          <w:p w14:paraId="1D95BDB4" w14:textId="77777777" w:rsidR="00296D3A" w:rsidRPr="00A26684" w:rsidRDefault="00296D3A" w:rsidP="00A26684">
            <w:pPr>
              <w:cnfStyle w:val="000000000000" w:firstRow="0" w:lastRow="0" w:firstColumn="0" w:lastColumn="0" w:oddVBand="0" w:evenVBand="0" w:oddHBand="0" w:evenHBand="0" w:firstRowFirstColumn="0" w:firstRowLastColumn="0" w:lastRowFirstColumn="0" w:lastRowLastColumn="0"/>
            </w:pPr>
            <w:r w:rsidRPr="00A26684">
              <w:t>Gratuita</w:t>
            </w:r>
          </w:p>
        </w:tc>
      </w:tr>
    </w:tbl>
    <w:p w14:paraId="4C3DC16F" w14:textId="2A50B235" w:rsidR="00296D3A" w:rsidRPr="00551FB5" w:rsidRDefault="00CC5F4D" w:rsidP="00A26684">
      <w:pPr>
        <w:pStyle w:val="Cita"/>
      </w:pPr>
      <w:r>
        <w:t>Tabla N°9</w:t>
      </w:r>
      <w:r w:rsidR="00296D3A">
        <w:t>: Características comerciales de Software de desarrollo</w:t>
      </w:r>
    </w:p>
    <w:p w14:paraId="4070E854" w14:textId="77777777" w:rsidR="00A26684" w:rsidRDefault="00A26684">
      <w:pPr>
        <w:spacing w:after="0" w:line="276" w:lineRule="auto"/>
        <w:jc w:val="left"/>
        <w:rPr>
          <w:color w:val="434343"/>
          <w:sz w:val="28"/>
          <w:szCs w:val="28"/>
        </w:rPr>
      </w:pPr>
      <w:r>
        <w:br w:type="page"/>
      </w:r>
    </w:p>
    <w:p w14:paraId="4855CFFD" w14:textId="69536C5C" w:rsidR="00296D3A" w:rsidRPr="00A26684" w:rsidRDefault="00296D3A" w:rsidP="00A26684">
      <w:pPr>
        <w:pStyle w:val="Ttulo3"/>
        <w:rPr>
          <w:color w:val="666666"/>
        </w:rPr>
      </w:pPr>
      <w:bookmarkStart w:id="150" w:name="_Toc484123316"/>
      <w:bookmarkStart w:id="151" w:name="_Toc484123419"/>
      <w:bookmarkStart w:id="152" w:name="_Toc485332354"/>
      <w:r>
        <w:lastRenderedPageBreak/>
        <w:t xml:space="preserve">5.2.3 </w:t>
      </w:r>
      <w:r w:rsidRPr="00496486">
        <w:t>Requisitos Técnicos para puesta en marca</w:t>
      </w:r>
      <w:bookmarkEnd w:id="150"/>
      <w:bookmarkEnd w:id="151"/>
      <w:bookmarkEnd w:id="152"/>
    </w:p>
    <w:p w14:paraId="1DEC9C56" w14:textId="1EE6DFB4" w:rsidR="00296D3A" w:rsidRDefault="00296D3A" w:rsidP="00A26684">
      <w:r w:rsidRPr="00676013">
        <w:t>Respecto a la puesta en marcha del sistema se requiere un servidor que posea los siguientes requerimientos mínimos:</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4CE03708"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1936486A" w14:textId="77777777" w:rsidR="00296D3A" w:rsidRPr="003B592A" w:rsidRDefault="00296D3A" w:rsidP="00A26684">
            <w:r>
              <w:t>Característica</w:t>
            </w:r>
          </w:p>
        </w:tc>
        <w:tc>
          <w:tcPr>
            <w:tcW w:w="4819" w:type="dxa"/>
          </w:tcPr>
          <w:p w14:paraId="5284D4B0"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Requisito Mínimo</w:t>
            </w:r>
          </w:p>
        </w:tc>
      </w:tr>
      <w:tr w:rsidR="00296D3A" w:rsidRPr="003B592A" w14:paraId="1D02B63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50AC189A" w14:textId="77777777" w:rsidR="00296D3A" w:rsidRPr="00CD04BF" w:rsidRDefault="00296D3A" w:rsidP="00A26684">
            <w:r w:rsidRPr="00CD04BF">
              <w:t>Procesador</w:t>
            </w:r>
          </w:p>
        </w:tc>
        <w:tc>
          <w:tcPr>
            <w:tcW w:w="5528" w:type="dxa"/>
            <w:gridSpan w:val="2"/>
          </w:tcPr>
          <w:p w14:paraId="7538BEF5"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296D3A" w:rsidRPr="003B592A" w14:paraId="238F0690"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0C16181B" w14:textId="77777777" w:rsidR="00296D3A" w:rsidRPr="00CD04BF" w:rsidRDefault="00296D3A" w:rsidP="00A26684">
            <w:r w:rsidRPr="00CD04BF">
              <w:t>Sistema Operativo</w:t>
            </w:r>
          </w:p>
        </w:tc>
        <w:tc>
          <w:tcPr>
            <w:tcW w:w="5528" w:type="dxa"/>
            <w:gridSpan w:val="2"/>
          </w:tcPr>
          <w:p w14:paraId="46A78466"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Linux Centos 6</w:t>
            </w:r>
          </w:p>
        </w:tc>
      </w:tr>
      <w:tr w:rsidR="00296D3A" w:rsidRPr="003B592A" w14:paraId="1D9E49DF"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40FB7D0E" w14:textId="77777777" w:rsidR="00296D3A" w:rsidRPr="00CD04BF" w:rsidRDefault="00296D3A" w:rsidP="00A26684">
            <w:r>
              <w:t>Memoria</w:t>
            </w:r>
          </w:p>
        </w:tc>
        <w:tc>
          <w:tcPr>
            <w:tcW w:w="5528" w:type="dxa"/>
            <w:gridSpan w:val="2"/>
          </w:tcPr>
          <w:p w14:paraId="0AF96B83"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2 GB Ram DDR3</w:t>
            </w:r>
          </w:p>
        </w:tc>
      </w:tr>
      <w:tr w:rsidR="00296D3A" w:rsidRPr="003B592A" w14:paraId="78B3B2EF"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5C84BC36" w14:textId="77777777" w:rsidR="00296D3A" w:rsidRPr="00CD04BF" w:rsidRDefault="00296D3A" w:rsidP="00A26684">
            <w:r w:rsidRPr="00CD04BF">
              <w:t>Almacenamiento</w:t>
            </w:r>
          </w:p>
        </w:tc>
        <w:tc>
          <w:tcPr>
            <w:tcW w:w="5528" w:type="dxa"/>
            <w:gridSpan w:val="2"/>
          </w:tcPr>
          <w:p w14:paraId="6B355967"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20</w:t>
            </w:r>
            <w:r w:rsidRPr="00CD04BF">
              <w:t xml:space="preserve"> GB Sata 3</w:t>
            </w:r>
          </w:p>
        </w:tc>
      </w:tr>
      <w:tr w:rsidR="00296D3A" w:rsidRPr="003B592A" w14:paraId="0A48A49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20E47808" w14:textId="77777777" w:rsidR="00296D3A" w:rsidRPr="00CD04BF" w:rsidRDefault="00296D3A" w:rsidP="00A26684">
            <w:r>
              <w:t>Red</w:t>
            </w:r>
          </w:p>
        </w:tc>
        <w:tc>
          <w:tcPr>
            <w:tcW w:w="5528" w:type="dxa"/>
            <w:gridSpan w:val="2"/>
          </w:tcPr>
          <w:p w14:paraId="77DD927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296D3A" w:rsidRPr="003B592A" w14:paraId="187C9924"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1FDFFCAB" w14:textId="77777777" w:rsidR="00296D3A" w:rsidRPr="00CD04BF" w:rsidRDefault="00296D3A" w:rsidP="00A26684">
            <w:r w:rsidRPr="00CD04BF">
              <w:t>Software</w:t>
            </w:r>
          </w:p>
        </w:tc>
        <w:tc>
          <w:tcPr>
            <w:tcW w:w="5528" w:type="dxa"/>
            <w:gridSpan w:val="2"/>
          </w:tcPr>
          <w:p w14:paraId="6EECF998" w14:textId="77777777" w:rsidR="00296D3A" w:rsidRDefault="00296D3A" w:rsidP="004453FE">
            <w:pPr>
              <w:pStyle w:val="Prrafodelista"/>
              <w:numPr>
                <w:ilvl w:val="0"/>
                <w:numId w:val="22"/>
              </w:numPr>
              <w:cnfStyle w:val="000000000000" w:firstRow="0" w:lastRow="0" w:firstColumn="0" w:lastColumn="0" w:oddVBand="0" w:evenVBand="0" w:oddHBand="0" w:evenHBand="0" w:firstRowFirstColumn="0" w:firstRowLastColumn="0" w:lastRowFirstColumn="0" w:lastRowLastColumn="0"/>
            </w:pPr>
            <w:r>
              <w:t>Apache</w:t>
            </w:r>
          </w:p>
          <w:p w14:paraId="14303561" w14:textId="77777777" w:rsidR="00296D3A" w:rsidRPr="00676013" w:rsidRDefault="00296D3A" w:rsidP="004453FE">
            <w:pPr>
              <w:pStyle w:val="Prrafodelista"/>
              <w:numPr>
                <w:ilvl w:val="0"/>
                <w:numId w:val="22"/>
              </w:numPr>
              <w:cnfStyle w:val="000000000000" w:firstRow="0" w:lastRow="0" w:firstColumn="0" w:lastColumn="0" w:oddVBand="0" w:evenVBand="0" w:oddHBand="0" w:evenHBand="0" w:firstRowFirstColumn="0" w:firstRowLastColumn="0" w:lastRowFirstColumn="0" w:lastRowLastColumn="0"/>
            </w:pPr>
            <w:r>
              <w:t>PHP</w:t>
            </w:r>
          </w:p>
        </w:tc>
      </w:tr>
    </w:tbl>
    <w:p w14:paraId="7BC25275" w14:textId="0728229E" w:rsidR="00296D3A" w:rsidRDefault="00CC5F4D" w:rsidP="00A26684">
      <w:pPr>
        <w:pStyle w:val="Cita"/>
      </w:pPr>
      <w:r>
        <w:t>Tabla N°10</w:t>
      </w:r>
      <w:r w:rsidR="00296D3A">
        <w:t>: Requerimientos del Servidor Web</w:t>
      </w:r>
    </w:p>
    <w:p w14:paraId="4ECDAD04" w14:textId="19229297" w:rsidR="00296D3A" w:rsidRPr="00A26684" w:rsidRDefault="00296D3A" w:rsidP="00A26684">
      <w:pPr>
        <w:pStyle w:val="Ttulo3"/>
        <w:rPr>
          <w:color w:val="666666"/>
        </w:rPr>
      </w:pPr>
      <w:bookmarkStart w:id="153" w:name="_Toc484123317"/>
      <w:bookmarkStart w:id="154" w:name="_Toc484123420"/>
      <w:bookmarkStart w:id="155" w:name="_Toc485332355"/>
      <w:r>
        <w:t xml:space="preserve">5.2.4 </w:t>
      </w:r>
      <w:r w:rsidRPr="00496486">
        <w:t>Conclusión</w:t>
      </w:r>
      <w:bookmarkEnd w:id="153"/>
      <w:bookmarkEnd w:id="154"/>
      <w:bookmarkEnd w:id="155"/>
    </w:p>
    <w:p w14:paraId="3753AC5F" w14:textId="77777777" w:rsidR="00936FD3" w:rsidRDefault="00936FD3" w:rsidP="00936FD3">
      <w:bookmarkStart w:id="156" w:name="_Toc484123318"/>
      <w:bookmarkStart w:id="157" w:name="_Toc484123421"/>
      <w:r w:rsidRPr="00936FD3">
        <w:t>Respecto al estudio de Factibilidad Técnica que se realizó, se concluye que con el equipamiento descrito y el Software que se requiere el desarrollo del Sistema es factible, además debemos destacar que los servidores presentados en las tablas 2 y 4 tienen costo 0 en la etapa de desarrollo por conversaciones con la empresa proveedora.</w:t>
      </w:r>
    </w:p>
    <w:p w14:paraId="26ADBF4F" w14:textId="49D97B15" w:rsidR="00296D3A" w:rsidRDefault="00296D3A" w:rsidP="00A26684">
      <w:pPr>
        <w:pStyle w:val="Ttulo2"/>
      </w:pPr>
      <w:bookmarkStart w:id="158" w:name="_Toc485332356"/>
      <w:r>
        <w:t>5.3</w:t>
      </w:r>
      <w:r w:rsidRPr="0041535E">
        <w:t xml:space="preserve"> Factibilidad Operativa</w:t>
      </w:r>
      <w:bookmarkEnd w:id="156"/>
      <w:bookmarkEnd w:id="157"/>
      <w:bookmarkEnd w:id="158"/>
    </w:p>
    <w:p w14:paraId="7290F3EA" w14:textId="3BB78770" w:rsidR="00296D3A" w:rsidRDefault="00296D3A" w:rsidP="00A26684">
      <w:pPr>
        <w:pStyle w:val="Ttulo3"/>
      </w:pPr>
      <w:bookmarkStart w:id="159" w:name="_Toc484123319"/>
      <w:bookmarkStart w:id="160" w:name="_Toc484123422"/>
      <w:bookmarkStart w:id="161" w:name="_Toc485332357"/>
      <w:r>
        <w:t>5.3</w:t>
      </w:r>
      <w:r w:rsidRPr="00496486">
        <w:t>.1 Análisis de Factibilidad Operativa</w:t>
      </w:r>
      <w:bookmarkEnd w:id="159"/>
      <w:bookmarkEnd w:id="160"/>
      <w:bookmarkEnd w:id="161"/>
    </w:p>
    <w:p w14:paraId="630D385D" w14:textId="546FA763" w:rsidR="00296D3A" w:rsidRDefault="00296D3A" w:rsidP="00A26684">
      <w:r w:rsidRPr="00496486">
        <w:t>La factibilidad Operativa ayuda a saber si el sistema puesto en marcha será utilizado por los usuarios finales. Lo anterior se logra realizando un estudio de éstos últimos respecto a la posesión de Smartphone con Android como sistema operativo.</w:t>
      </w:r>
    </w:p>
    <w:p w14:paraId="40BEC2A5" w14:textId="46D78A3B" w:rsidR="00296D3A" w:rsidRDefault="00936FD3" w:rsidP="00936FD3">
      <w:r w:rsidRPr="00936FD3">
        <w:t xml:space="preserve">Según el estudio demostrado por eMarketer  (http://iabtrends.cl/2016/08/09/chile-lidera-el-uso-de-smartphones-en-latinomaerica-con-7-9-millones-de-usuarios/) Chile es uno de los países que tiene mayor posesión de teléfonos inteligentes en Latinoamérica. adicional a la </w:t>
      </w:r>
      <w:r w:rsidRPr="00936FD3">
        <w:lastRenderedPageBreak/>
        <w:t>publicación en donde el gobierno de chile investigó los quehaceres de los chilenos en el tiempo libre (http://www.cultura.gob.cl/institucional/informe-cultura-tiempo-libre-2014/) nos indica que el consumo de eventos sociales en chile lidera.</w:t>
      </w:r>
    </w:p>
    <w:p w14:paraId="713E193E" w14:textId="2240E6D0" w:rsidR="00296D3A" w:rsidRPr="00496486" w:rsidRDefault="00296D3A" w:rsidP="00A26684">
      <w:pPr>
        <w:pStyle w:val="Ttulo3"/>
      </w:pPr>
      <w:bookmarkStart w:id="162" w:name="_Toc484123320"/>
      <w:bookmarkStart w:id="163" w:name="_Toc484123423"/>
      <w:bookmarkStart w:id="164" w:name="_Toc485332358"/>
      <w:r>
        <w:t>5.3</w:t>
      </w:r>
      <w:r w:rsidRPr="00496486">
        <w:t>.2 Conclusión</w:t>
      </w:r>
      <w:bookmarkEnd w:id="162"/>
      <w:bookmarkEnd w:id="163"/>
      <w:bookmarkEnd w:id="164"/>
    </w:p>
    <w:p w14:paraId="28075041" w14:textId="20268879" w:rsidR="00296D3A" w:rsidRPr="00676013" w:rsidRDefault="00296D3A" w:rsidP="00A26684">
      <w:r w:rsidRPr="00496486">
        <w:t>Respecto al estudio que se realizó en esta sección, se concluye que el sistema puesto en marcha es viable, ya que es una herramienta que será usada por la población chilena y dado el método que se utilizó para el análisis de la usabilidad se garantiza que será una herramienta que brindará una buena expe</w:t>
      </w:r>
      <w:r>
        <w:t>riencia a los usuarios finales.</w:t>
      </w:r>
    </w:p>
    <w:p w14:paraId="3B9E8F7A" w14:textId="7281173C" w:rsidR="00296D3A" w:rsidRDefault="00296D3A" w:rsidP="00A26684">
      <w:pPr>
        <w:pStyle w:val="Ttulo2"/>
      </w:pPr>
      <w:bookmarkStart w:id="165" w:name="_Toc484123321"/>
      <w:bookmarkStart w:id="166" w:name="_Toc484123424"/>
      <w:bookmarkStart w:id="167" w:name="_Toc485332359"/>
      <w:r>
        <w:t>5.4</w:t>
      </w:r>
      <w:r w:rsidRPr="0041535E">
        <w:t xml:space="preserve"> Factibilidad Económica</w:t>
      </w:r>
      <w:bookmarkEnd w:id="165"/>
      <w:bookmarkEnd w:id="166"/>
      <w:bookmarkEnd w:id="167"/>
    </w:p>
    <w:p w14:paraId="228E4DF1" w14:textId="19DFE421" w:rsidR="00296D3A" w:rsidRPr="00496486" w:rsidRDefault="00296D3A" w:rsidP="00A26684">
      <w:r w:rsidRPr="00496486">
        <w:t>La factibilidad Económica ayuda a conocer o determinar la posibilidad de desarrollar el Proyecto en base a la estimación de costos y beneficios económicos que se obtendrán una vez puesto en marcha el Proyecto.</w:t>
      </w:r>
    </w:p>
    <w:p w14:paraId="61AD7A52" w14:textId="49C27DEF" w:rsidR="00296D3A" w:rsidRPr="00496486" w:rsidRDefault="00296D3A" w:rsidP="00A26684">
      <w:r w:rsidRPr="00496486">
        <w:t>Se utilizará el indicador VAN (Valor Actual Neto) para determinar la factibilidad económica del Proyecto, es decir, si el producto es o no rentable.</w:t>
      </w:r>
    </w:p>
    <w:p w14:paraId="559DCD7C" w14:textId="2A173B6F" w:rsidR="00296D3A" w:rsidRDefault="00296D3A" w:rsidP="00A26684">
      <w:r w:rsidRPr="00496486">
        <w:t xml:space="preserve">El horizonte con el que se evaluará el Proyecto en cuestión es de </w:t>
      </w:r>
      <w:r>
        <w:t>3</w:t>
      </w:r>
      <w:r w:rsidRPr="00496486">
        <w:t xml:space="preserve"> años.</w:t>
      </w:r>
    </w:p>
    <w:p w14:paraId="4FF295AF" w14:textId="74228402" w:rsidR="00296D3A" w:rsidRPr="00A26684" w:rsidRDefault="00296D3A" w:rsidP="00A26684">
      <w:pPr>
        <w:pStyle w:val="Ttulo3"/>
      </w:pPr>
      <w:bookmarkStart w:id="168" w:name="_Toc484123322"/>
      <w:bookmarkStart w:id="169" w:name="_Toc484123425"/>
      <w:bookmarkStart w:id="170" w:name="_Toc485332360"/>
      <w:r>
        <w:t>5.4</w:t>
      </w:r>
      <w:r w:rsidRPr="00496486">
        <w:t xml:space="preserve">.1 </w:t>
      </w:r>
      <w:r>
        <w:t>Determinación de Costos</w:t>
      </w:r>
      <w:bookmarkEnd w:id="168"/>
      <w:bookmarkEnd w:id="169"/>
      <w:bookmarkEnd w:id="170"/>
    </w:p>
    <w:p w14:paraId="2865305E" w14:textId="6978599A" w:rsidR="00296D3A" w:rsidRPr="00EC0F7F" w:rsidRDefault="00296D3A" w:rsidP="00A26684">
      <w:pPr>
        <w:pStyle w:val="Ttulo4"/>
      </w:pPr>
      <w:bookmarkStart w:id="171" w:name="_Toc484123323"/>
      <w:bookmarkStart w:id="172" w:name="_Toc485332361"/>
      <w:r>
        <w:t>5.4</w:t>
      </w:r>
      <w:r w:rsidRPr="00EC0F7F">
        <w:t>.1.1 Costo de Desarrollo</w:t>
      </w:r>
      <w:bookmarkEnd w:id="171"/>
      <w:bookmarkEnd w:id="172"/>
    </w:p>
    <w:p w14:paraId="2F38A002" w14:textId="3DA56C12" w:rsidR="00296D3A" w:rsidRDefault="00296D3A" w:rsidP="00A26684">
      <w:r w:rsidRPr="00B10DED">
        <w:t xml:space="preserve">Se requiere de dos Ingenieros Civiles en Informática para el desarrollo del Sistema, los cuales poseen un costo de hora/hombre de $ </w:t>
      </w:r>
      <w:r>
        <w:t>7</w:t>
      </w:r>
      <w:r w:rsidRPr="00B10DED">
        <w:t xml:space="preserve">.000 c/u.- La duración total del Proyecto está estimada en </w:t>
      </w:r>
      <w:r>
        <w:t>2 (1/2)</w:t>
      </w:r>
      <w:r w:rsidRPr="00B10DED">
        <w:t xml:space="preserve"> meses aproximadamente (</w:t>
      </w:r>
      <w:r>
        <w:t>10</w:t>
      </w:r>
      <w:r w:rsidRPr="00B10DED">
        <w:t xml:space="preserve"> semanas) considerando un trabajo de </w:t>
      </w:r>
      <w:r>
        <w:t>30</w:t>
      </w:r>
      <w:r w:rsidRPr="00B10DED">
        <w:t xml:space="preserve"> horas semanales. </w:t>
      </w:r>
      <w:r>
        <w:t>Esto genera un gasto total de desarrollo de $4.200.000 aproximadamente.</w:t>
      </w:r>
    </w:p>
    <w:p w14:paraId="2A5F26B9" w14:textId="2D83998F" w:rsidR="00296D3A" w:rsidRPr="00EC0F7F" w:rsidRDefault="00296D3A" w:rsidP="00A26684">
      <w:pPr>
        <w:pStyle w:val="Ttulo4"/>
      </w:pPr>
      <w:bookmarkStart w:id="173" w:name="_Toc484123324"/>
      <w:bookmarkStart w:id="174" w:name="_Toc485332362"/>
      <w:r>
        <w:t>5.4</w:t>
      </w:r>
      <w:r w:rsidRPr="00EC0F7F">
        <w:t>.1.2 Costo de Implementación</w:t>
      </w:r>
      <w:bookmarkEnd w:id="173"/>
      <w:bookmarkEnd w:id="174"/>
    </w:p>
    <w:p w14:paraId="5A053630" w14:textId="6467469A" w:rsidR="00296D3A" w:rsidRDefault="00296D3A" w:rsidP="00A26684">
      <w:r>
        <w:t>Los Costos de implementación se determinan a partir de los requerimientos técnicos para el desarrollo presentados en los puntos 5.2.1, 5.2.2</w:t>
      </w:r>
    </w:p>
    <w:p w14:paraId="5F909C17" w14:textId="59CA3E68" w:rsidR="00A26684" w:rsidRPr="00936FD3" w:rsidRDefault="00296D3A" w:rsidP="00936FD3">
      <w:pPr>
        <w:pStyle w:val="Prrafodelista"/>
        <w:numPr>
          <w:ilvl w:val="0"/>
          <w:numId w:val="16"/>
        </w:numPr>
        <w:rPr>
          <w:rFonts w:eastAsia="Times New Roman"/>
        </w:rPr>
      </w:pPr>
      <w:r>
        <w:rPr>
          <w:rFonts w:eastAsia="Times New Roman"/>
        </w:rPr>
        <w:t>Un computador que posee las características mencionadas anteriormente tiene un valor aproximado de $500.000, el software que ocupa tiene un valor de $30.000 (Licencia de Windows) y $439.000 la licencia de JetBrains</w:t>
      </w:r>
    </w:p>
    <w:p w14:paraId="252BB202" w14:textId="2FD37DDF" w:rsidR="00296D3A" w:rsidRPr="00EC0F7F" w:rsidRDefault="00296D3A" w:rsidP="00A26684">
      <w:pPr>
        <w:pStyle w:val="Ttulo4"/>
      </w:pPr>
      <w:bookmarkStart w:id="175" w:name="_Toc484123325"/>
      <w:bookmarkStart w:id="176" w:name="_Toc485332363"/>
      <w:r>
        <w:lastRenderedPageBreak/>
        <w:t>5.4</w:t>
      </w:r>
      <w:r w:rsidRPr="00EC0F7F">
        <w:t>.1.3 Costo de Operación</w:t>
      </w:r>
      <w:bookmarkEnd w:id="175"/>
      <w:bookmarkEnd w:id="176"/>
    </w:p>
    <w:p w14:paraId="1858BAC4" w14:textId="72C48CFC" w:rsidR="00296D3A" w:rsidRDefault="00296D3A" w:rsidP="00A26684">
      <w:pPr>
        <w:pStyle w:val="Prrafodelista"/>
        <w:numPr>
          <w:ilvl w:val="0"/>
          <w:numId w:val="17"/>
        </w:numPr>
        <w:rPr>
          <w:rFonts w:eastAsia="Times New Roman"/>
        </w:rPr>
      </w:pPr>
      <w:r>
        <w:rPr>
          <w:rFonts w:eastAsia="Times New Roman"/>
        </w:rPr>
        <w:t>Se necesita un servidor web para la puesta en marcha, el hosting tiene un costo de $65.000 anual.</w:t>
      </w:r>
    </w:p>
    <w:p w14:paraId="06718A3D" w14:textId="031271D2" w:rsidR="00296D3A" w:rsidRPr="00A26684" w:rsidRDefault="00296D3A" w:rsidP="00A26684">
      <w:pPr>
        <w:pStyle w:val="Prrafodelista"/>
        <w:numPr>
          <w:ilvl w:val="0"/>
          <w:numId w:val="17"/>
        </w:numPr>
        <w:rPr>
          <w:rFonts w:eastAsia="Times New Roman"/>
        </w:rPr>
      </w:pPr>
      <w:r>
        <w:rPr>
          <w:rFonts w:eastAsia="Times New Roman"/>
        </w:rPr>
        <w:t>El valor del arriendo del servidor de desarrollo (Web Service) es de $50.000 mensual.</w:t>
      </w:r>
    </w:p>
    <w:p w14:paraId="4CD0F571" w14:textId="54A4A565" w:rsidR="00296D3A" w:rsidRPr="00EC0F7F" w:rsidRDefault="00296D3A" w:rsidP="00A26684">
      <w:pPr>
        <w:pStyle w:val="Ttulo4"/>
      </w:pPr>
      <w:bookmarkStart w:id="177" w:name="_Toc484123326"/>
      <w:bookmarkStart w:id="178" w:name="_Toc485332364"/>
      <w:r>
        <w:t>5.4</w:t>
      </w:r>
      <w:r w:rsidRPr="00EC0F7F">
        <w:t>.1.4 Resumen de Costo</w:t>
      </w:r>
      <w:bookmarkEnd w:id="177"/>
      <w:bookmarkEnd w:id="178"/>
    </w:p>
    <w:p w14:paraId="3E6BBAFA" w14:textId="1A12FE4F" w:rsidR="00296D3A" w:rsidRPr="00826FAF" w:rsidRDefault="00296D3A" w:rsidP="00A26684">
      <w:r w:rsidRPr="00826FAF">
        <w:t xml:space="preserve">A continuación, se muestra una tabla </w:t>
      </w:r>
      <w:r>
        <w:t xml:space="preserve">resumen que contiene los costos </w:t>
      </w:r>
      <w:r w:rsidRPr="00826FAF">
        <w:t>identificados en las 3 secciones anteriores.</w:t>
      </w:r>
    </w:p>
    <w:tbl>
      <w:tblPr>
        <w:tblStyle w:val="Tabladecuadrcula4-nfasis1"/>
        <w:tblW w:w="8757" w:type="dxa"/>
        <w:tblLayout w:type="fixed"/>
        <w:tblLook w:val="04A0" w:firstRow="1" w:lastRow="0" w:firstColumn="1" w:lastColumn="0" w:noHBand="0" w:noVBand="1"/>
      </w:tblPr>
      <w:tblGrid>
        <w:gridCol w:w="3938"/>
        <w:gridCol w:w="2153"/>
        <w:gridCol w:w="2666"/>
      </w:tblGrid>
      <w:tr w:rsidR="00296D3A" w:rsidRPr="003B592A" w14:paraId="2B922226"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tcPr>
          <w:p w14:paraId="45F0E86E" w14:textId="77777777" w:rsidR="00296D3A" w:rsidRPr="003B592A" w:rsidRDefault="00296D3A" w:rsidP="00A26684">
            <w:r>
              <w:t>Costos de Desarrollo</w:t>
            </w:r>
          </w:p>
        </w:tc>
        <w:tc>
          <w:tcPr>
            <w:tcW w:w="4819" w:type="dxa"/>
            <w:gridSpan w:val="2"/>
          </w:tcPr>
          <w:p w14:paraId="4611951C"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p>
        </w:tc>
      </w:tr>
      <w:tr w:rsidR="00296D3A" w:rsidRPr="003B592A" w14:paraId="42720742"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gridSpan w:val="2"/>
          </w:tcPr>
          <w:p w14:paraId="2034D084" w14:textId="77777777" w:rsidR="00296D3A" w:rsidRPr="00936FD3" w:rsidRDefault="00296D3A" w:rsidP="00A26684">
            <w:pPr>
              <w:rPr>
                <w:b w:val="0"/>
              </w:rPr>
            </w:pPr>
            <w:r w:rsidRPr="00936FD3">
              <w:rPr>
                <w:b w:val="0"/>
              </w:rPr>
              <w:t>Costo personal de desarrollo</w:t>
            </w:r>
          </w:p>
        </w:tc>
        <w:tc>
          <w:tcPr>
            <w:tcW w:w="2666" w:type="dxa"/>
          </w:tcPr>
          <w:p w14:paraId="25302116" w14:textId="77777777" w:rsidR="00296D3A" w:rsidRPr="00CD04BF" w:rsidRDefault="00296D3A" w:rsidP="00936FD3">
            <w:pPr>
              <w:jc w:val="right"/>
              <w:cnfStyle w:val="000000100000" w:firstRow="0" w:lastRow="0" w:firstColumn="0" w:lastColumn="0" w:oddVBand="0" w:evenVBand="0" w:oddHBand="1" w:evenHBand="0" w:firstRowFirstColumn="0" w:firstRowLastColumn="0" w:lastRowFirstColumn="0" w:lastRowLastColumn="0"/>
            </w:pPr>
            <w:r>
              <w:t>$4.200.000</w:t>
            </w:r>
          </w:p>
        </w:tc>
      </w:tr>
      <w:tr w:rsidR="00296D3A" w:rsidRPr="003B592A" w14:paraId="417A0724" w14:textId="77777777" w:rsidTr="00CC5F4D">
        <w:tc>
          <w:tcPr>
            <w:cnfStyle w:val="001000000000" w:firstRow="0" w:lastRow="0" w:firstColumn="1" w:lastColumn="0" w:oddVBand="0" w:evenVBand="0" w:oddHBand="0" w:evenHBand="0" w:firstRowFirstColumn="0" w:firstRowLastColumn="0" w:lastRowFirstColumn="0" w:lastRowLastColumn="0"/>
            <w:tcW w:w="6091" w:type="dxa"/>
            <w:gridSpan w:val="2"/>
          </w:tcPr>
          <w:p w14:paraId="2B8D46A5" w14:textId="77777777" w:rsidR="00296D3A" w:rsidRPr="00CD04BF" w:rsidRDefault="00296D3A" w:rsidP="00A26684">
            <w:r>
              <w:t>Total</w:t>
            </w:r>
          </w:p>
        </w:tc>
        <w:tc>
          <w:tcPr>
            <w:tcW w:w="2666" w:type="dxa"/>
          </w:tcPr>
          <w:p w14:paraId="65DBEF59" w14:textId="77777777" w:rsidR="00296D3A" w:rsidRPr="00CD04BF" w:rsidRDefault="00296D3A" w:rsidP="00936FD3">
            <w:pPr>
              <w:jc w:val="right"/>
              <w:cnfStyle w:val="000000000000" w:firstRow="0" w:lastRow="0" w:firstColumn="0" w:lastColumn="0" w:oddVBand="0" w:evenVBand="0" w:oddHBand="0" w:evenHBand="0" w:firstRowFirstColumn="0" w:firstRowLastColumn="0" w:lastRowFirstColumn="0" w:lastRowLastColumn="0"/>
            </w:pPr>
            <w:r>
              <w:t>$4.200.00</w:t>
            </w:r>
          </w:p>
        </w:tc>
      </w:tr>
    </w:tbl>
    <w:p w14:paraId="0170D9CE" w14:textId="77777777" w:rsidR="00296D3A" w:rsidRDefault="00296D3A" w:rsidP="00A26684"/>
    <w:tbl>
      <w:tblPr>
        <w:tblStyle w:val="Tabladecuadrcula4-nfasis1"/>
        <w:tblW w:w="8757" w:type="dxa"/>
        <w:tblLayout w:type="fixed"/>
        <w:tblLook w:val="04A0" w:firstRow="1" w:lastRow="0" w:firstColumn="1" w:lastColumn="0" w:noHBand="0" w:noVBand="1"/>
      </w:tblPr>
      <w:tblGrid>
        <w:gridCol w:w="3938"/>
        <w:gridCol w:w="2153"/>
        <w:gridCol w:w="2666"/>
      </w:tblGrid>
      <w:tr w:rsidR="00296D3A" w:rsidRPr="003B592A" w14:paraId="27043BA4"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tcPr>
          <w:p w14:paraId="616072A0" w14:textId="77777777" w:rsidR="00296D3A" w:rsidRPr="003B592A" w:rsidRDefault="00296D3A" w:rsidP="00A26684">
            <w:r>
              <w:t>Costos de Implementación</w:t>
            </w:r>
          </w:p>
        </w:tc>
        <w:tc>
          <w:tcPr>
            <w:tcW w:w="4819" w:type="dxa"/>
            <w:gridSpan w:val="2"/>
          </w:tcPr>
          <w:p w14:paraId="4C1A4635"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p>
        </w:tc>
      </w:tr>
      <w:tr w:rsidR="00296D3A" w:rsidRPr="00CD04BF" w14:paraId="04C7BFF8"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gridSpan w:val="2"/>
          </w:tcPr>
          <w:p w14:paraId="6870DAFE" w14:textId="77777777" w:rsidR="00296D3A" w:rsidRPr="00936FD3" w:rsidRDefault="00296D3A" w:rsidP="00A26684">
            <w:pPr>
              <w:rPr>
                <w:b w:val="0"/>
              </w:rPr>
            </w:pPr>
            <w:r w:rsidRPr="00936FD3">
              <w:rPr>
                <w:b w:val="0"/>
              </w:rPr>
              <w:t>Computadores</w:t>
            </w:r>
          </w:p>
        </w:tc>
        <w:tc>
          <w:tcPr>
            <w:tcW w:w="2666" w:type="dxa"/>
          </w:tcPr>
          <w:p w14:paraId="4C8E2900" w14:textId="77777777" w:rsidR="00296D3A" w:rsidRPr="00CD04BF" w:rsidRDefault="00296D3A" w:rsidP="00936FD3">
            <w:pPr>
              <w:jc w:val="right"/>
              <w:cnfStyle w:val="000000100000" w:firstRow="0" w:lastRow="0" w:firstColumn="0" w:lastColumn="0" w:oddVBand="0" w:evenVBand="0" w:oddHBand="1" w:evenHBand="0" w:firstRowFirstColumn="0" w:firstRowLastColumn="0" w:lastRowFirstColumn="0" w:lastRowLastColumn="0"/>
            </w:pPr>
            <w:r>
              <w:t>$1.000.000</w:t>
            </w:r>
          </w:p>
        </w:tc>
      </w:tr>
      <w:tr w:rsidR="00296D3A" w:rsidRPr="00CD04BF" w14:paraId="0BD9A0D8" w14:textId="77777777" w:rsidTr="00CC5F4D">
        <w:tc>
          <w:tcPr>
            <w:cnfStyle w:val="001000000000" w:firstRow="0" w:lastRow="0" w:firstColumn="1" w:lastColumn="0" w:oddVBand="0" w:evenVBand="0" w:oddHBand="0" w:evenHBand="0" w:firstRowFirstColumn="0" w:firstRowLastColumn="0" w:lastRowFirstColumn="0" w:lastRowLastColumn="0"/>
            <w:tcW w:w="6091" w:type="dxa"/>
            <w:gridSpan w:val="2"/>
          </w:tcPr>
          <w:p w14:paraId="7E1C2DD5" w14:textId="77777777" w:rsidR="00296D3A" w:rsidRPr="00936FD3" w:rsidRDefault="00296D3A" w:rsidP="00A26684">
            <w:pPr>
              <w:rPr>
                <w:b w:val="0"/>
              </w:rPr>
            </w:pPr>
            <w:r w:rsidRPr="00936FD3">
              <w:rPr>
                <w:b w:val="0"/>
              </w:rPr>
              <w:t>Licencia JetBrain</w:t>
            </w:r>
          </w:p>
        </w:tc>
        <w:tc>
          <w:tcPr>
            <w:tcW w:w="2666" w:type="dxa"/>
          </w:tcPr>
          <w:p w14:paraId="1A17530C" w14:textId="77777777" w:rsidR="00296D3A" w:rsidRDefault="00296D3A" w:rsidP="00936FD3">
            <w:pPr>
              <w:jc w:val="right"/>
              <w:cnfStyle w:val="000000000000" w:firstRow="0" w:lastRow="0" w:firstColumn="0" w:lastColumn="0" w:oddVBand="0" w:evenVBand="0" w:oddHBand="0" w:evenHBand="0" w:firstRowFirstColumn="0" w:firstRowLastColumn="0" w:lastRowFirstColumn="0" w:lastRowLastColumn="0"/>
            </w:pPr>
            <w:r>
              <w:t>$878.000</w:t>
            </w:r>
          </w:p>
        </w:tc>
      </w:tr>
      <w:tr w:rsidR="00296D3A" w:rsidRPr="00CD04BF" w14:paraId="1E4D9D90"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gridSpan w:val="2"/>
          </w:tcPr>
          <w:p w14:paraId="36FC3BC3" w14:textId="77777777" w:rsidR="00296D3A" w:rsidRPr="00936FD3" w:rsidRDefault="00296D3A" w:rsidP="00A26684">
            <w:pPr>
              <w:rPr>
                <w:b w:val="0"/>
              </w:rPr>
            </w:pPr>
            <w:r w:rsidRPr="00936FD3">
              <w:rPr>
                <w:b w:val="0"/>
              </w:rPr>
              <w:t>Licencia Windows</w:t>
            </w:r>
          </w:p>
        </w:tc>
        <w:tc>
          <w:tcPr>
            <w:tcW w:w="2666" w:type="dxa"/>
          </w:tcPr>
          <w:p w14:paraId="058D71A6" w14:textId="77777777" w:rsidR="00296D3A" w:rsidRDefault="00296D3A" w:rsidP="00936FD3">
            <w:pPr>
              <w:jc w:val="right"/>
              <w:cnfStyle w:val="000000100000" w:firstRow="0" w:lastRow="0" w:firstColumn="0" w:lastColumn="0" w:oddVBand="0" w:evenVBand="0" w:oddHBand="1" w:evenHBand="0" w:firstRowFirstColumn="0" w:firstRowLastColumn="0" w:lastRowFirstColumn="0" w:lastRowLastColumn="0"/>
            </w:pPr>
            <w:r>
              <w:t>$60.000</w:t>
            </w:r>
          </w:p>
        </w:tc>
      </w:tr>
      <w:tr w:rsidR="00296D3A" w:rsidRPr="00CD04BF" w14:paraId="6A5426C9" w14:textId="77777777" w:rsidTr="00CC5F4D">
        <w:tc>
          <w:tcPr>
            <w:cnfStyle w:val="001000000000" w:firstRow="0" w:lastRow="0" w:firstColumn="1" w:lastColumn="0" w:oddVBand="0" w:evenVBand="0" w:oddHBand="0" w:evenHBand="0" w:firstRowFirstColumn="0" w:firstRowLastColumn="0" w:lastRowFirstColumn="0" w:lastRowLastColumn="0"/>
            <w:tcW w:w="6091" w:type="dxa"/>
            <w:gridSpan w:val="2"/>
          </w:tcPr>
          <w:p w14:paraId="22A24FE4" w14:textId="77777777" w:rsidR="00296D3A" w:rsidRPr="00CD04BF" w:rsidRDefault="00296D3A" w:rsidP="00A26684">
            <w:r>
              <w:t>Total</w:t>
            </w:r>
          </w:p>
        </w:tc>
        <w:tc>
          <w:tcPr>
            <w:tcW w:w="2666" w:type="dxa"/>
          </w:tcPr>
          <w:p w14:paraId="47DFA89B" w14:textId="77777777" w:rsidR="00296D3A" w:rsidRPr="00CD04BF" w:rsidRDefault="00296D3A" w:rsidP="00936FD3">
            <w:pPr>
              <w:jc w:val="right"/>
              <w:cnfStyle w:val="000000000000" w:firstRow="0" w:lastRow="0" w:firstColumn="0" w:lastColumn="0" w:oddVBand="0" w:evenVBand="0" w:oddHBand="0" w:evenHBand="0" w:firstRowFirstColumn="0" w:firstRowLastColumn="0" w:lastRowFirstColumn="0" w:lastRowLastColumn="0"/>
            </w:pPr>
            <w:r>
              <w:t>$1.938.000</w:t>
            </w:r>
          </w:p>
        </w:tc>
      </w:tr>
    </w:tbl>
    <w:p w14:paraId="3960DD1D" w14:textId="77777777" w:rsidR="00296D3A" w:rsidRDefault="00296D3A" w:rsidP="00A26684"/>
    <w:tbl>
      <w:tblPr>
        <w:tblStyle w:val="Tabladecuadrcula4-nfasis1"/>
        <w:tblW w:w="8757" w:type="dxa"/>
        <w:tblLayout w:type="fixed"/>
        <w:tblLook w:val="04A0" w:firstRow="1" w:lastRow="0" w:firstColumn="1" w:lastColumn="0" w:noHBand="0" w:noVBand="1"/>
      </w:tblPr>
      <w:tblGrid>
        <w:gridCol w:w="3938"/>
        <w:gridCol w:w="2153"/>
        <w:gridCol w:w="2666"/>
      </w:tblGrid>
      <w:tr w:rsidR="00296D3A" w:rsidRPr="003B592A" w14:paraId="1B4A0A1F"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tcPr>
          <w:p w14:paraId="540F712F" w14:textId="77777777" w:rsidR="00296D3A" w:rsidRPr="003B592A" w:rsidRDefault="00296D3A" w:rsidP="00A26684">
            <w:r>
              <w:t>Costos de Operación</w:t>
            </w:r>
          </w:p>
        </w:tc>
        <w:tc>
          <w:tcPr>
            <w:tcW w:w="4819" w:type="dxa"/>
            <w:gridSpan w:val="2"/>
          </w:tcPr>
          <w:p w14:paraId="6F75F522"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p>
        </w:tc>
      </w:tr>
      <w:tr w:rsidR="00296D3A" w:rsidRPr="00CD04BF" w14:paraId="417E8B7F"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gridSpan w:val="2"/>
          </w:tcPr>
          <w:p w14:paraId="027308FA" w14:textId="77777777" w:rsidR="00296D3A" w:rsidRPr="00936FD3" w:rsidRDefault="00296D3A" w:rsidP="00A26684">
            <w:pPr>
              <w:rPr>
                <w:b w:val="0"/>
              </w:rPr>
            </w:pPr>
            <w:r w:rsidRPr="00936FD3">
              <w:rPr>
                <w:b w:val="0"/>
              </w:rPr>
              <w:t>Servidor (Web Service)</w:t>
            </w:r>
          </w:p>
        </w:tc>
        <w:tc>
          <w:tcPr>
            <w:tcW w:w="2666" w:type="dxa"/>
          </w:tcPr>
          <w:p w14:paraId="122C1DC3" w14:textId="77777777" w:rsidR="00296D3A" w:rsidRPr="00CD04BF" w:rsidRDefault="00296D3A" w:rsidP="00936FD3">
            <w:pPr>
              <w:jc w:val="right"/>
              <w:cnfStyle w:val="000000100000" w:firstRow="0" w:lastRow="0" w:firstColumn="0" w:lastColumn="0" w:oddVBand="0" w:evenVBand="0" w:oddHBand="1" w:evenHBand="0" w:firstRowFirstColumn="0" w:firstRowLastColumn="0" w:lastRowFirstColumn="0" w:lastRowLastColumn="0"/>
            </w:pPr>
            <w:r>
              <w:t>$600.000</w:t>
            </w:r>
          </w:p>
        </w:tc>
      </w:tr>
      <w:tr w:rsidR="00296D3A" w:rsidRPr="00CD04BF" w14:paraId="75BD86A2" w14:textId="77777777" w:rsidTr="00CC5F4D">
        <w:tc>
          <w:tcPr>
            <w:cnfStyle w:val="001000000000" w:firstRow="0" w:lastRow="0" w:firstColumn="1" w:lastColumn="0" w:oddVBand="0" w:evenVBand="0" w:oddHBand="0" w:evenHBand="0" w:firstRowFirstColumn="0" w:firstRowLastColumn="0" w:lastRowFirstColumn="0" w:lastRowLastColumn="0"/>
            <w:tcW w:w="6091" w:type="dxa"/>
            <w:gridSpan w:val="2"/>
          </w:tcPr>
          <w:p w14:paraId="2EBA66D2" w14:textId="77777777" w:rsidR="00296D3A" w:rsidRPr="00936FD3" w:rsidRDefault="00296D3A" w:rsidP="00A26684">
            <w:pPr>
              <w:rPr>
                <w:b w:val="0"/>
              </w:rPr>
            </w:pPr>
            <w:r w:rsidRPr="00936FD3">
              <w:rPr>
                <w:b w:val="0"/>
              </w:rPr>
              <w:t>Hosting Web</w:t>
            </w:r>
          </w:p>
        </w:tc>
        <w:tc>
          <w:tcPr>
            <w:tcW w:w="2666" w:type="dxa"/>
          </w:tcPr>
          <w:p w14:paraId="40075E68" w14:textId="77777777" w:rsidR="00296D3A" w:rsidRDefault="00296D3A" w:rsidP="00936FD3">
            <w:pPr>
              <w:jc w:val="right"/>
              <w:cnfStyle w:val="000000000000" w:firstRow="0" w:lastRow="0" w:firstColumn="0" w:lastColumn="0" w:oddVBand="0" w:evenVBand="0" w:oddHBand="0" w:evenHBand="0" w:firstRowFirstColumn="0" w:firstRowLastColumn="0" w:lastRowFirstColumn="0" w:lastRowLastColumn="0"/>
            </w:pPr>
            <w:r>
              <w:t>$65.000</w:t>
            </w:r>
          </w:p>
        </w:tc>
      </w:tr>
      <w:tr w:rsidR="00296D3A" w:rsidRPr="00CD04BF" w14:paraId="723976E5"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1" w:type="dxa"/>
            <w:gridSpan w:val="2"/>
          </w:tcPr>
          <w:p w14:paraId="02E2E04E" w14:textId="77777777" w:rsidR="00296D3A" w:rsidRPr="00CD04BF" w:rsidRDefault="00296D3A" w:rsidP="00A26684">
            <w:r>
              <w:t>Total</w:t>
            </w:r>
          </w:p>
        </w:tc>
        <w:tc>
          <w:tcPr>
            <w:tcW w:w="2666" w:type="dxa"/>
          </w:tcPr>
          <w:p w14:paraId="54C3AFBB" w14:textId="77777777" w:rsidR="00296D3A" w:rsidRPr="00CD04BF" w:rsidRDefault="00296D3A" w:rsidP="00936FD3">
            <w:pPr>
              <w:jc w:val="right"/>
              <w:cnfStyle w:val="000000100000" w:firstRow="0" w:lastRow="0" w:firstColumn="0" w:lastColumn="0" w:oddVBand="0" w:evenVBand="0" w:oddHBand="1" w:evenHBand="0" w:firstRowFirstColumn="0" w:firstRowLastColumn="0" w:lastRowFirstColumn="0" w:lastRowLastColumn="0"/>
            </w:pPr>
            <w:r>
              <w:t>$665.000</w:t>
            </w:r>
          </w:p>
        </w:tc>
      </w:tr>
      <w:tr w:rsidR="00296D3A" w:rsidRPr="00CD04BF" w14:paraId="47FF610E" w14:textId="77777777" w:rsidTr="00CC5F4D">
        <w:tc>
          <w:tcPr>
            <w:cnfStyle w:val="001000000000" w:firstRow="0" w:lastRow="0" w:firstColumn="1" w:lastColumn="0" w:oddVBand="0" w:evenVBand="0" w:oddHBand="0" w:evenHBand="0" w:firstRowFirstColumn="0" w:firstRowLastColumn="0" w:lastRowFirstColumn="0" w:lastRowLastColumn="0"/>
            <w:tcW w:w="6091" w:type="dxa"/>
            <w:gridSpan w:val="2"/>
          </w:tcPr>
          <w:p w14:paraId="2193177E" w14:textId="77777777" w:rsidR="00296D3A" w:rsidRDefault="00296D3A" w:rsidP="00A26684">
            <w:r>
              <w:t>Costo Total</w:t>
            </w:r>
          </w:p>
        </w:tc>
        <w:tc>
          <w:tcPr>
            <w:tcW w:w="2666" w:type="dxa"/>
          </w:tcPr>
          <w:p w14:paraId="22F9109F" w14:textId="77777777" w:rsidR="00296D3A" w:rsidRDefault="00296D3A" w:rsidP="00936FD3">
            <w:pPr>
              <w:jc w:val="right"/>
              <w:cnfStyle w:val="000000000000" w:firstRow="0" w:lastRow="0" w:firstColumn="0" w:lastColumn="0" w:oddVBand="0" w:evenVBand="0" w:oddHBand="0" w:evenHBand="0" w:firstRowFirstColumn="0" w:firstRowLastColumn="0" w:lastRowFirstColumn="0" w:lastRowLastColumn="0"/>
            </w:pPr>
            <w:r>
              <w:t>$6.803.000</w:t>
            </w:r>
          </w:p>
        </w:tc>
      </w:tr>
    </w:tbl>
    <w:p w14:paraId="2C434DEC" w14:textId="4957EDF4" w:rsidR="00A26684" w:rsidRDefault="00296D3A" w:rsidP="00057BCE">
      <w:pPr>
        <w:pStyle w:val="Cita"/>
      </w:pPr>
      <w:r>
        <w:t xml:space="preserve">Tabla </w:t>
      </w:r>
      <w:r w:rsidR="00CC5F4D">
        <w:t>N°11</w:t>
      </w:r>
      <w:r>
        <w:t>: Resumen de Costos</w:t>
      </w:r>
      <w:r w:rsidR="00A26684">
        <w:br w:type="page"/>
      </w:r>
    </w:p>
    <w:p w14:paraId="14F37170" w14:textId="7E44EEE4" w:rsidR="00296D3A" w:rsidRPr="00A26684" w:rsidRDefault="00296D3A" w:rsidP="00A26684">
      <w:pPr>
        <w:pStyle w:val="Ttulo3"/>
      </w:pPr>
      <w:bookmarkStart w:id="179" w:name="_Toc484123327"/>
      <w:bookmarkStart w:id="180" w:name="_Toc484123426"/>
      <w:bookmarkStart w:id="181" w:name="_Toc485332365"/>
      <w:r>
        <w:lastRenderedPageBreak/>
        <w:t>5.4.2</w:t>
      </w:r>
      <w:r w:rsidRPr="00496486">
        <w:t xml:space="preserve"> </w:t>
      </w:r>
      <w:r>
        <w:t>Determinación de Ingresos y Beneficios</w:t>
      </w:r>
      <w:bookmarkEnd w:id="179"/>
      <w:bookmarkEnd w:id="180"/>
      <w:bookmarkEnd w:id="181"/>
    </w:p>
    <w:p w14:paraId="55FAB14D" w14:textId="6950859E" w:rsidR="00296D3A" w:rsidRPr="00A26684" w:rsidRDefault="00296D3A" w:rsidP="00F800F2">
      <w:r>
        <w:t>El ingreso será percibido mediante publicidad que se presentará en la pantalla de inicio de la aplicación y en los costados laterales del menú de la página web del sistema.</w:t>
      </w:r>
    </w:p>
    <w:p w14:paraId="3AAB85A9" w14:textId="406F4119" w:rsidR="00296D3A" w:rsidRPr="00A26684" w:rsidRDefault="00296D3A" w:rsidP="00F800F2">
      <w:r>
        <w:t>Se calcula que la aplicación será instalada en 70 dispositivos nuevos al mes, lo que implica que se generada un total de 450 clics por usuarios y un total de 1400 impresiones de anuncios al mes.</w:t>
      </w:r>
    </w:p>
    <w:p w14:paraId="613382BA" w14:textId="77777777" w:rsidR="00296D3A" w:rsidRPr="00240855" w:rsidRDefault="00296D3A" w:rsidP="00F800F2">
      <w:r>
        <w:t>Los valores promedios que pagan las compañías de publicidad por clic es de $10 y por impresión es de $4.</w:t>
      </w:r>
    </w:p>
    <w:tbl>
      <w:tblPr>
        <w:tblStyle w:val="Tabladecuadrcula4-nfasis1"/>
        <w:tblW w:w="6080" w:type="dxa"/>
        <w:jc w:val="center"/>
        <w:tblLayout w:type="fixed"/>
        <w:tblLook w:val="04A0" w:firstRow="1" w:lastRow="0" w:firstColumn="1" w:lastColumn="0" w:noHBand="0" w:noVBand="1"/>
      </w:tblPr>
      <w:tblGrid>
        <w:gridCol w:w="2734"/>
        <w:gridCol w:w="1495"/>
        <w:gridCol w:w="1851"/>
      </w:tblGrid>
      <w:tr w:rsidR="00C93060" w:rsidRPr="00C93060" w14:paraId="72300AD1" w14:textId="77777777" w:rsidTr="00CC5F4D">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734" w:type="dxa"/>
          </w:tcPr>
          <w:p w14:paraId="08519A57" w14:textId="77777777" w:rsidR="00C93060" w:rsidRPr="00C93060" w:rsidRDefault="00C93060" w:rsidP="00A26684">
            <w:r w:rsidRPr="00C93060">
              <w:t>Ingreso en el primer mes</w:t>
            </w:r>
          </w:p>
        </w:tc>
        <w:tc>
          <w:tcPr>
            <w:tcW w:w="3346" w:type="dxa"/>
            <w:gridSpan w:val="2"/>
          </w:tcPr>
          <w:p w14:paraId="3D9AAEC8" w14:textId="77777777" w:rsidR="00C93060" w:rsidRPr="00C93060" w:rsidRDefault="00C93060" w:rsidP="00A26684">
            <w:pPr>
              <w:cnfStyle w:val="100000000000" w:firstRow="1" w:lastRow="0" w:firstColumn="0" w:lastColumn="0" w:oddVBand="0" w:evenVBand="0" w:oddHBand="0" w:evenHBand="0" w:firstRowFirstColumn="0" w:firstRowLastColumn="0" w:lastRowFirstColumn="0" w:lastRowLastColumn="0"/>
            </w:pPr>
          </w:p>
        </w:tc>
      </w:tr>
      <w:tr w:rsidR="00C93060" w:rsidRPr="00C93060" w14:paraId="72AE343C" w14:textId="77777777" w:rsidTr="00CC5F4D">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4229" w:type="dxa"/>
            <w:gridSpan w:val="2"/>
          </w:tcPr>
          <w:p w14:paraId="381BDDCD" w14:textId="77777777" w:rsidR="00C93060" w:rsidRPr="00C93060" w:rsidRDefault="00C93060" w:rsidP="00A26684">
            <w:r w:rsidRPr="00C93060">
              <w:t>Ingreso por Impresión</w:t>
            </w:r>
          </w:p>
        </w:tc>
        <w:tc>
          <w:tcPr>
            <w:tcW w:w="1851" w:type="dxa"/>
          </w:tcPr>
          <w:p w14:paraId="2018CE47" w14:textId="77777777" w:rsidR="00C93060" w:rsidRPr="00C93060" w:rsidRDefault="00C93060" w:rsidP="00A26684">
            <w:pPr>
              <w:cnfStyle w:val="000000100000" w:firstRow="0" w:lastRow="0" w:firstColumn="0" w:lastColumn="0" w:oddVBand="0" w:evenVBand="0" w:oddHBand="1" w:evenHBand="0" w:firstRowFirstColumn="0" w:firstRowLastColumn="0" w:lastRowFirstColumn="0" w:lastRowLastColumn="0"/>
            </w:pPr>
            <w:r w:rsidRPr="00C93060">
              <w:t>$5.600</w:t>
            </w:r>
          </w:p>
        </w:tc>
      </w:tr>
      <w:tr w:rsidR="00C93060" w:rsidRPr="00C93060" w14:paraId="658D08AC" w14:textId="77777777" w:rsidTr="00CC5F4D">
        <w:trPr>
          <w:trHeight w:val="360"/>
          <w:jc w:val="center"/>
        </w:trPr>
        <w:tc>
          <w:tcPr>
            <w:cnfStyle w:val="001000000000" w:firstRow="0" w:lastRow="0" w:firstColumn="1" w:lastColumn="0" w:oddVBand="0" w:evenVBand="0" w:oddHBand="0" w:evenHBand="0" w:firstRowFirstColumn="0" w:firstRowLastColumn="0" w:lastRowFirstColumn="0" w:lastRowLastColumn="0"/>
            <w:tcW w:w="4229" w:type="dxa"/>
            <w:gridSpan w:val="2"/>
          </w:tcPr>
          <w:p w14:paraId="2016D5B7" w14:textId="77777777" w:rsidR="00C93060" w:rsidRPr="00C93060" w:rsidRDefault="00C93060" w:rsidP="00A26684">
            <w:r w:rsidRPr="00C93060">
              <w:t>Ingresos por Clic</w:t>
            </w:r>
          </w:p>
        </w:tc>
        <w:tc>
          <w:tcPr>
            <w:tcW w:w="1851" w:type="dxa"/>
          </w:tcPr>
          <w:p w14:paraId="271180F5" w14:textId="77777777" w:rsidR="00C93060" w:rsidRPr="00C93060" w:rsidRDefault="00C93060" w:rsidP="00A26684">
            <w:pPr>
              <w:cnfStyle w:val="000000000000" w:firstRow="0" w:lastRow="0" w:firstColumn="0" w:lastColumn="0" w:oddVBand="0" w:evenVBand="0" w:oddHBand="0" w:evenHBand="0" w:firstRowFirstColumn="0" w:firstRowLastColumn="0" w:lastRowFirstColumn="0" w:lastRowLastColumn="0"/>
            </w:pPr>
            <w:r w:rsidRPr="00C93060">
              <w:t>$4.500</w:t>
            </w:r>
          </w:p>
        </w:tc>
      </w:tr>
      <w:tr w:rsidR="00C93060" w:rsidRPr="00C93060" w14:paraId="21A129B8" w14:textId="77777777" w:rsidTr="00CC5F4D">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4229" w:type="dxa"/>
            <w:gridSpan w:val="2"/>
          </w:tcPr>
          <w:p w14:paraId="6E92AE3C" w14:textId="77777777" w:rsidR="00C93060" w:rsidRPr="00C93060" w:rsidRDefault="00C93060" w:rsidP="00A26684">
            <w:r w:rsidRPr="00C93060">
              <w:t>Total</w:t>
            </w:r>
          </w:p>
        </w:tc>
        <w:tc>
          <w:tcPr>
            <w:tcW w:w="1851" w:type="dxa"/>
          </w:tcPr>
          <w:p w14:paraId="0C332864" w14:textId="77777777" w:rsidR="00C93060" w:rsidRPr="00C93060" w:rsidRDefault="00C93060" w:rsidP="00A26684">
            <w:pPr>
              <w:cnfStyle w:val="000000100000" w:firstRow="0" w:lastRow="0" w:firstColumn="0" w:lastColumn="0" w:oddVBand="0" w:evenVBand="0" w:oddHBand="1" w:evenHBand="0" w:firstRowFirstColumn="0" w:firstRowLastColumn="0" w:lastRowFirstColumn="0" w:lastRowLastColumn="0"/>
            </w:pPr>
            <w:r w:rsidRPr="00C93060">
              <w:t>$10.100</w:t>
            </w:r>
          </w:p>
        </w:tc>
      </w:tr>
    </w:tbl>
    <w:p w14:paraId="0A6C821B" w14:textId="2450FADA" w:rsidR="00296D3A" w:rsidRPr="00EB1880" w:rsidRDefault="00CC5F4D" w:rsidP="00A26684">
      <w:pPr>
        <w:pStyle w:val="Cita"/>
        <w:sectPr w:rsidR="00296D3A" w:rsidRPr="00EB1880" w:rsidSect="00296D3A">
          <w:type w:val="continuous"/>
          <w:pgSz w:w="12240" w:h="15840"/>
          <w:pgMar w:top="1418" w:right="1701" w:bottom="1418" w:left="1701" w:header="0" w:footer="720" w:gutter="0"/>
          <w:cols w:space="720"/>
          <w:docGrid w:linePitch="299"/>
        </w:sectPr>
      </w:pPr>
      <w:r>
        <w:t>Tabla N°12</w:t>
      </w:r>
      <w:r w:rsidR="00A26684">
        <w:t>: Ingreso por publicidad</w:t>
      </w:r>
    </w:p>
    <w:p w14:paraId="215494F4" w14:textId="77777777" w:rsidR="00A26684" w:rsidRDefault="00A26684">
      <w:pPr>
        <w:spacing w:after="0" w:line="276" w:lineRule="auto"/>
        <w:jc w:val="left"/>
      </w:pPr>
      <w:r>
        <w:br w:type="page"/>
      </w:r>
    </w:p>
    <w:p w14:paraId="7747CAE3" w14:textId="77777777" w:rsidR="00A26684" w:rsidRDefault="00A26684" w:rsidP="00A26684">
      <w:pPr>
        <w:sectPr w:rsidR="00A26684">
          <w:type w:val="continuous"/>
          <w:pgSz w:w="12240" w:h="15840"/>
          <w:pgMar w:top="1418" w:right="1701" w:bottom="1418" w:left="1701" w:header="0" w:footer="720" w:gutter="0"/>
          <w:cols w:space="720"/>
        </w:sectPr>
      </w:pPr>
    </w:p>
    <w:p w14:paraId="7B056AE8" w14:textId="2E711F68" w:rsidR="00296D3A" w:rsidRPr="00A26684" w:rsidRDefault="00296D3A" w:rsidP="00A26684">
      <w:pPr>
        <w:rPr>
          <w:rFonts w:eastAsia="Trebuchet MS"/>
          <w:b/>
        </w:rPr>
      </w:pPr>
      <w:r w:rsidRPr="003E4075">
        <w:lastRenderedPageBreak/>
        <w:t xml:space="preserve">En la siguiente tabla se tabulan los ingresos que se obtendrán por concepto de publicidad en cada mes durante un período de </w:t>
      </w:r>
      <w:r>
        <w:t xml:space="preserve">3 </w:t>
      </w:r>
      <w:r w:rsidRPr="003E4075">
        <w:t>años</w:t>
      </w:r>
      <w:r w:rsidR="00A26684">
        <w:rPr>
          <w:rStyle w:val="Refdenotaalpie"/>
        </w:rPr>
        <w:footnoteReference w:id="3"/>
      </w:r>
      <w:r w:rsidRPr="003E4075">
        <w:rPr>
          <w:rFonts w:eastAsia="Trebuchet MS"/>
          <w:b/>
        </w:rPr>
        <w:t>.</w:t>
      </w:r>
    </w:p>
    <w:tbl>
      <w:tblPr>
        <w:tblStyle w:val="Tabladecuadrcula4-nfasis1"/>
        <w:tblW w:w="15021" w:type="dxa"/>
        <w:tblInd w:w="-1018" w:type="dxa"/>
        <w:tblLayout w:type="fixed"/>
        <w:tblLook w:val="04A0" w:firstRow="1" w:lastRow="0" w:firstColumn="1" w:lastColumn="0" w:noHBand="0" w:noVBand="1"/>
      </w:tblPr>
      <w:tblGrid>
        <w:gridCol w:w="1129"/>
        <w:gridCol w:w="1134"/>
        <w:gridCol w:w="1134"/>
        <w:gridCol w:w="1134"/>
        <w:gridCol w:w="1134"/>
        <w:gridCol w:w="1134"/>
        <w:gridCol w:w="1134"/>
        <w:gridCol w:w="1134"/>
        <w:gridCol w:w="1134"/>
        <w:gridCol w:w="1134"/>
        <w:gridCol w:w="1134"/>
        <w:gridCol w:w="1134"/>
        <w:gridCol w:w="1418"/>
      </w:tblGrid>
      <w:tr w:rsidR="00296D3A" w:rsidRPr="003B592A" w14:paraId="3D2CAEE5" w14:textId="77777777" w:rsidTr="00CC5F4D">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29" w:type="dxa"/>
          </w:tcPr>
          <w:p w14:paraId="19E34A3C" w14:textId="77777777" w:rsidR="00296D3A" w:rsidRPr="003B592A" w:rsidRDefault="00296D3A" w:rsidP="00A26684">
            <w:r>
              <w:t>1</w:t>
            </w:r>
          </w:p>
        </w:tc>
        <w:tc>
          <w:tcPr>
            <w:tcW w:w="1134" w:type="dxa"/>
          </w:tcPr>
          <w:p w14:paraId="3FA38E54"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2</w:t>
            </w:r>
          </w:p>
        </w:tc>
        <w:tc>
          <w:tcPr>
            <w:tcW w:w="1134" w:type="dxa"/>
          </w:tcPr>
          <w:p w14:paraId="0097FEA4"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3</w:t>
            </w:r>
          </w:p>
        </w:tc>
        <w:tc>
          <w:tcPr>
            <w:tcW w:w="1134" w:type="dxa"/>
          </w:tcPr>
          <w:p w14:paraId="6210900D"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4</w:t>
            </w:r>
          </w:p>
        </w:tc>
        <w:tc>
          <w:tcPr>
            <w:tcW w:w="1134" w:type="dxa"/>
          </w:tcPr>
          <w:p w14:paraId="30731E96"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5</w:t>
            </w:r>
          </w:p>
        </w:tc>
        <w:tc>
          <w:tcPr>
            <w:tcW w:w="1134" w:type="dxa"/>
          </w:tcPr>
          <w:p w14:paraId="4B6939F5"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6</w:t>
            </w:r>
          </w:p>
        </w:tc>
        <w:tc>
          <w:tcPr>
            <w:tcW w:w="1134" w:type="dxa"/>
          </w:tcPr>
          <w:p w14:paraId="1EE14133"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7</w:t>
            </w:r>
          </w:p>
        </w:tc>
        <w:tc>
          <w:tcPr>
            <w:tcW w:w="1134" w:type="dxa"/>
          </w:tcPr>
          <w:p w14:paraId="428F0929"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8</w:t>
            </w:r>
          </w:p>
        </w:tc>
        <w:tc>
          <w:tcPr>
            <w:tcW w:w="1134" w:type="dxa"/>
          </w:tcPr>
          <w:p w14:paraId="045F3640"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9</w:t>
            </w:r>
          </w:p>
        </w:tc>
        <w:tc>
          <w:tcPr>
            <w:tcW w:w="1134" w:type="dxa"/>
          </w:tcPr>
          <w:p w14:paraId="53B0EC3F"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10</w:t>
            </w:r>
          </w:p>
        </w:tc>
        <w:tc>
          <w:tcPr>
            <w:tcW w:w="1134" w:type="dxa"/>
          </w:tcPr>
          <w:p w14:paraId="4564132A"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11</w:t>
            </w:r>
          </w:p>
        </w:tc>
        <w:tc>
          <w:tcPr>
            <w:tcW w:w="1134" w:type="dxa"/>
          </w:tcPr>
          <w:p w14:paraId="2B4009C7"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12</w:t>
            </w:r>
          </w:p>
        </w:tc>
        <w:tc>
          <w:tcPr>
            <w:tcW w:w="1418" w:type="dxa"/>
          </w:tcPr>
          <w:p w14:paraId="52C3D0C3" w14:textId="77777777" w:rsidR="00296D3A" w:rsidRDefault="00296D3A" w:rsidP="00A26684">
            <w:pPr>
              <w:cnfStyle w:val="100000000000" w:firstRow="1" w:lastRow="0" w:firstColumn="0" w:lastColumn="0" w:oddVBand="0" w:evenVBand="0" w:oddHBand="0" w:evenHBand="0" w:firstRowFirstColumn="0" w:firstRowLastColumn="0" w:lastRowFirstColumn="0" w:lastRowLastColumn="0"/>
            </w:pPr>
            <w:r>
              <w:t>Total Anual</w:t>
            </w:r>
          </w:p>
        </w:tc>
      </w:tr>
      <w:tr w:rsidR="00296D3A" w:rsidRPr="00CD04BF" w14:paraId="213A11E3" w14:textId="77777777" w:rsidTr="00CC5F4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129" w:type="dxa"/>
          </w:tcPr>
          <w:p w14:paraId="763E49CD" w14:textId="77777777" w:rsidR="00296D3A" w:rsidRPr="00826FAF" w:rsidRDefault="00296D3A" w:rsidP="00A26684">
            <w:r>
              <w:t>$10.100</w:t>
            </w:r>
          </w:p>
        </w:tc>
        <w:tc>
          <w:tcPr>
            <w:tcW w:w="1134" w:type="dxa"/>
          </w:tcPr>
          <w:p w14:paraId="4EA229AB"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20.200</w:t>
            </w:r>
          </w:p>
        </w:tc>
        <w:tc>
          <w:tcPr>
            <w:tcW w:w="1134" w:type="dxa"/>
          </w:tcPr>
          <w:p w14:paraId="3E256A0D"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30.300</w:t>
            </w:r>
          </w:p>
        </w:tc>
        <w:tc>
          <w:tcPr>
            <w:tcW w:w="1134" w:type="dxa"/>
          </w:tcPr>
          <w:p w14:paraId="3C6241E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40.400</w:t>
            </w:r>
          </w:p>
        </w:tc>
        <w:tc>
          <w:tcPr>
            <w:tcW w:w="1134" w:type="dxa"/>
          </w:tcPr>
          <w:p w14:paraId="2086F1D8"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50.500</w:t>
            </w:r>
          </w:p>
        </w:tc>
        <w:tc>
          <w:tcPr>
            <w:tcW w:w="1134" w:type="dxa"/>
          </w:tcPr>
          <w:p w14:paraId="73F8A469"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60.600</w:t>
            </w:r>
          </w:p>
        </w:tc>
        <w:tc>
          <w:tcPr>
            <w:tcW w:w="1134" w:type="dxa"/>
          </w:tcPr>
          <w:p w14:paraId="24C8522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70.700</w:t>
            </w:r>
          </w:p>
        </w:tc>
        <w:tc>
          <w:tcPr>
            <w:tcW w:w="1134" w:type="dxa"/>
          </w:tcPr>
          <w:p w14:paraId="340434FA"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80.800</w:t>
            </w:r>
          </w:p>
        </w:tc>
        <w:tc>
          <w:tcPr>
            <w:tcW w:w="1134" w:type="dxa"/>
          </w:tcPr>
          <w:p w14:paraId="20712500"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90.900</w:t>
            </w:r>
          </w:p>
        </w:tc>
        <w:tc>
          <w:tcPr>
            <w:tcW w:w="1134" w:type="dxa"/>
          </w:tcPr>
          <w:p w14:paraId="2FA54419"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1.000</w:t>
            </w:r>
          </w:p>
        </w:tc>
        <w:tc>
          <w:tcPr>
            <w:tcW w:w="1134" w:type="dxa"/>
          </w:tcPr>
          <w:p w14:paraId="7232376A"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11.100</w:t>
            </w:r>
          </w:p>
        </w:tc>
        <w:tc>
          <w:tcPr>
            <w:tcW w:w="1134" w:type="dxa"/>
          </w:tcPr>
          <w:p w14:paraId="0B84D087"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21.200</w:t>
            </w:r>
          </w:p>
        </w:tc>
        <w:tc>
          <w:tcPr>
            <w:tcW w:w="1418" w:type="dxa"/>
          </w:tcPr>
          <w:p w14:paraId="014077A1"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777.800</w:t>
            </w:r>
          </w:p>
        </w:tc>
      </w:tr>
      <w:tr w:rsidR="00296D3A" w:rsidRPr="00CD04BF" w14:paraId="75D439D6" w14:textId="77777777" w:rsidTr="00CC5F4D">
        <w:trPr>
          <w:trHeight w:val="383"/>
        </w:trPr>
        <w:tc>
          <w:tcPr>
            <w:cnfStyle w:val="001000000000" w:firstRow="0" w:lastRow="0" w:firstColumn="1" w:lastColumn="0" w:oddVBand="0" w:evenVBand="0" w:oddHBand="0" w:evenHBand="0" w:firstRowFirstColumn="0" w:firstRowLastColumn="0" w:lastRowFirstColumn="0" w:lastRowLastColumn="0"/>
            <w:tcW w:w="1129" w:type="dxa"/>
          </w:tcPr>
          <w:p w14:paraId="4BCD065C" w14:textId="77777777" w:rsidR="00296D3A" w:rsidRPr="00EC0F7F" w:rsidRDefault="00296D3A" w:rsidP="00A26684">
            <w:r>
              <w:t>$131.300</w:t>
            </w:r>
          </w:p>
        </w:tc>
        <w:tc>
          <w:tcPr>
            <w:tcW w:w="1134" w:type="dxa"/>
          </w:tcPr>
          <w:p w14:paraId="1379D50C"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41.400</w:t>
            </w:r>
          </w:p>
        </w:tc>
        <w:tc>
          <w:tcPr>
            <w:tcW w:w="1134" w:type="dxa"/>
          </w:tcPr>
          <w:p w14:paraId="43EEF271"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51.500</w:t>
            </w:r>
          </w:p>
        </w:tc>
        <w:tc>
          <w:tcPr>
            <w:tcW w:w="1134" w:type="dxa"/>
          </w:tcPr>
          <w:p w14:paraId="40D7C506"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61.600</w:t>
            </w:r>
          </w:p>
        </w:tc>
        <w:tc>
          <w:tcPr>
            <w:tcW w:w="1134" w:type="dxa"/>
          </w:tcPr>
          <w:p w14:paraId="30AE4734"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71.700</w:t>
            </w:r>
          </w:p>
        </w:tc>
        <w:tc>
          <w:tcPr>
            <w:tcW w:w="1134" w:type="dxa"/>
          </w:tcPr>
          <w:p w14:paraId="28EE6F6F"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81.800</w:t>
            </w:r>
          </w:p>
        </w:tc>
        <w:tc>
          <w:tcPr>
            <w:tcW w:w="1134" w:type="dxa"/>
          </w:tcPr>
          <w:p w14:paraId="5E35AB1F"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191.900</w:t>
            </w:r>
          </w:p>
        </w:tc>
        <w:tc>
          <w:tcPr>
            <w:tcW w:w="1134" w:type="dxa"/>
          </w:tcPr>
          <w:p w14:paraId="4BF2AE23"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02.000</w:t>
            </w:r>
          </w:p>
        </w:tc>
        <w:tc>
          <w:tcPr>
            <w:tcW w:w="1134" w:type="dxa"/>
          </w:tcPr>
          <w:p w14:paraId="380F4171"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12.100</w:t>
            </w:r>
          </w:p>
        </w:tc>
        <w:tc>
          <w:tcPr>
            <w:tcW w:w="1134" w:type="dxa"/>
          </w:tcPr>
          <w:p w14:paraId="3C4E65E4"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22.200</w:t>
            </w:r>
          </w:p>
        </w:tc>
        <w:tc>
          <w:tcPr>
            <w:tcW w:w="1134" w:type="dxa"/>
          </w:tcPr>
          <w:p w14:paraId="26A7AD80"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32.300</w:t>
            </w:r>
          </w:p>
        </w:tc>
        <w:tc>
          <w:tcPr>
            <w:tcW w:w="1134" w:type="dxa"/>
          </w:tcPr>
          <w:p w14:paraId="09B7E0E5"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42.400</w:t>
            </w:r>
          </w:p>
        </w:tc>
        <w:tc>
          <w:tcPr>
            <w:tcW w:w="1418" w:type="dxa"/>
          </w:tcPr>
          <w:p w14:paraId="6E3B590D" w14:textId="77777777" w:rsidR="00296D3A" w:rsidRDefault="00296D3A" w:rsidP="00A26684">
            <w:pPr>
              <w:cnfStyle w:val="000000000000" w:firstRow="0" w:lastRow="0" w:firstColumn="0" w:lastColumn="0" w:oddVBand="0" w:evenVBand="0" w:oddHBand="0" w:evenHBand="0" w:firstRowFirstColumn="0" w:firstRowLastColumn="0" w:lastRowFirstColumn="0" w:lastRowLastColumn="0"/>
            </w:pPr>
            <w:r>
              <w:t>$2.242.200</w:t>
            </w:r>
          </w:p>
        </w:tc>
      </w:tr>
      <w:tr w:rsidR="00296D3A" w:rsidRPr="00CD04BF" w14:paraId="5F534199" w14:textId="77777777" w:rsidTr="00CC5F4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129" w:type="dxa"/>
          </w:tcPr>
          <w:p w14:paraId="69BBB928" w14:textId="77777777" w:rsidR="00296D3A" w:rsidRPr="00153DD4" w:rsidRDefault="00296D3A" w:rsidP="00A26684">
            <w:r>
              <w:t>$252.500</w:t>
            </w:r>
          </w:p>
        </w:tc>
        <w:tc>
          <w:tcPr>
            <w:tcW w:w="1134" w:type="dxa"/>
          </w:tcPr>
          <w:p w14:paraId="61BB1B74"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262.600</w:t>
            </w:r>
          </w:p>
        </w:tc>
        <w:tc>
          <w:tcPr>
            <w:tcW w:w="1134" w:type="dxa"/>
          </w:tcPr>
          <w:p w14:paraId="62192EDE"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272.700</w:t>
            </w:r>
          </w:p>
        </w:tc>
        <w:tc>
          <w:tcPr>
            <w:tcW w:w="1134" w:type="dxa"/>
          </w:tcPr>
          <w:p w14:paraId="7B27F2E8"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282.800</w:t>
            </w:r>
          </w:p>
        </w:tc>
        <w:tc>
          <w:tcPr>
            <w:tcW w:w="1134" w:type="dxa"/>
          </w:tcPr>
          <w:p w14:paraId="469E9C93"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292.900</w:t>
            </w:r>
          </w:p>
        </w:tc>
        <w:tc>
          <w:tcPr>
            <w:tcW w:w="1134" w:type="dxa"/>
          </w:tcPr>
          <w:p w14:paraId="4DE99BA1"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03.000</w:t>
            </w:r>
          </w:p>
        </w:tc>
        <w:tc>
          <w:tcPr>
            <w:tcW w:w="1134" w:type="dxa"/>
          </w:tcPr>
          <w:p w14:paraId="16043C5E"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13.100</w:t>
            </w:r>
          </w:p>
        </w:tc>
        <w:tc>
          <w:tcPr>
            <w:tcW w:w="1134" w:type="dxa"/>
          </w:tcPr>
          <w:p w14:paraId="3B8CA390"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23.200</w:t>
            </w:r>
          </w:p>
        </w:tc>
        <w:tc>
          <w:tcPr>
            <w:tcW w:w="1134" w:type="dxa"/>
          </w:tcPr>
          <w:p w14:paraId="1D6B94BF"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33.300</w:t>
            </w:r>
          </w:p>
        </w:tc>
        <w:tc>
          <w:tcPr>
            <w:tcW w:w="1134" w:type="dxa"/>
          </w:tcPr>
          <w:p w14:paraId="4336172A"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43.400</w:t>
            </w:r>
          </w:p>
        </w:tc>
        <w:tc>
          <w:tcPr>
            <w:tcW w:w="1134" w:type="dxa"/>
          </w:tcPr>
          <w:p w14:paraId="0D236D71"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53.500</w:t>
            </w:r>
          </w:p>
        </w:tc>
        <w:tc>
          <w:tcPr>
            <w:tcW w:w="1134" w:type="dxa"/>
          </w:tcPr>
          <w:p w14:paraId="232A50F5"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63.600</w:t>
            </w:r>
          </w:p>
        </w:tc>
        <w:tc>
          <w:tcPr>
            <w:tcW w:w="1418" w:type="dxa"/>
          </w:tcPr>
          <w:p w14:paraId="297096BB" w14:textId="77777777" w:rsidR="00296D3A" w:rsidRPr="00153DD4" w:rsidRDefault="00296D3A" w:rsidP="00A26684">
            <w:pPr>
              <w:cnfStyle w:val="000000100000" w:firstRow="0" w:lastRow="0" w:firstColumn="0" w:lastColumn="0" w:oddVBand="0" w:evenVBand="0" w:oddHBand="1" w:evenHBand="0" w:firstRowFirstColumn="0" w:firstRowLastColumn="0" w:lastRowFirstColumn="0" w:lastRowLastColumn="0"/>
            </w:pPr>
            <w:r>
              <w:t>$3.696.600</w:t>
            </w:r>
          </w:p>
        </w:tc>
      </w:tr>
    </w:tbl>
    <w:p w14:paraId="50A67593" w14:textId="7266DAF7" w:rsidR="00A26684" w:rsidRDefault="00CC5F4D" w:rsidP="00057BCE">
      <w:pPr>
        <w:pStyle w:val="Cita"/>
        <w:sectPr w:rsidR="00A26684" w:rsidSect="00CC5F4D">
          <w:pgSz w:w="15840" w:h="12240" w:orient="landscape"/>
          <w:pgMar w:top="1701" w:right="1418" w:bottom="1701" w:left="1418" w:header="0" w:footer="720" w:gutter="0"/>
          <w:cols w:space="720"/>
        </w:sectPr>
      </w:pPr>
      <w:r>
        <w:t>Tabla N°13</w:t>
      </w:r>
      <w:r w:rsidR="00296D3A">
        <w:t>: Detalle ingreso mensual</w:t>
      </w:r>
    </w:p>
    <w:p w14:paraId="032DC690" w14:textId="158D951B" w:rsidR="00F800F2" w:rsidRPr="00A26684" w:rsidRDefault="00F800F2" w:rsidP="00F800F2">
      <w:pPr>
        <w:pStyle w:val="Ttulo3"/>
      </w:pPr>
      <w:bookmarkStart w:id="182" w:name="_Toc485332366"/>
      <w:r>
        <w:lastRenderedPageBreak/>
        <w:t>5.4.3</w:t>
      </w:r>
      <w:r w:rsidRPr="00496486">
        <w:t xml:space="preserve"> </w:t>
      </w:r>
      <w:r>
        <w:t>Flujo de Caja</w:t>
      </w:r>
      <w:bookmarkEnd w:id="182"/>
    </w:p>
    <w:p w14:paraId="2913B632" w14:textId="77777777" w:rsidR="00F800F2" w:rsidRDefault="00F800F2" w:rsidP="00F800F2">
      <w:r w:rsidRPr="00F800F2">
        <w:t>En esta sección se utilizará el indicador VAN para analizar la factibilidad del producto y así tener un criterio de decisión frente a éste.</w:t>
      </w:r>
    </w:p>
    <w:tbl>
      <w:tblPr>
        <w:tblStyle w:val="Tabladecuadrcula4-nfasis1"/>
        <w:tblW w:w="8828" w:type="dxa"/>
        <w:tblLayout w:type="fixed"/>
        <w:tblLook w:val="04A0" w:firstRow="1" w:lastRow="0" w:firstColumn="1" w:lastColumn="0" w:noHBand="0" w:noVBand="1"/>
      </w:tblPr>
      <w:tblGrid>
        <w:gridCol w:w="1696"/>
        <w:gridCol w:w="1843"/>
        <w:gridCol w:w="1843"/>
        <w:gridCol w:w="1701"/>
        <w:gridCol w:w="1745"/>
      </w:tblGrid>
      <w:tr w:rsidR="00F800F2" w:rsidRPr="003B592A" w14:paraId="477A9069" w14:textId="77777777" w:rsidTr="00CC5F4D">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696" w:type="dxa"/>
          </w:tcPr>
          <w:p w14:paraId="12242C9B" w14:textId="77777777" w:rsidR="00F800F2" w:rsidRPr="003B592A" w:rsidRDefault="00F800F2" w:rsidP="004270D1">
            <w:bookmarkStart w:id="183" w:name="_Hlk484678570"/>
          </w:p>
        </w:tc>
        <w:tc>
          <w:tcPr>
            <w:tcW w:w="1843" w:type="dxa"/>
          </w:tcPr>
          <w:p w14:paraId="10CFE092" w14:textId="77777777" w:rsidR="00F800F2" w:rsidRPr="003B592A" w:rsidRDefault="00F800F2" w:rsidP="004270D1">
            <w:pPr>
              <w:jc w:val="center"/>
              <w:cnfStyle w:val="100000000000" w:firstRow="1" w:lastRow="0" w:firstColumn="0" w:lastColumn="0" w:oddVBand="0" w:evenVBand="0" w:oddHBand="0" w:evenHBand="0" w:firstRowFirstColumn="0" w:firstRowLastColumn="0" w:lastRowFirstColumn="0" w:lastRowLastColumn="0"/>
            </w:pPr>
            <w:r>
              <w:t>Año 0</w:t>
            </w:r>
          </w:p>
        </w:tc>
        <w:tc>
          <w:tcPr>
            <w:tcW w:w="1843" w:type="dxa"/>
          </w:tcPr>
          <w:p w14:paraId="11E7059A" w14:textId="77777777" w:rsidR="00F800F2" w:rsidRPr="003B592A" w:rsidRDefault="00F800F2" w:rsidP="004270D1">
            <w:pPr>
              <w:jc w:val="center"/>
              <w:cnfStyle w:val="100000000000" w:firstRow="1" w:lastRow="0" w:firstColumn="0" w:lastColumn="0" w:oddVBand="0" w:evenVBand="0" w:oddHBand="0" w:evenHBand="0" w:firstRowFirstColumn="0" w:firstRowLastColumn="0" w:lastRowFirstColumn="0" w:lastRowLastColumn="0"/>
            </w:pPr>
            <w:r>
              <w:t>Año 1</w:t>
            </w:r>
          </w:p>
        </w:tc>
        <w:tc>
          <w:tcPr>
            <w:tcW w:w="1701" w:type="dxa"/>
          </w:tcPr>
          <w:p w14:paraId="66CEA023" w14:textId="77777777" w:rsidR="00F800F2" w:rsidRPr="003B592A" w:rsidRDefault="00F800F2" w:rsidP="004270D1">
            <w:pPr>
              <w:jc w:val="center"/>
              <w:cnfStyle w:val="100000000000" w:firstRow="1" w:lastRow="0" w:firstColumn="0" w:lastColumn="0" w:oddVBand="0" w:evenVBand="0" w:oddHBand="0" w:evenHBand="0" w:firstRowFirstColumn="0" w:firstRowLastColumn="0" w:lastRowFirstColumn="0" w:lastRowLastColumn="0"/>
            </w:pPr>
            <w:r>
              <w:t>Año 2</w:t>
            </w:r>
          </w:p>
        </w:tc>
        <w:tc>
          <w:tcPr>
            <w:tcW w:w="1745" w:type="dxa"/>
          </w:tcPr>
          <w:p w14:paraId="1FE24B97" w14:textId="77777777" w:rsidR="00F800F2" w:rsidRPr="003B592A" w:rsidRDefault="00F800F2" w:rsidP="004270D1">
            <w:pPr>
              <w:jc w:val="center"/>
              <w:cnfStyle w:val="100000000000" w:firstRow="1" w:lastRow="0" w:firstColumn="0" w:lastColumn="0" w:oddVBand="0" w:evenVBand="0" w:oddHBand="0" w:evenHBand="0" w:firstRowFirstColumn="0" w:firstRowLastColumn="0" w:lastRowFirstColumn="0" w:lastRowLastColumn="0"/>
            </w:pPr>
            <w:r>
              <w:t>Año 3</w:t>
            </w:r>
          </w:p>
        </w:tc>
      </w:tr>
      <w:bookmarkEnd w:id="183"/>
      <w:tr w:rsidR="00F800F2" w:rsidRPr="00CD04BF" w14:paraId="45803586" w14:textId="77777777" w:rsidTr="00CC5F4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4402DA98" w14:textId="77777777" w:rsidR="00F800F2" w:rsidRPr="00255778" w:rsidRDefault="00F800F2" w:rsidP="004270D1">
            <w:pPr>
              <w:rPr>
                <w:color w:val="auto"/>
                <w:sz w:val="20"/>
                <w:szCs w:val="20"/>
              </w:rPr>
            </w:pPr>
            <w:r w:rsidRPr="00255778">
              <w:rPr>
                <w:color w:val="auto"/>
                <w:sz w:val="20"/>
                <w:szCs w:val="20"/>
              </w:rPr>
              <w:t>(+) Ingresos</w:t>
            </w:r>
          </w:p>
        </w:tc>
        <w:tc>
          <w:tcPr>
            <w:tcW w:w="1843" w:type="dxa"/>
          </w:tcPr>
          <w:p w14:paraId="3C88D9E0" w14:textId="77777777" w:rsidR="00F800F2" w:rsidRPr="00255778" w:rsidRDefault="00F800F2" w:rsidP="004270D1">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843" w:type="dxa"/>
          </w:tcPr>
          <w:p w14:paraId="691B4C5A" w14:textId="77777777" w:rsidR="00F800F2" w:rsidRPr="00255778" w:rsidRDefault="00F800F2" w:rsidP="004270D1">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701" w:type="dxa"/>
          </w:tcPr>
          <w:p w14:paraId="574CFAB3" w14:textId="77777777" w:rsidR="00F800F2" w:rsidRPr="00255778" w:rsidRDefault="00F800F2" w:rsidP="004270D1">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745" w:type="dxa"/>
          </w:tcPr>
          <w:p w14:paraId="3F3A9558" w14:textId="77777777" w:rsidR="00F800F2" w:rsidRPr="00255778" w:rsidRDefault="00F800F2" w:rsidP="004270D1">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F800F2" w:rsidRPr="00CD04BF" w14:paraId="0A41BC8D" w14:textId="77777777" w:rsidTr="00CC5F4D">
        <w:trPr>
          <w:trHeight w:val="360"/>
        </w:trPr>
        <w:tc>
          <w:tcPr>
            <w:cnfStyle w:val="001000000000" w:firstRow="0" w:lastRow="0" w:firstColumn="1" w:lastColumn="0" w:oddVBand="0" w:evenVBand="0" w:oddHBand="0" w:evenHBand="0" w:firstRowFirstColumn="0" w:firstRowLastColumn="0" w:lastRowFirstColumn="0" w:lastRowLastColumn="0"/>
            <w:tcW w:w="1696" w:type="dxa"/>
          </w:tcPr>
          <w:p w14:paraId="62922660" w14:textId="77777777" w:rsidR="00F800F2" w:rsidRPr="00255778" w:rsidRDefault="00F800F2" w:rsidP="004270D1">
            <w:pPr>
              <w:rPr>
                <w:sz w:val="20"/>
                <w:szCs w:val="20"/>
              </w:rPr>
            </w:pPr>
            <w:r w:rsidRPr="00255778">
              <w:rPr>
                <w:sz w:val="20"/>
                <w:szCs w:val="20"/>
              </w:rPr>
              <w:t>Publicidad</w:t>
            </w:r>
          </w:p>
        </w:tc>
        <w:tc>
          <w:tcPr>
            <w:tcW w:w="1843" w:type="dxa"/>
          </w:tcPr>
          <w:p w14:paraId="1BD722C5" w14:textId="77777777" w:rsidR="00F800F2"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843" w:type="dxa"/>
          </w:tcPr>
          <w:p w14:paraId="275D96A4" w14:textId="77777777" w:rsidR="00F800F2"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7.800</w:t>
            </w:r>
          </w:p>
        </w:tc>
        <w:tc>
          <w:tcPr>
            <w:tcW w:w="1701" w:type="dxa"/>
          </w:tcPr>
          <w:p w14:paraId="4C68D876" w14:textId="77777777" w:rsidR="00F800F2"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2.200</w:t>
            </w:r>
          </w:p>
        </w:tc>
        <w:tc>
          <w:tcPr>
            <w:tcW w:w="1745" w:type="dxa"/>
          </w:tcPr>
          <w:p w14:paraId="6D44FA43" w14:textId="77777777" w:rsidR="00F800F2"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96.600</w:t>
            </w:r>
          </w:p>
        </w:tc>
      </w:tr>
      <w:tr w:rsidR="00F800F2" w:rsidRPr="00CD04BF" w14:paraId="3C0CFFDE" w14:textId="77777777" w:rsidTr="00CC5F4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16EB2965" w14:textId="77777777" w:rsidR="00F800F2" w:rsidRPr="00255778" w:rsidRDefault="00F800F2" w:rsidP="004270D1">
            <w:pPr>
              <w:rPr>
                <w:sz w:val="20"/>
                <w:szCs w:val="20"/>
              </w:rPr>
            </w:pPr>
            <w:r w:rsidRPr="00255778">
              <w:rPr>
                <w:sz w:val="20"/>
                <w:szCs w:val="20"/>
              </w:rPr>
              <w:t>(-) Costos</w:t>
            </w:r>
          </w:p>
        </w:tc>
        <w:tc>
          <w:tcPr>
            <w:tcW w:w="1843" w:type="dxa"/>
          </w:tcPr>
          <w:p w14:paraId="569FB5B2"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843" w:type="dxa"/>
          </w:tcPr>
          <w:p w14:paraId="480A5BBC"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506E0E9E"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45" w:type="dxa"/>
          </w:tcPr>
          <w:p w14:paraId="29339CA4"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F800F2" w:rsidRPr="00CD04BF" w14:paraId="33B47F07" w14:textId="77777777" w:rsidTr="00CC5F4D">
        <w:trPr>
          <w:trHeight w:val="374"/>
        </w:trPr>
        <w:tc>
          <w:tcPr>
            <w:cnfStyle w:val="001000000000" w:firstRow="0" w:lastRow="0" w:firstColumn="1" w:lastColumn="0" w:oddVBand="0" w:evenVBand="0" w:oddHBand="0" w:evenHBand="0" w:firstRowFirstColumn="0" w:firstRowLastColumn="0" w:lastRowFirstColumn="0" w:lastRowLastColumn="0"/>
            <w:tcW w:w="1696" w:type="dxa"/>
          </w:tcPr>
          <w:p w14:paraId="59C0BBA4" w14:textId="77777777" w:rsidR="00F800F2" w:rsidRPr="00255778" w:rsidRDefault="00F800F2" w:rsidP="004270D1">
            <w:pPr>
              <w:rPr>
                <w:sz w:val="20"/>
                <w:szCs w:val="20"/>
              </w:rPr>
            </w:pPr>
            <w:r w:rsidRPr="00255778">
              <w:rPr>
                <w:sz w:val="20"/>
                <w:szCs w:val="20"/>
              </w:rPr>
              <w:t>Servidor Web</w:t>
            </w:r>
          </w:p>
        </w:tc>
        <w:tc>
          <w:tcPr>
            <w:tcW w:w="1843" w:type="dxa"/>
          </w:tcPr>
          <w:p w14:paraId="51EB742B"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843" w:type="dxa"/>
          </w:tcPr>
          <w:p w14:paraId="50D47D8C"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701" w:type="dxa"/>
          </w:tcPr>
          <w:p w14:paraId="02E13B3B"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745" w:type="dxa"/>
          </w:tcPr>
          <w:p w14:paraId="15A9F1F8"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r>
      <w:tr w:rsidR="00F800F2" w:rsidRPr="00CD04BF" w14:paraId="18A536F3" w14:textId="77777777" w:rsidTr="00CC5F4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2E7A0869" w14:textId="77777777" w:rsidR="00F800F2" w:rsidRPr="00255778" w:rsidRDefault="00F800F2" w:rsidP="004270D1">
            <w:pPr>
              <w:rPr>
                <w:sz w:val="20"/>
                <w:szCs w:val="20"/>
              </w:rPr>
            </w:pPr>
            <w:r w:rsidRPr="00255778">
              <w:rPr>
                <w:sz w:val="20"/>
                <w:szCs w:val="20"/>
              </w:rPr>
              <w:t>Servidor WS</w:t>
            </w:r>
          </w:p>
        </w:tc>
        <w:tc>
          <w:tcPr>
            <w:tcW w:w="1843" w:type="dxa"/>
          </w:tcPr>
          <w:p w14:paraId="1AA167F5"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843" w:type="dxa"/>
          </w:tcPr>
          <w:p w14:paraId="3D1DE43E"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701" w:type="dxa"/>
          </w:tcPr>
          <w:p w14:paraId="3EC9E7E1"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745" w:type="dxa"/>
          </w:tcPr>
          <w:p w14:paraId="62D175E8"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r>
      <w:tr w:rsidR="00F800F2" w:rsidRPr="00CD04BF" w14:paraId="001DF365" w14:textId="77777777" w:rsidTr="00CC5F4D">
        <w:trPr>
          <w:trHeight w:val="374"/>
        </w:trPr>
        <w:tc>
          <w:tcPr>
            <w:cnfStyle w:val="001000000000" w:firstRow="0" w:lastRow="0" w:firstColumn="1" w:lastColumn="0" w:oddVBand="0" w:evenVBand="0" w:oddHBand="0" w:evenHBand="0" w:firstRowFirstColumn="0" w:firstRowLastColumn="0" w:lastRowFirstColumn="0" w:lastRowLastColumn="0"/>
            <w:tcW w:w="1696" w:type="dxa"/>
          </w:tcPr>
          <w:p w14:paraId="1539D0D0" w14:textId="77777777" w:rsidR="00F800F2" w:rsidRPr="00255778" w:rsidRDefault="00F800F2" w:rsidP="004270D1">
            <w:pPr>
              <w:rPr>
                <w:sz w:val="20"/>
                <w:szCs w:val="20"/>
              </w:rPr>
            </w:pPr>
            <w:r w:rsidRPr="00255778">
              <w:rPr>
                <w:sz w:val="20"/>
                <w:szCs w:val="20"/>
              </w:rPr>
              <w:t>(-) Inversión</w:t>
            </w:r>
          </w:p>
        </w:tc>
        <w:tc>
          <w:tcPr>
            <w:tcW w:w="1843" w:type="dxa"/>
          </w:tcPr>
          <w:p w14:paraId="660C6871"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843" w:type="dxa"/>
          </w:tcPr>
          <w:p w14:paraId="050FAFB0"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45D3B759"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45" w:type="dxa"/>
          </w:tcPr>
          <w:p w14:paraId="662DA4F3"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F800F2" w:rsidRPr="00CD04BF" w14:paraId="77D6863E" w14:textId="77777777" w:rsidTr="00CC5F4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180F1980" w14:textId="77777777" w:rsidR="00F800F2" w:rsidRPr="00255778" w:rsidRDefault="00F800F2" w:rsidP="004270D1">
            <w:pPr>
              <w:rPr>
                <w:sz w:val="20"/>
                <w:szCs w:val="20"/>
              </w:rPr>
            </w:pPr>
            <w:r w:rsidRPr="00255778">
              <w:rPr>
                <w:sz w:val="20"/>
                <w:szCs w:val="20"/>
              </w:rPr>
              <w:t>Personal</w:t>
            </w:r>
          </w:p>
        </w:tc>
        <w:tc>
          <w:tcPr>
            <w:tcW w:w="1843" w:type="dxa"/>
          </w:tcPr>
          <w:p w14:paraId="1651F2A2"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843" w:type="dxa"/>
          </w:tcPr>
          <w:p w14:paraId="60D5FC5C"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701" w:type="dxa"/>
          </w:tcPr>
          <w:p w14:paraId="0C3F3AB6"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745" w:type="dxa"/>
          </w:tcPr>
          <w:p w14:paraId="70BC0346"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F800F2" w:rsidRPr="00CD04BF" w14:paraId="0B7878E4" w14:textId="77777777" w:rsidTr="00CC5F4D">
        <w:trPr>
          <w:trHeight w:val="374"/>
        </w:trPr>
        <w:tc>
          <w:tcPr>
            <w:cnfStyle w:val="001000000000" w:firstRow="0" w:lastRow="0" w:firstColumn="1" w:lastColumn="0" w:oddVBand="0" w:evenVBand="0" w:oddHBand="0" w:evenHBand="0" w:firstRowFirstColumn="0" w:firstRowLastColumn="0" w:lastRowFirstColumn="0" w:lastRowLastColumn="0"/>
            <w:tcW w:w="1696" w:type="dxa"/>
          </w:tcPr>
          <w:p w14:paraId="7BE8F56D" w14:textId="77777777" w:rsidR="00F800F2" w:rsidRPr="00255778" w:rsidRDefault="00F800F2" w:rsidP="004270D1">
            <w:pPr>
              <w:rPr>
                <w:sz w:val="20"/>
                <w:szCs w:val="20"/>
              </w:rPr>
            </w:pPr>
            <w:r w:rsidRPr="00255778">
              <w:rPr>
                <w:sz w:val="20"/>
                <w:szCs w:val="20"/>
              </w:rPr>
              <w:t>Computadores</w:t>
            </w:r>
          </w:p>
        </w:tc>
        <w:tc>
          <w:tcPr>
            <w:tcW w:w="1843" w:type="dxa"/>
          </w:tcPr>
          <w:p w14:paraId="331C4F02"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000)</w:t>
            </w:r>
          </w:p>
        </w:tc>
        <w:tc>
          <w:tcPr>
            <w:tcW w:w="1843" w:type="dxa"/>
          </w:tcPr>
          <w:p w14:paraId="600FD5AB"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01" w:type="dxa"/>
          </w:tcPr>
          <w:p w14:paraId="5A84E812"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45" w:type="dxa"/>
          </w:tcPr>
          <w:p w14:paraId="37C7EA68"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F800F2" w:rsidRPr="00CD04BF" w14:paraId="73A5A0A5" w14:textId="77777777" w:rsidTr="00CC5F4D">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1696" w:type="dxa"/>
          </w:tcPr>
          <w:p w14:paraId="27C285E4" w14:textId="77777777" w:rsidR="00F800F2" w:rsidRPr="00255778" w:rsidRDefault="00F800F2" w:rsidP="004270D1">
            <w:pPr>
              <w:rPr>
                <w:sz w:val="20"/>
                <w:szCs w:val="20"/>
              </w:rPr>
            </w:pPr>
            <w:r w:rsidRPr="00255778">
              <w:rPr>
                <w:sz w:val="20"/>
                <w:szCs w:val="20"/>
              </w:rPr>
              <w:t>Licencias</w:t>
            </w:r>
          </w:p>
        </w:tc>
        <w:tc>
          <w:tcPr>
            <w:tcW w:w="1843" w:type="dxa"/>
          </w:tcPr>
          <w:p w14:paraId="6C97451B"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8.000)</w:t>
            </w:r>
          </w:p>
        </w:tc>
        <w:tc>
          <w:tcPr>
            <w:tcW w:w="1843" w:type="dxa"/>
          </w:tcPr>
          <w:p w14:paraId="02430F61"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61B1A55F"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45" w:type="dxa"/>
          </w:tcPr>
          <w:p w14:paraId="77222300" w14:textId="77777777" w:rsidR="00F800F2" w:rsidRPr="00255778" w:rsidRDefault="00F800F2" w:rsidP="00F800F2">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F800F2" w:rsidRPr="00CD04BF" w14:paraId="19EA7AE3" w14:textId="77777777" w:rsidTr="00CC5F4D">
        <w:trPr>
          <w:trHeight w:val="374"/>
        </w:trPr>
        <w:tc>
          <w:tcPr>
            <w:cnfStyle w:val="001000000000" w:firstRow="0" w:lastRow="0" w:firstColumn="1" w:lastColumn="0" w:oddVBand="0" w:evenVBand="0" w:oddHBand="0" w:evenHBand="0" w:firstRowFirstColumn="0" w:firstRowLastColumn="0" w:lastRowFirstColumn="0" w:lastRowLastColumn="0"/>
            <w:tcW w:w="1696" w:type="dxa"/>
          </w:tcPr>
          <w:p w14:paraId="3410DEA4" w14:textId="77777777" w:rsidR="00F800F2" w:rsidRPr="00255778" w:rsidRDefault="00F800F2" w:rsidP="004270D1">
            <w:pPr>
              <w:rPr>
                <w:sz w:val="20"/>
                <w:szCs w:val="20"/>
              </w:rPr>
            </w:pPr>
            <w:r w:rsidRPr="00255778">
              <w:rPr>
                <w:sz w:val="20"/>
                <w:szCs w:val="20"/>
              </w:rPr>
              <w:t>Total</w:t>
            </w:r>
          </w:p>
        </w:tc>
        <w:tc>
          <w:tcPr>
            <w:tcW w:w="1843" w:type="dxa"/>
          </w:tcPr>
          <w:p w14:paraId="063A076F"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598.000)</w:t>
            </w:r>
          </w:p>
        </w:tc>
        <w:tc>
          <w:tcPr>
            <w:tcW w:w="1843" w:type="dxa"/>
          </w:tcPr>
          <w:p w14:paraId="7B3BD63B"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17.800</w:t>
            </w:r>
          </w:p>
        </w:tc>
        <w:tc>
          <w:tcPr>
            <w:tcW w:w="1701" w:type="dxa"/>
          </w:tcPr>
          <w:p w14:paraId="41969C61"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582.200</w:t>
            </w:r>
          </w:p>
        </w:tc>
        <w:tc>
          <w:tcPr>
            <w:tcW w:w="1745" w:type="dxa"/>
          </w:tcPr>
          <w:p w14:paraId="49FA1452" w14:textId="77777777" w:rsidR="00F800F2" w:rsidRPr="00255778" w:rsidRDefault="00F800F2" w:rsidP="00F800F2">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3.036.600</w:t>
            </w:r>
          </w:p>
        </w:tc>
      </w:tr>
    </w:tbl>
    <w:p w14:paraId="00857659" w14:textId="22A4936A" w:rsidR="00F800F2" w:rsidRDefault="00CC5F4D" w:rsidP="00F800F2">
      <w:pPr>
        <w:pStyle w:val="Cita"/>
      </w:pPr>
      <w:r>
        <w:t>Tabla N°13</w:t>
      </w:r>
      <w:r w:rsidR="00F800F2">
        <w:t>: Flujo de caja</w:t>
      </w:r>
      <w:r w:rsidR="00F800F2">
        <w:rPr>
          <w:rStyle w:val="Refdenotaalpie"/>
        </w:rPr>
        <w:footnoteReference w:id="4"/>
      </w:r>
    </w:p>
    <w:p w14:paraId="1B06D33E" w14:textId="77777777" w:rsidR="00F800F2" w:rsidRDefault="00F800F2">
      <w:pPr>
        <w:spacing w:after="0" w:line="276" w:lineRule="auto"/>
        <w:jc w:val="left"/>
        <w:rPr>
          <w:color w:val="434343"/>
          <w:sz w:val="28"/>
          <w:szCs w:val="28"/>
        </w:rPr>
      </w:pPr>
      <w:r>
        <w:br w:type="page"/>
      </w:r>
    </w:p>
    <w:p w14:paraId="3F3D23F1" w14:textId="3A8BAA08" w:rsidR="00F800F2" w:rsidRDefault="00F800F2" w:rsidP="00F800F2">
      <w:pPr>
        <w:pStyle w:val="Ttulo3"/>
      </w:pPr>
      <w:bookmarkStart w:id="184" w:name="_Toc485332367"/>
      <w:r>
        <w:lastRenderedPageBreak/>
        <w:t>5.4.3</w:t>
      </w:r>
      <w:r w:rsidRPr="00496486">
        <w:t xml:space="preserve"> </w:t>
      </w:r>
      <w:r>
        <w:t>Cálculo del VAN</w:t>
      </w:r>
      <w:bookmarkEnd w:id="184"/>
    </w:p>
    <w:p w14:paraId="643E37D4" w14:textId="77777777" w:rsidR="00F800F2" w:rsidRPr="00B77FC3" w:rsidRDefault="00F800F2" w:rsidP="00F800F2">
      <w:r w:rsidRPr="00B77FC3">
        <w:t>La siguiente ecuación sirve para el cálculo del Indicador VAN</w:t>
      </w:r>
    </w:p>
    <w:p w14:paraId="41F0BCB2" w14:textId="77777777" w:rsidR="00F800F2" w:rsidRDefault="00F800F2" w:rsidP="00F800F2">
      <w:pPr>
        <w:spacing w:line="200" w:lineRule="exact"/>
        <w:rPr>
          <w:rFonts w:ascii="Times New Roman" w:eastAsia="Times New Roman" w:hAnsi="Times New Roman"/>
        </w:rPr>
      </w:pPr>
      <w:r>
        <w:rPr>
          <w:rFonts w:ascii="Times New Roman" w:eastAsia="Times New Roman" w:hAnsi="Times New Roman"/>
          <w:noProof/>
        </w:rPr>
        <w:drawing>
          <wp:anchor distT="0" distB="0" distL="114300" distR="114300" simplePos="0" relativeHeight="251659264" behindDoc="1" locked="0" layoutInCell="0" allowOverlap="1" wp14:anchorId="7C4F0280" wp14:editId="7E1FE746">
            <wp:simplePos x="0" y="0"/>
            <wp:positionH relativeFrom="column">
              <wp:posOffset>1950085</wp:posOffset>
            </wp:positionH>
            <wp:positionV relativeFrom="paragraph">
              <wp:posOffset>269875</wp:posOffset>
            </wp:positionV>
            <wp:extent cx="1951355" cy="555625"/>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1355" cy="555625"/>
                    </a:xfrm>
                    <a:prstGeom prst="rect">
                      <a:avLst/>
                    </a:prstGeom>
                    <a:noFill/>
                  </pic:spPr>
                </pic:pic>
              </a:graphicData>
            </a:graphic>
            <wp14:sizeRelH relativeFrom="page">
              <wp14:pctWidth>0</wp14:pctWidth>
            </wp14:sizeRelH>
            <wp14:sizeRelV relativeFrom="page">
              <wp14:pctHeight>0</wp14:pctHeight>
            </wp14:sizeRelV>
          </wp:anchor>
        </w:drawing>
      </w:r>
    </w:p>
    <w:p w14:paraId="4B83DC18" w14:textId="77777777" w:rsidR="00F800F2" w:rsidRDefault="00F800F2" w:rsidP="00F800F2">
      <w:pPr>
        <w:spacing w:line="200" w:lineRule="exact"/>
        <w:rPr>
          <w:rFonts w:ascii="Times New Roman" w:eastAsia="Times New Roman" w:hAnsi="Times New Roman"/>
        </w:rPr>
      </w:pPr>
    </w:p>
    <w:p w14:paraId="1C9F5FFC" w14:textId="77777777" w:rsidR="00F800F2" w:rsidRDefault="00F800F2" w:rsidP="00F800F2">
      <w:pPr>
        <w:spacing w:line="200" w:lineRule="exact"/>
        <w:rPr>
          <w:rFonts w:ascii="Times New Roman" w:eastAsia="Times New Roman" w:hAnsi="Times New Roman"/>
        </w:rPr>
      </w:pPr>
    </w:p>
    <w:p w14:paraId="49B0C03F" w14:textId="11F9D7BD" w:rsidR="00F800F2" w:rsidRDefault="00F800F2" w:rsidP="00F800F2">
      <w:pPr>
        <w:spacing w:line="338" w:lineRule="exact"/>
        <w:rPr>
          <w:rFonts w:ascii="Times New Roman" w:eastAsia="Times New Roman" w:hAnsi="Times New Roman"/>
        </w:rPr>
      </w:pPr>
    </w:p>
    <w:p w14:paraId="1CCC0688" w14:textId="77777777" w:rsidR="00F800F2" w:rsidRDefault="00F800F2" w:rsidP="00F800F2">
      <w:pPr>
        <w:pStyle w:val="Cita"/>
      </w:pPr>
      <w:r>
        <w:t>Imagen 1: Ecuación cálculo de VAN</w:t>
      </w:r>
    </w:p>
    <w:p w14:paraId="5A235A7C" w14:textId="77777777" w:rsidR="00F800F2" w:rsidRDefault="00F800F2" w:rsidP="00F800F2">
      <w:pPr>
        <w:spacing w:line="193" w:lineRule="exact"/>
        <w:rPr>
          <w:rFonts w:ascii="Times New Roman" w:eastAsia="Times New Roman" w:hAnsi="Times New Roman"/>
        </w:rPr>
      </w:pPr>
    </w:p>
    <w:p w14:paraId="252735E1" w14:textId="385CCF56" w:rsidR="00F800F2" w:rsidRPr="00F800F2" w:rsidRDefault="00F800F2" w:rsidP="00F800F2">
      <w:r w:rsidRPr="00B77FC3">
        <w:t>Dónde:</w:t>
      </w:r>
    </w:p>
    <w:p w14:paraId="6C4AC9E2" w14:textId="77777777" w:rsidR="00F800F2" w:rsidRPr="00F800F2" w:rsidRDefault="00F800F2" w:rsidP="00F800F2">
      <w:pPr>
        <w:pStyle w:val="Prrafodelista"/>
        <w:numPr>
          <w:ilvl w:val="0"/>
          <w:numId w:val="27"/>
        </w:numPr>
        <w:rPr>
          <w:rFonts w:eastAsia="Symbol"/>
        </w:rPr>
      </w:pPr>
      <w:r w:rsidRPr="00F800F2">
        <w:rPr>
          <w:rFonts w:eastAsia="Times New Roman"/>
          <w:b/>
        </w:rPr>
        <w:t>V</w:t>
      </w:r>
      <w:r w:rsidRPr="00F800F2">
        <w:rPr>
          <w:rFonts w:eastAsia="Times New Roman"/>
          <w:b/>
          <w:sz w:val="27"/>
          <w:vertAlign w:val="subscript"/>
        </w:rPr>
        <w:t>t</w:t>
      </w:r>
      <w:r w:rsidRPr="00F800F2">
        <w:rPr>
          <w:rFonts w:eastAsia="Times New Roman"/>
        </w:rPr>
        <w:t xml:space="preserve"> representa los flujos de caja para el periodo t.</w:t>
      </w:r>
    </w:p>
    <w:p w14:paraId="0C2FD871" w14:textId="77777777" w:rsidR="00F800F2" w:rsidRPr="00F800F2" w:rsidRDefault="00F800F2" w:rsidP="00F800F2">
      <w:pPr>
        <w:pStyle w:val="Prrafodelista"/>
        <w:numPr>
          <w:ilvl w:val="0"/>
          <w:numId w:val="27"/>
        </w:numPr>
        <w:rPr>
          <w:rFonts w:eastAsia="Symbol"/>
        </w:rPr>
      </w:pPr>
      <w:r w:rsidRPr="00F800F2">
        <w:rPr>
          <w:rFonts w:eastAsia="Times New Roman"/>
          <w:b/>
        </w:rPr>
        <w:t>I</w:t>
      </w:r>
      <w:r w:rsidRPr="00F800F2">
        <w:rPr>
          <w:rFonts w:eastAsia="Times New Roman"/>
          <w:b/>
          <w:sz w:val="27"/>
          <w:vertAlign w:val="subscript"/>
        </w:rPr>
        <w:t>0</w:t>
      </w:r>
      <w:r w:rsidRPr="00F800F2">
        <w:rPr>
          <w:rFonts w:eastAsia="Times New Roman"/>
        </w:rPr>
        <w:t xml:space="preserve"> representa la inversión total inicial.</w:t>
      </w:r>
    </w:p>
    <w:p w14:paraId="228F2BE9" w14:textId="77777777" w:rsidR="00F800F2" w:rsidRPr="00F800F2" w:rsidRDefault="00F800F2" w:rsidP="00F800F2">
      <w:pPr>
        <w:pStyle w:val="Prrafodelista"/>
        <w:numPr>
          <w:ilvl w:val="0"/>
          <w:numId w:val="27"/>
        </w:numPr>
        <w:rPr>
          <w:rFonts w:eastAsia="Symbol"/>
        </w:rPr>
      </w:pPr>
      <w:r w:rsidRPr="00F800F2">
        <w:rPr>
          <w:rFonts w:eastAsia="Times New Roman"/>
          <w:b/>
        </w:rPr>
        <w:t>n</w:t>
      </w:r>
      <w:r w:rsidRPr="00F800F2">
        <w:rPr>
          <w:rFonts w:eastAsia="Times New Roman"/>
        </w:rPr>
        <w:t xml:space="preserve"> es el número de periodos considerados.</w:t>
      </w:r>
    </w:p>
    <w:p w14:paraId="1D7A185E" w14:textId="3641BBD5" w:rsidR="0083696A" w:rsidRPr="0083696A" w:rsidRDefault="00F800F2" w:rsidP="0083696A">
      <w:pPr>
        <w:pStyle w:val="Prrafodelista"/>
        <w:numPr>
          <w:ilvl w:val="0"/>
          <w:numId w:val="27"/>
        </w:numPr>
        <w:rPr>
          <w:rFonts w:eastAsia="Symbol"/>
        </w:rPr>
      </w:pPr>
      <w:r w:rsidRPr="00F800F2">
        <w:rPr>
          <w:rFonts w:eastAsia="Times New Roman"/>
          <w:b/>
        </w:rPr>
        <w:t>k</w:t>
      </w:r>
      <w:r w:rsidRPr="00F800F2">
        <w:rPr>
          <w:rFonts w:eastAsia="Times New Roman"/>
        </w:rPr>
        <w:t xml:space="preserve"> es la tasa de descuento o mínima rentabilidad exigida</w:t>
      </w:r>
      <w:r>
        <w:rPr>
          <w:rStyle w:val="Refdenotaalpie"/>
          <w:rFonts w:eastAsia="Times New Roman"/>
        </w:rPr>
        <w:footnoteReference w:id="5"/>
      </w:r>
      <w:r w:rsidRPr="00F800F2">
        <w:rPr>
          <w:rFonts w:eastAsia="Times New Roman"/>
        </w:rPr>
        <w:t>.</w:t>
      </w:r>
    </w:p>
    <w:p w14:paraId="12C66702" w14:textId="38D338CC" w:rsidR="0083696A" w:rsidRPr="0083696A" w:rsidRDefault="0083696A" w:rsidP="0083696A">
      <w:pPr>
        <w:spacing w:line="239" w:lineRule="auto"/>
        <w:rPr>
          <w:rFonts w:eastAsia="Times New Roman"/>
        </w:rPr>
      </w:pPr>
      <w:r w:rsidRPr="0083696A">
        <w:rPr>
          <w:rFonts w:eastAsia="Times New Roman"/>
          <w:b/>
        </w:rPr>
        <w:t>VAN</w:t>
      </w:r>
      <w:r>
        <w:rPr>
          <w:rFonts w:eastAsia="Times New Roman"/>
        </w:rPr>
        <w:t xml:space="preserve"> = -(2.598.000) + </w:t>
      </w:r>
      <m:oMath>
        <m:f>
          <m:fPr>
            <m:ctrlPr>
              <w:rPr>
                <w:rFonts w:ascii="Cambria Math" w:eastAsia="Times New Roman" w:hAnsi="Cambria Math"/>
              </w:rPr>
            </m:ctrlPr>
          </m:fPr>
          <m:num>
            <m:r>
              <w:rPr>
                <w:rFonts w:ascii="Cambria Math" w:eastAsia="Times New Roman" w:hAnsi="Cambria Math"/>
              </w:rPr>
              <m:t>117.8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1</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1.582.2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2</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3.036.6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3</m:t>
                </m:r>
              </m:sup>
            </m:sSup>
          </m:den>
        </m:f>
      </m:oMath>
    </w:p>
    <w:p w14:paraId="6FBBE33F" w14:textId="3487EDF2" w:rsidR="0083696A" w:rsidRDefault="0083696A" w:rsidP="0083696A">
      <w:r w:rsidRPr="0083696A">
        <w:rPr>
          <w:b/>
        </w:rPr>
        <w:t>VAN</w:t>
      </w:r>
      <w:r>
        <w:t xml:space="preserve"> = -(2.598.000) + 105.178 + 1.261.320 + 2.161.391</w:t>
      </w:r>
    </w:p>
    <w:p w14:paraId="1609E026" w14:textId="77777777" w:rsidR="0083696A" w:rsidRDefault="0083696A" w:rsidP="0083696A">
      <w:pPr>
        <w:rPr>
          <w:b/>
        </w:rPr>
      </w:pPr>
      <w:r w:rsidRPr="0083696A">
        <w:rPr>
          <w:b/>
        </w:rPr>
        <w:t>VAN</w:t>
      </w:r>
      <w:r>
        <w:t xml:space="preserve"> </w:t>
      </w:r>
      <w:r w:rsidRPr="00B8082F">
        <w:rPr>
          <w:b/>
        </w:rPr>
        <w:t>= $929.889</w:t>
      </w:r>
    </w:p>
    <w:p w14:paraId="3F33F9F4" w14:textId="023A9857" w:rsidR="0083696A" w:rsidRDefault="0083696A" w:rsidP="0083696A">
      <w:pPr>
        <w:pStyle w:val="Ttulo3"/>
      </w:pPr>
      <w:bookmarkStart w:id="185" w:name="_Toc485332368"/>
      <w:r>
        <w:t>5.4.3</w:t>
      </w:r>
      <w:r w:rsidRPr="00496486">
        <w:t xml:space="preserve"> </w:t>
      </w:r>
      <w:r>
        <w:t>Conclusión</w:t>
      </w:r>
      <w:bookmarkEnd w:id="185"/>
    </w:p>
    <w:p w14:paraId="1CF2E93F" w14:textId="653D00E1" w:rsidR="0083696A" w:rsidRPr="0083696A" w:rsidRDefault="0083696A" w:rsidP="0083696A">
      <w:r w:rsidRPr="0083696A">
        <w:t xml:space="preserve">Con el fin de analizar la Factibilidad Económica se utilizó como indicador el </w:t>
      </w:r>
      <w:r w:rsidRPr="0083696A">
        <w:rPr>
          <w:b/>
        </w:rPr>
        <w:t>VAN</w:t>
      </w:r>
      <w:r w:rsidRPr="0083696A">
        <w:t xml:space="preserve">, el cual arrojó un equivalente a </w:t>
      </w:r>
      <w:r w:rsidRPr="0083696A">
        <w:rPr>
          <w:b/>
        </w:rPr>
        <w:t>$ 929.889</w:t>
      </w:r>
      <w:r w:rsidRPr="0083696A">
        <w:t xml:space="preserve">.- Este resultado indica que el Proyecto es conveniente a realizar, ya que le genera valor a cualquier inversionista que desee llevarlo a cabo, tomando en consideración un costo de oportunidad (r) equivalente a </w:t>
      </w:r>
      <w:r w:rsidRPr="0083696A">
        <w:rPr>
          <w:b/>
        </w:rPr>
        <w:t>12%</w:t>
      </w:r>
      <w:r w:rsidRPr="0083696A">
        <w:t>.</w:t>
      </w:r>
    </w:p>
    <w:p w14:paraId="6B43E2CA" w14:textId="32B0816F" w:rsidR="00F800F2" w:rsidRPr="00F800F2" w:rsidRDefault="00F800F2" w:rsidP="00F800F2"/>
    <w:p w14:paraId="256AD583" w14:textId="1F0C8AFF" w:rsidR="001A52DB" w:rsidRPr="0041535E" w:rsidRDefault="004A6F06" w:rsidP="00057BCE">
      <w:pPr>
        <w:pStyle w:val="Ttulo"/>
      </w:pPr>
      <w:r w:rsidRPr="0041535E">
        <w:lastRenderedPageBreak/>
        <w:t>6 Análisis</w:t>
      </w:r>
    </w:p>
    <w:p w14:paraId="0E8DD3E4" w14:textId="4877A8D2" w:rsidR="001A52DB" w:rsidRPr="0041535E" w:rsidRDefault="004A6F06" w:rsidP="00670242">
      <w:pPr>
        <w:pStyle w:val="Ttulo2"/>
      </w:pPr>
      <w:bookmarkStart w:id="186" w:name="_Toc484123328"/>
      <w:bookmarkStart w:id="187" w:name="_Toc484123427"/>
      <w:bookmarkStart w:id="188" w:name="_Toc485332369"/>
      <w:r w:rsidRPr="0041535E">
        <w:t>6.1 Casos de Uso</w:t>
      </w:r>
      <w:bookmarkEnd w:id="186"/>
      <w:bookmarkEnd w:id="187"/>
      <w:bookmarkEnd w:id="188"/>
    </w:p>
    <w:p w14:paraId="72068860" w14:textId="7A9699A0" w:rsidR="001A52DB" w:rsidRPr="0041535E" w:rsidRDefault="004A6F06" w:rsidP="00670242">
      <w:pPr>
        <w:pStyle w:val="Ttulo3"/>
      </w:pPr>
      <w:bookmarkStart w:id="189" w:name="_xqplsvdo7dh3" w:colFirst="0" w:colLast="0"/>
      <w:bookmarkStart w:id="190" w:name="_Toc484123329"/>
      <w:bookmarkStart w:id="191" w:name="_Toc484123428"/>
      <w:bookmarkStart w:id="192" w:name="_Toc485332370"/>
      <w:bookmarkEnd w:id="189"/>
      <w:r w:rsidRPr="0041535E">
        <w:t>6.1.1 Actores</w:t>
      </w:r>
      <w:bookmarkEnd w:id="190"/>
      <w:bookmarkEnd w:id="191"/>
      <w:bookmarkEnd w:id="192"/>
    </w:p>
    <w:p w14:paraId="7FAAADB4" w14:textId="77777777" w:rsidR="001A52DB" w:rsidRPr="0041535E" w:rsidRDefault="004A6F06" w:rsidP="00670242">
      <w:pPr>
        <w:pStyle w:val="Prrafodelista"/>
        <w:numPr>
          <w:ilvl w:val="0"/>
          <w:numId w:val="6"/>
        </w:numPr>
        <w:rPr>
          <w:rFonts w:eastAsia="Cambria"/>
        </w:rPr>
      </w:pPr>
      <w:r w:rsidRPr="00B068E2">
        <w:rPr>
          <w:rFonts w:eastAsia="Cambria"/>
          <w:b/>
        </w:rPr>
        <w:t>Usuario invitado:</w:t>
      </w:r>
      <w:r w:rsidRPr="0041535E">
        <w:rPr>
          <w:rFonts w:eastAsia="Cambria"/>
        </w:rPr>
        <w:t xml:space="preserve"> Rol desempeñado por una persona que visita el sistema y tiene un acceso restringido. Requiere de conocimientos técnicos básicos de uso de páginas web y aplicaciones móviles.</w:t>
      </w:r>
    </w:p>
    <w:p w14:paraId="51D6C2B5" w14:textId="77777777" w:rsidR="001A52DB" w:rsidRPr="0041535E" w:rsidRDefault="004A6F06" w:rsidP="00670242">
      <w:pPr>
        <w:pStyle w:val="Prrafodelista"/>
        <w:numPr>
          <w:ilvl w:val="0"/>
          <w:numId w:val="6"/>
        </w:numPr>
        <w:rPr>
          <w:rFonts w:eastAsia="Cambria"/>
        </w:rPr>
      </w:pPr>
      <w:r w:rsidRPr="00B068E2">
        <w:rPr>
          <w:rFonts w:eastAsia="Cambria"/>
          <w:b/>
        </w:rPr>
        <w:t xml:space="preserve">Usuario registrado: </w:t>
      </w:r>
      <w:r w:rsidRPr="0041535E">
        <w:rPr>
          <w:rFonts w:eastAsia="Cambria"/>
        </w:rPr>
        <w:t>Rol desempeñado por una persona que se registra en el sistema para acceder a todas las funciones disponibles. Requiere de conocimientos técnicos básicos de uso de páginas web y aplicaciones móviles.</w:t>
      </w:r>
    </w:p>
    <w:p w14:paraId="76154D44" w14:textId="56E3C15D" w:rsidR="001A52DB" w:rsidRPr="00296D3A" w:rsidRDefault="004A6F06" w:rsidP="00A26684">
      <w:pPr>
        <w:pStyle w:val="Prrafodelista"/>
        <w:numPr>
          <w:ilvl w:val="0"/>
          <w:numId w:val="6"/>
        </w:numPr>
        <w:rPr>
          <w:rFonts w:eastAsia="Cambria"/>
          <w:b/>
        </w:rPr>
      </w:pPr>
      <w:r w:rsidRPr="00B068E2">
        <w:rPr>
          <w:rFonts w:eastAsia="Cambria"/>
          <w:b/>
        </w:rPr>
        <w:t>Administrador:</w:t>
      </w:r>
      <w:r w:rsidRPr="0041535E">
        <w:rPr>
          <w:rFonts w:eastAsia="Cambria"/>
        </w:rPr>
        <w:t xml:space="preserve"> Rol desempeñado por una persona que controla y administra la información del sistema. Requiere altos conocimientos técnicos para modificar la información que estará disponible en el sistema.</w:t>
      </w:r>
      <w:bookmarkStart w:id="193" w:name="_wqx7txfzld9i" w:colFirst="0" w:colLast="0"/>
      <w:bookmarkEnd w:id="193"/>
    </w:p>
    <w:p w14:paraId="448B5AD8" w14:textId="05B5A1FB" w:rsidR="001A52DB" w:rsidRPr="0041535E" w:rsidRDefault="004A6F06" w:rsidP="00A26684">
      <w:r w:rsidRPr="0041535E">
        <w:br w:type="page"/>
      </w:r>
      <w:bookmarkStart w:id="194" w:name="_1rghpi6i7lu7" w:colFirst="0" w:colLast="0"/>
      <w:bookmarkEnd w:id="194"/>
    </w:p>
    <w:p w14:paraId="3128DACD" w14:textId="12335D86" w:rsidR="001A52DB" w:rsidRPr="0041535E" w:rsidRDefault="004A6F06" w:rsidP="00670242">
      <w:pPr>
        <w:pStyle w:val="Ttulo3"/>
      </w:pPr>
      <w:bookmarkStart w:id="195" w:name="_ue9soz4wg7n3" w:colFirst="0" w:colLast="0"/>
      <w:bookmarkStart w:id="196" w:name="_Toc484123330"/>
      <w:bookmarkStart w:id="197" w:name="_Toc484123429"/>
      <w:bookmarkStart w:id="198" w:name="_Toc485332371"/>
      <w:bookmarkEnd w:id="195"/>
      <w:r w:rsidRPr="0041535E">
        <w:lastRenderedPageBreak/>
        <w:t>6.1.2 Diagramas de casos de uso y descripción</w:t>
      </w:r>
      <w:bookmarkEnd w:id="196"/>
      <w:bookmarkEnd w:id="197"/>
      <w:bookmarkEnd w:id="198"/>
    </w:p>
    <w:p w14:paraId="075EA525" w14:textId="09EE8B15" w:rsidR="001A52DB" w:rsidRPr="0041535E" w:rsidRDefault="004A6F06" w:rsidP="00670242">
      <w:pPr>
        <w:pStyle w:val="Ttulo4"/>
      </w:pPr>
      <w:bookmarkStart w:id="199" w:name="_u7hqmx1qcd6s" w:colFirst="0" w:colLast="0"/>
      <w:bookmarkStart w:id="200" w:name="_Toc484123331"/>
      <w:bookmarkStart w:id="201" w:name="_Toc485332372"/>
      <w:bookmarkEnd w:id="199"/>
      <w:r w:rsidRPr="0041535E">
        <w:t>6.1.2.1 Diagramas de casos de uso para la página web</w:t>
      </w:r>
      <w:bookmarkEnd w:id="200"/>
      <w:bookmarkEnd w:id="201"/>
    </w:p>
    <w:p w14:paraId="54F23888" w14:textId="77777777" w:rsidR="001A52DB" w:rsidRPr="0041535E" w:rsidRDefault="001A52DB" w:rsidP="00670242"/>
    <w:p w14:paraId="6B6FAD2B" w14:textId="19084F45" w:rsidR="001A52DB" w:rsidRDefault="003B592A" w:rsidP="00CC5F4D">
      <w:pPr>
        <w:jc w:val="center"/>
      </w:pPr>
      <w:r w:rsidRPr="003B592A">
        <w:rPr>
          <w:noProof/>
        </w:rPr>
        <w:drawing>
          <wp:inline distT="0" distB="0" distL="0" distR="0" wp14:anchorId="2EB93B86" wp14:editId="517F6722">
            <wp:extent cx="3457380" cy="6429375"/>
            <wp:effectExtent l="0" t="0" r="0" b="0"/>
            <wp:docPr id="8" name="Imagen 8" descr="C:\Users\hans6\Dropbox\Aplicaciones\drawio\CU de la Página Web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s6\Dropbox\Aplicaciones\drawio\CU de la Página Web (usuario registrad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0533" cy="6491027"/>
                    </a:xfrm>
                    <a:prstGeom prst="rect">
                      <a:avLst/>
                    </a:prstGeom>
                    <a:noFill/>
                    <a:ln>
                      <a:noFill/>
                    </a:ln>
                  </pic:spPr>
                </pic:pic>
              </a:graphicData>
            </a:graphic>
          </wp:inline>
        </w:drawing>
      </w:r>
    </w:p>
    <w:p w14:paraId="6ED5D897" w14:textId="2BF72E28" w:rsidR="00CC5F4D" w:rsidRPr="0041535E" w:rsidRDefault="00CC5F4D" w:rsidP="00CC5F4D">
      <w:pPr>
        <w:pStyle w:val="Cita"/>
      </w:pPr>
      <w:r>
        <w:t>Figura N°6: Diagrama de casos de uso para la página web (Usuario Registrado/Administrador)</w:t>
      </w:r>
    </w:p>
    <w:p w14:paraId="36533CD0" w14:textId="77777777" w:rsidR="001A52DB" w:rsidRPr="0041535E" w:rsidRDefault="001A52DB" w:rsidP="00670242"/>
    <w:p w14:paraId="3250CA82" w14:textId="762DE8B8" w:rsidR="001A52DB" w:rsidRDefault="004A6F06" w:rsidP="00601001">
      <w:pPr>
        <w:jc w:val="center"/>
      </w:pPr>
      <w:r w:rsidRPr="0041535E">
        <w:rPr>
          <w:noProof/>
        </w:rPr>
        <w:drawing>
          <wp:inline distT="19050" distB="19050" distL="19050" distR="19050" wp14:anchorId="4D63F4C2" wp14:editId="0EB18741">
            <wp:extent cx="5372100" cy="38227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a:stretch>
                      <a:fillRect/>
                    </a:stretch>
                  </pic:blipFill>
                  <pic:spPr>
                    <a:xfrm>
                      <a:off x="0" y="0"/>
                      <a:ext cx="5372100" cy="3822700"/>
                    </a:xfrm>
                    <a:prstGeom prst="rect">
                      <a:avLst/>
                    </a:prstGeom>
                    <a:ln/>
                  </pic:spPr>
                </pic:pic>
              </a:graphicData>
            </a:graphic>
          </wp:inline>
        </w:drawing>
      </w:r>
    </w:p>
    <w:p w14:paraId="5A45BEDF" w14:textId="5F67E7E4" w:rsidR="00CC5F4D" w:rsidRPr="0041535E" w:rsidRDefault="00CC5F4D" w:rsidP="00601001">
      <w:pPr>
        <w:pStyle w:val="Cita"/>
      </w:pPr>
      <w:r>
        <w:t>Figura N°7: Diagrama de casos de uso para la página web (</w:t>
      </w:r>
      <w:r w:rsidR="00601001">
        <w:t>Usuario no Registrado)</w:t>
      </w:r>
    </w:p>
    <w:p w14:paraId="47EDDE36" w14:textId="77777777" w:rsidR="00873CC3" w:rsidRDefault="00873CC3">
      <w:pPr>
        <w:spacing w:after="0" w:line="276" w:lineRule="auto"/>
        <w:jc w:val="left"/>
      </w:pPr>
      <w:bookmarkStart w:id="202" w:name="_aickjb5qnlxo" w:colFirst="0" w:colLast="0"/>
      <w:bookmarkEnd w:id="202"/>
    </w:p>
    <w:p w14:paraId="5731295A" w14:textId="77777777" w:rsidR="00873CC3" w:rsidRDefault="00873CC3" w:rsidP="00873CC3">
      <w:pPr>
        <w:pStyle w:val="Ttulo4"/>
      </w:pPr>
      <w:bookmarkStart w:id="203" w:name="_Toc484123332"/>
      <w:bookmarkStart w:id="204" w:name="_Toc485332373"/>
      <w:r>
        <w:t>6.1.2.2 Diagramas de casos de usos para la aplicación móvil</w:t>
      </w:r>
      <w:bookmarkEnd w:id="203"/>
      <w:bookmarkEnd w:id="204"/>
    </w:p>
    <w:p w14:paraId="7BBAF1CE" w14:textId="139A3C57" w:rsidR="009408E7" w:rsidRDefault="009408E7" w:rsidP="009408E7">
      <w:pPr>
        <w:spacing w:after="0" w:line="276" w:lineRule="auto"/>
        <w:jc w:val="center"/>
      </w:pPr>
      <w:r w:rsidRPr="009408E7">
        <w:rPr>
          <w:rStyle w:val="Normal"/>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1F09888F" w14:textId="6F5BD877" w:rsidR="00601001" w:rsidRDefault="009408E7" w:rsidP="00601001">
      <w:pPr>
        <w:ind w:firstLine="720"/>
        <w:jc w:val="left"/>
      </w:pPr>
      <w:r w:rsidRPr="009408E7">
        <w:rPr>
          <w:noProof/>
        </w:rPr>
        <w:lastRenderedPageBreak/>
        <w:drawing>
          <wp:inline distT="0" distB="0" distL="0" distR="0" wp14:anchorId="796458A2" wp14:editId="3BDAC334">
            <wp:extent cx="5612130" cy="6219196"/>
            <wp:effectExtent l="0" t="0" r="7620" b="0"/>
            <wp:docPr id="19" name="Imagen 19" descr="C:\Users\hans6\Dropbox\Aplicaciones\drawio\CU de la App móvil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ns6\Dropbox\Aplicaciones\drawio\CU de la App móvil (usuario registrad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2130" cy="6219196"/>
                    </a:xfrm>
                    <a:prstGeom prst="rect">
                      <a:avLst/>
                    </a:prstGeom>
                    <a:noFill/>
                    <a:ln>
                      <a:noFill/>
                    </a:ln>
                  </pic:spPr>
                </pic:pic>
              </a:graphicData>
            </a:graphic>
          </wp:inline>
        </w:drawing>
      </w:r>
    </w:p>
    <w:p w14:paraId="45DCA592" w14:textId="33625B7B" w:rsidR="00601001" w:rsidRPr="0041535E" w:rsidRDefault="00601001" w:rsidP="00601001">
      <w:pPr>
        <w:pStyle w:val="Cita"/>
      </w:pPr>
      <w:r>
        <w:tab/>
        <w:t>Figura N°8: Diagrama de casos de uso para la aplicación móvil (Usuario Registrado/Administrador)</w:t>
      </w:r>
    </w:p>
    <w:p w14:paraId="318C3801" w14:textId="31F56302" w:rsidR="00873CC3" w:rsidRPr="00601001" w:rsidRDefault="00873CC3" w:rsidP="00601001">
      <w:pPr>
        <w:tabs>
          <w:tab w:val="left" w:pos="3615"/>
        </w:tabs>
      </w:pPr>
    </w:p>
    <w:p w14:paraId="02E493E4" w14:textId="77777777" w:rsidR="00601001" w:rsidRDefault="00873CC3" w:rsidP="00601001">
      <w:pPr>
        <w:spacing w:after="0" w:line="276" w:lineRule="auto"/>
        <w:jc w:val="left"/>
      </w:pPr>
      <w:r w:rsidRPr="00873CC3">
        <w:rPr>
          <w:noProof/>
        </w:rPr>
        <w:lastRenderedPageBreak/>
        <w:drawing>
          <wp:inline distT="0" distB="0" distL="0" distR="0" wp14:anchorId="491DEBF9" wp14:editId="7BC2BEF0">
            <wp:extent cx="5612130" cy="3993199"/>
            <wp:effectExtent l="0" t="0" r="7620" b="7620"/>
            <wp:docPr id="7" name="Imagen 7" descr="C:\Users\hans6\OneDrive\CU de la App Móvil (usuario n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ns6\OneDrive\CU de la App Móvil (usuario no registrad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3993199"/>
                    </a:xfrm>
                    <a:prstGeom prst="rect">
                      <a:avLst/>
                    </a:prstGeom>
                    <a:noFill/>
                    <a:ln>
                      <a:noFill/>
                    </a:ln>
                  </pic:spPr>
                </pic:pic>
              </a:graphicData>
            </a:graphic>
          </wp:inline>
        </w:drawing>
      </w:r>
    </w:p>
    <w:p w14:paraId="5110FB06" w14:textId="77777777" w:rsidR="00601001" w:rsidRDefault="00601001" w:rsidP="00601001">
      <w:pPr>
        <w:spacing w:after="0" w:line="276" w:lineRule="auto"/>
        <w:jc w:val="left"/>
      </w:pPr>
    </w:p>
    <w:p w14:paraId="73F46607" w14:textId="308CA4EC" w:rsidR="00601001" w:rsidRPr="0041535E" w:rsidRDefault="00601001" w:rsidP="00601001">
      <w:pPr>
        <w:pStyle w:val="Cita"/>
      </w:pPr>
      <w:r>
        <w:t>Figura N°9: Diagrama de casos de uso para la aplicación móvil (Usuario no Registrado)</w:t>
      </w:r>
    </w:p>
    <w:p w14:paraId="6075B9FC" w14:textId="22AC8FAF" w:rsidR="001A52DB" w:rsidRPr="00601001" w:rsidRDefault="00057BCE" w:rsidP="00601001">
      <w:pPr>
        <w:pStyle w:val="Ttulo4"/>
        <w:rPr>
          <w:color w:val="434343"/>
          <w:sz w:val="28"/>
          <w:szCs w:val="28"/>
        </w:rPr>
      </w:pPr>
      <w:r>
        <w:br w:type="page"/>
      </w:r>
      <w:bookmarkStart w:id="205" w:name="_Toc484123333"/>
      <w:bookmarkStart w:id="206" w:name="_Toc485332374"/>
      <w:r w:rsidR="004A6F06" w:rsidRPr="0041535E">
        <w:lastRenderedPageBreak/>
        <w:t>6</w:t>
      </w:r>
      <w:r w:rsidR="00873CC3">
        <w:t>.1.2.3</w:t>
      </w:r>
      <w:r w:rsidR="004A6F06" w:rsidRPr="0041535E">
        <w:t xml:space="preserve"> Especificación de los casos de uso de la página web</w:t>
      </w:r>
      <w:bookmarkEnd w:id="205"/>
      <w:r w:rsidR="00895DBF">
        <w:rPr>
          <w:rStyle w:val="Refdenotaalpie"/>
        </w:rPr>
        <w:footnoteReference w:id="6"/>
      </w:r>
      <w:bookmarkEnd w:id="206"/>
    </w:p>
    <w:p w14:paraId="444CCF97" w14:textId="48CB87C7" w:rsidR="0041535E" w:rsidRPr="0041535E" w:rsidRDefault="00873CC3" w:rsidP="00873CC3">
      <w:pPr>
        <w:pStyle w:val="Ttulo5"/>
      </w:pPr>
      <w:bookmarkStart w:id="207" w:name="_y8el9mg48tvd" w:colFirst="0" w:colLast="0"/>
      <w:bookmarkStart w:id="208" w:name="_zg5dtnpa6vci" w:colFirst="0" w:colLast="0"/>
      <w:bookmarkStart w:id="209" w:name="_Toc484123334"/>
      <w:bookmarkStart w:id="210" w:name="_Toc485332375"/>
      <w:bookmarkEnd w:id="207"/>
      <w:bookmarkEnd w:id="208"/>
      <w:r>
        <w:t>6.1.2.3.1</w:t>
      </w:r>
      <w:r w:rsidR="0041535E" w:rsidRPr="0041535E">
        <w:t xml:space="preserve"> Caso de uso: Registrarse</w:t>
      </w:r>
      <w:bookmarkEnd w:id="209"/>
      <w:bookmarkEnd w:id="21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7F9C8CD" w14:textId="77777777" w:rsidTr="0041535E">
        <w:trPr>
          <w:trHeight w:val="227"/>
          <w:jc w:val="center"/>
        </w:trPr>
        <w:tc>
          <w:tcPr>
            <w:tcW w:w="1977" w:type="dxa"/>
          </w:tcPr>
          <w:p w14:paraId="5F224ED7" w14:textId="77777777" w:rsidR="0041535E" w:rsidRPr="000F27C5" w:rsidRDefault="0041535E" w:rsidP="00670242">
            <w:pPr>
              <w:rPr>
                <w:b/>
              </w:rPr>
            </w:pPr>
            <w:r w:rsidRPr="000F27C5">
              <w:rPr>
                <w:b/>
              </w:rPr>
              <w:t>Nombre</w:t>
            </w:r>
          </w:p>
        </w:tc>
        <w:tc>
          <w:tcPr>
            <w:tcW w:w="4011" w:type="dxa"/>
            <w:gridSpan w:val="2"/>
          </w:tcPr>
          <w:p w14:paraId="423769F8" w14:textId="77777777" w:rsidR="0041535E" w:rsidRPr="000F27C5" w:rsidRDefault="0041535E" w:rsidP="00670242">
            <w:pPr>
              <w:rPr>
                <w:b/>
              </w:rPr>
            </w:pPr>
            <w:r w:rsidRPr="000F27C5">
              <w:rPr>
                <w:b/>
              </w:rPr>
              <w:t>Registrarse</w:t>
            </w:r>
          </w:p>
        </w:tc>
        <w:tc>
          <w:tcPr>
            <w:tcW w:w="824" w:type="dxa"/>
          </w:tcPr>
          <w:p w14:paraId="62E91D18" w14:textId="77777777" w:rsidR="0041535E" w:rsidRPr="000F27C5" w:rsidRDefault="0041535E" w:rsidP="00670242">
            <w:pPr>
              <w:rPr>
                <w:b/>
              </w:rPr>
            </w:pPr>
            <w:r w:rsidRPr="000F27C5">
              <w:rPr>
                <w:b/>
              </w:rPr>
              <w:t>ID</w:t>
            </w:r>
          </w:p>
        </w:tc>
        <w:tc>
          <w:tcPr>
            <w:tcW w:w="2010" w:type="dxa"/>
          </w:tcPr>
          <w:p w14:paraId="240DFEEE" w14:textId="6A6EA1C0" w:rsidR="0041535E" w:rsidRPr="000F27C5" w:rsidRDefault="000F27C5" w:rsidP="00670242">
            <w:pPr>
              <w:rPr>
                <w:b/>
              </w:rPr>
            </w:pPr>
            <w:r>
              <w:rPr>
                <w:b/>
              </w:rPr>
              <w:t>CUSWPW</w:t>
            </w:r>
            <w:r w:rsidR="0041535E" w:rsidRPr="000F27C5">
              <w:rPr>
                <w:b/>
              </w:rPr>
              <w:t>_01</w:t>
            </w:r>
          </w:p>
        </w:tc>
      </w:tr>
      <w:tr w:rsidR="0041535E" w:rsidRPr="0041535E" w14:paraId="7B9B130C" w14:textId="77777777" w:rsidTr="0041535E">
        <w:trPr>
          <w:trHeight w:val="227"/>
          <w:jc w:val="center"/>
        </w:trPr>
        <w:tc>
          <w:tcPr>
            <w:tcW w:w="1977" w:type="dxa"/>
          </w:tcPr>
          <w:p w14:paraId="5499403B" w14:textId="77777777" w:rsidR="0041535E" w:rsidRPr="00585EDB" w:rsidRDefault="0041535E" w:rsidP="00670242">
            <w:r w:rsidRPr="00585EDB">
              <w:t>Actores</w:t>
            </w:r>
          </w:p>
        </w:tc>
        <w:tc>
          <w:tcPr>
            <w:tcW w:w="6845" w:type="dxa"/>
            <w:gridSpan w:val="4"/>
          </w:tcPr>
          <w:p w14:paraId="1641F685" w14:textId="77777777" w:rsidR="0041535E" w:rsidRPr="0041535E" w:rsidRDefault="0041535E" w:rsidP="00670242">
            <w:pPr>
              <w:pStyle w:val="Prrafodelista"/>
              <w:numPr>
                <w:ilvl w:val="0"/>
                <w:numId w:val="12"/>
              </w:numPr>
            </w:pPr>
            <w:r w:rsidRPr="0041535E">
              <w:t>Usuario no registrado</w:t>
            </w:r>
          </w:p>
        </w:tc>
      </w:tr>
      <w:tr w:rsidR="0041535E" w:rsidRPr="0041535E" w14:paraId="7FFB368B" w14:textId="77777777" w:rsidTr="0041535E">
        <w:trPr>
          <w:trHeight w:val="227"/>
          <w:jc w:val="center"/>
        </w:trPr>
        <w:tc>
          <w:tcPr>
            <w:tcW w:w="1977" w:type="dxa"/>
          </w:tcPr>
          <w:p w14:paraId="07369F2F" w14:textId="77777777" w:rsidR="0041535E" w:rsidRPr="00585EDB" w:rsidRDefault="0041535E" w:rsidP="00670242">
            <w:r w:rsidRPr="00585EDB">
              <w:t>Referencias</w:t>
            </w:r>
          </w:p>
        </w:tc>
        <w:tc>
          <w:tcPr>
            <w:tcW w:w="6845" w:type="dxa"/>
            <w:gridSpan w:val="4"/>
          </w:tcPr>
          <w:p w14:paraId="5585903C" w14:textId="77777777" w:rsidR="0041535E" w:rsidRPr="0041535E" w:rsidRDefault="0041535E" w:rsidP="00670242">
            <w:pPr>
              <w:pStyle w:val="Prrafodelista"/>
              <w:numPr>
                <w:ilvl w:val="0"/>
                <w:numId w:val="11"/>
              </w:numPr>
            </w:pPr>
            <w:r w:rsidRPr="0041535E">
              <w:t>RF_STKSWE_W_03: Registrar usuario.</w:t>
            </w:r>
          </w:p>
        </w:tc>
      </w:tr>
      <w:tr w:rsidR="0041535E" w:rsidRPr="0041535E" w14:paraId="6CBA9201" w14:textId="77777777" w:rsidTr="0041535E">
        <w:trPr>
          <w:trHeight w:val="227"/>
          <w:jc w:val="center"/>
        </w:trPr>
        <w:tc>
          <w:tcPr>
            <w:tcW w:w="1977" w:type="dxa"/>
          </w:tcPr>
          <w:p w14:paraId="63687026" w14:textId="77777777" w:rsidR="0041535E" w:rsidRPr="00585EDB" w:rsidRDefault="0041535E" w:rsidP="00670242">
            <w:r w:rsidRPr="00585EDB">
              <w:t>Precondiciones</w:t>
            </w:r>
          </w:p>
        </w:tc>
        <w:tc>
          <w:tcPr>
            <w:tcW w:w="6845" w:type="dxa"/>
            <w:gridSpan w:val="4"/>
          </w:tcPr>
          <w:p w14:paraId="38A3532C" w14:textId="77777777" w:rsidR="0041535E" w:rsidRPr="0041535E" w:rsidRDefault="0041535E" w:rsidP="00670242">
            <w:pPr>
              <w:pStyle w:val="Prrafodelista"/>
              <w:numPr>
                <w:ilvl w:val="0"/>
                <w:numId w:val="11"/>
              </w:numPr>
            </w:pPr>
            <w:r w:rsidRPr="0041535E">
              <w:t>No hay</w:t>
            </w:r>
          </w:p>
        </w:tc>
      </w:tr>
      <w:tr w:rsidR="0041535E" w:rsidRPr="0041535E" w14:paraId="6B026D23" w14:textId="77777777" w:rsidTr="0041535E">
        <w:trPr>
          <w:trHeight w:val="227"/>
          <w:jc w:val="center"/>
        </w:trPr>
        <w:tc>
          <w:tcPr>
            <w:tcW w:w="1977" w:type="dxa"/>
            <w:tcBorders>
              <w:bottom w:val="single" w:sz="6" w:space="0" w:color="auto"/>
            </w:tcBorders>
          </w:tcPr>
          <w:p w14:paraId="4C801418" w14:textId="77777777" w:rsidR="0041535E" w:rsidRPr="00585EDB" w:rsidRDefault="0041535E" w:rsidP="00670242">
            <w:r w:rsidRPr="00585EDB">
              <w:t>Postcondiciones</w:t>
            </w:r>
          </w:p>
        </w:tc>
        <w:tc>
          <w:tcPr>
            <w:tcW w:w="6845" w:type="dxa"/>
            <w:gridSpan w:val="4"/>
            <w:tcBorders>
              <w:bottom w:val="single" w:sz="6" w:space="0" w:color="auto"/>
            </w:tcBorders>
          </w:tcPr>
          <w:p w14:paraId="688FAD90" w14:textId="77777777" w:rsidR="0041535E" w:rsidRPr="0041535E" w:rsidRDefault="0041535E" w:rsidP="00670242">
            <w:pPr>
              <w:pStyle w:val="Prrafodelista"/>
              <w:numPr>
                <w:ilvl w:val="0"/>
                <w:numId w:val="11"/>
              </w:numPr>
            </w:pPr>
            <w:r w:rsidRPr="0041535E">
              <w:t>El usuario deberá ser ingresado al sistema.</w:t>
            </w:r>
          </w:p>
        </w:tc>
      </w:tr>
      <w:tr w:rsidR="0041535E" w:rsidRPr="0041535E" w14:paraId="3619CE09" w14:textId="77777777" w:rsidTr="0041535E">
        <w:trPr>
          <w:trHeight w:val="227"/>
          <w:jc w:val="center"/>
        </w:trPr>
        <w:tc>
          <w:tcPr>
            <w:tcW w:w="1977" w:type="dxa"/>
            <w:tcBorders>
              <w:top w:val="double" w:sz="4" w:space="0" w:color="auto"/>
            </w:tcBorders>
          </w:tcPr>
          <w:p w14:paraId="5721D345" w14:textId="77777777" w:rsidR="0041535E" w:rsidRPr="00585EDB" w:rsidRDefault="0041535E" w:rsidP="00670242">
            <w:r w:rsidRPr="00585EDB">
              <w:t>Propósito</w:t>
            </w:r>
          </w:p>
        </w:tc>
        <w:tc>
          <w:tcPr>
            <w:tcW w:w="6845" w:type="dxa"/>
            <w:gridSpan w:val="4"/>
            <w:tcBorders>
              <w:top w:val="double" w:sz="4" w:space="0" w:color="auto"/>
            </w:tcBorders>
          </w:tcPr>
          <w:p w14:paraId="47B2EC23" w14:textId="77777777" w:rsidR="0041535E" w:rsidRPr="0041535E" w:rsidRDefault="0041535E" w:rsidP="00670242">
            <w:r w:rsidRPr="0041535E">
              <w:t>El actor podrá tener acceso al registro de una nueva cuenta que permita realizar las acciones de un usuario registrado.</w:t>
            </w:r>
          </w:p>
        </w:tc>
      </w:tr>
      <w:tr w:rsidR="0041535E" w:rsidRPr="000F27C5" w14:paraId="1806C787" w14:textId="77777777" w:rsidTr="0041535E">
        <w:trPr>
          <w:trHeight w:val="227"/>
          <w:jc w:val="center"/>
        </w:trPr>
        <w:tc>
          <w:tcPr>
            <w:tcW w:w="1977" w:type="dxa"/>
            <w:vMerge w:val="restart"/>
          </w:tcPr>
          <w:p w14:paraId="17020883"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440D49E1" w14:textId="77777777" w:rsidR="0041535E" w:rsidRPr="000F27C5" w:rsidRDefault="0041535E" w:rsidP="00670242">
            <w:pPr>
              <w:rPr>
                <w:b/>
              </w:rPr>
            </w:pPr>
            <w:r w:rsidRPr="000F27C5">
              <w:rPr>
                <w:b/>
              </w:rPr>
              <w:t>Usuario no registrado</w:t>
            </w:r>
          </w:p>
        </w:tc>
        <w:tc>
          <w:tcPr>
            <w:tcW w:w="3265" w:type="dxa"/>
            <w:gridSpan w:val="3"/>
            <w:tcBorders>
              <w:bottom w:val="single" w:sz="6" w:space="0" w:color="auto"/>
            </w:tcBorders>
          </w:tcPr>
          <w:p w14:paraId="4CD810BC" w14:textId="77777777" w:rsidR="0041535E" w:rsidRPr="000F27C5" w:rsidRDefault="0041535E" w:rsidP="00670242">
            <w:pPr>
              <w:rPr>
                <w:b/>
              </w:rPr>
            </w:pPr>
            <w:r w:rsidRPr="000F27C5">
              <w:rPr>
                <w:b/>
              </w:rPr>
              <w:t>Sistema</w:t>
            </w:r>
          </w:p>
        </w:tc>
      </w:tr>
      <w:tr w:rsidR="0041535E" w:rsidRPr="0041535E" w14:paraId="0F6D2952" w14:textId="77777777" w:rsidTr="0041535E">
        <w:trPr>
          <w:trHeight w:val="227"/>
          <w:jc w:val="center"/>
        </w:trPr>
        <w:tc>
          <w:tcPr>
            <w:tcW w:w="1977" w:type="dxa"/>
            <w:vMerge/>
          </w:tcPr>
          <w:p w14:paraId="5721479B" w14:textId="77777777" w:rsidR="0041535E" w:rsidRPr="00585EDB" w:rsidRDefault="0041535E" w:rsidP="00670242"/>
        </w:tc>
        <w:tc>
          <w:tcPr>
            <w:tcW w:w="3580" w:type="dxa"/>
            <w:tcBorders>
              <w:bottom w:val="single" w:sz="6" w:space="0" w:color="auto"/>
            </w:tcBorders>
          </w:tcPr>
          <w:p w14:paraId="32C4DCAD" w14:textId="77777777" w:rsidR="0041535E" w:rsidRPr="0041535E" w:rsidRDefault="0041535E" w:rsidP="00670242">
            <w:r w:rsidRPr="0041535E">
              <w:t>1. El caso de uso empieza cuando el actor selecciona la opción para crear una cuenta en el sistema.</w:t>
            </w:r>
          </w:p>
        </w:tc>
        <w:tc>
          <w:tcPr>
            <w:tcW w:w="3265" w:type="dxa"/>
            <w:gridSpan w:val="3"/>
            <w:tcBorders>
              <w:bottom w:val="single" w:sz="6" w:space="0" w:color="auto"/>
            </w:tcBorders>
          </w:tcPr>
          <w:p w14:paraId="4552AABF" w14:textId="77777777" w:rsidR="0041535E" w:rsidRPr="0041535E" w:rsidRDefault="0041535E" w:rsidP="00670242">
            <w:r w:rsidRPr="0041535E">
              <w:t>2. El sistema despliega un formulario con los datos de entrada IEE_02</w:t>
            </w:r>
          </w:p>
        </w:tc>
      </w:tr>
      <w:tr w:rsidR="0041535E" w:rsidRPr="0041535E" w14:paraId="6F6CEDEF" w14:textId="77777777" w:rsidTr="0041535E">
        <w:trPr>
          <w:trHeight w:val="227"/>
          <w:jc w:val="center"/>
        </w:trPr>
        <w:tc>
          <w:tcPr>
            <w:tcW w:w="1977" w:type="dxa"/>
            <w:vMerge/>
          </w:tcPr>
          <w:p w14:paraId="69D6F0A6" w14:textId="77777777" w:rsidR="0041535E" w:rsidRPr="00585EDB" w:rsidRDefault="0041535E" w:rsidP="00670242"/>
        </w:tc>
        <w:tc>
          <w:tcPr>
            <w:tcW w:w="3580" w:type="dxa"/>
            <w:tcBorders>
              <w:bottom w:val="single" w:sz="6" w:space="0" w:color="auto"/>
            </w:tcBorders>
          </w:tcPr>
          <w:p w14:paraId="75DB038B"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6E23D345" w14:textId="77777777" w:rsidR="0041535E" w:rsidRPr="0041535E" w:rsidRDefault="0041535E" w:rsidP="00670242">
            <w:r w:rsidRPr="0041535E">
              <w:t>4. El sistema verifica que los datos ingresados son correctos.</w:t>
            </w:r>
          </w:p>
        </w:tc>
      </w:tr>
      <w:tr w:rsidR="0041535E" w:rsidRPr="0041535E" w14:paraId="2258FBAF" w14:textId="77777777" w:rsidTr="0041535E">
        <w:trPr>
          <w:trHeight w:val="227"/>
          <w:jc w:val="center"/>
        </w:trPr>
        <w:tc>
          <w:tcPr>
            <w:tcW w:w="1977" w:type="dxa"/>
            <w:vMerge/>
            <w:tcBorders>
              <w:bottom w:val="single" w:sz="6" w:space="0" w:color="auto"/>
            </w:tcBorders>
          </w:tcPr>
          <w:p w14:paraId="40F0CB02" w14:textId="77777777" w:rsidR="0041535E" w:rsidRPr="00585EDB" w:rsidRDefault="0041535E" w:rsidP="00670242"/>
        </w:tc>
        <w:tc>
          <w:tcPr>
            <w:tcW w:w="3580" w:type="dxa"/>
            <w:tcBorders>
              <w:bottom w:val="single" w:sz="6" w:space="0" w:color="auto"/>
            </w:tcBorders>
          </w:tcPr>
          <w:p w14:paraId="70A8D5D4" w14:textId="77777777" w:rsidR="0041535E" w:rsidRPr="0041535E" w:rsidRDefault="0041535E" w:rsidP="00670242"/>
        </w:tc>
        <w:tc>
          <w:tcPr>
            <w:tcW w:w="3265" w:type="dxa"/>
            <w:gridSpan w:val="3"/>
            <w:tcBorders>
              <w:bottom w:val="single" w:sz="6" w:space="0" w:color="auto"/>
            </w:tcBorders>
          </w:tcPr>
          <w:p w14:paraId="18201882" w14:textId="77777777" w:rsidR="0041535E" w:rsidRPr="0041535E" w:rsidRDefault="0041535E" w:rsidP="00670242">
            <w:r w:rsidRPr="0041535E">
              <w:t>5. El sistema notifica al actor que la cuenta ha sido creada con éxito.</w:t>
            </w:r>
          </w:p>
        </w:tc>
      </w:tr>
      <w:tr w:rsidR="0041535E" w:rsidRPr="000F27C5" w14:paraId="4026A2F8" w14:textId="77777777" w:rsidTr="0041535E">
        <w:trPr>
          <w:trHeight w:val="103"/>
          <w:jc w:val="center"/>
        </w:trPr>
        <w:tc>
          <w:tcPr>
            <w:tcW w:w="1977" w:type="dxa"/>
            <w:tcBorders>
              <w:bottom w:val="single" w:sz="4" w:space="0" w:color="auto"/>
            </w:tcBorders>
          </w:tcPr>
          <w:p w14:paraId="4ABC34DA"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31446597" w14:textId="77777777" w:rsidR="0041535E" w:rsidRPr="000F27C5" w:rsidRDefault="0041535E" w:rsidP="00670242">
            <w:pPr>
              <w:rPr>
                <w:b/>
              </w:rPr>
            </w:pPr>
            <w:r w:rsidRPr="000F27C5">
              <w:rPr>
                <w:b/>
              </w:rPr>
              <w:t>Usuario no registrado</w:t>
            </w:r>
          </w:p>
        </w:tc>
        <w:tc>
          <w:tcPr>
            <w:tcW w:w="3265" w:type="dxa"/>
            <w:gridSpan w:val="3"/>
            <w:tcBorders>
              <w:bottom w:val="single" w:sz="4" w:space="0" w:color="auto"/>
            </w:tcBorders>
          </w:tcPr>
          <w:p w14:paraId="27FA15E4" w14:textId="77777777" w:rsidR="0041535E" w:rsidRPr="000F27C5" w:rsidRDefault="0041535E" w:rsidP="00670242">
            <w:pPr>
              <w:rPr>
                <w:b/>
              </w:rPr>
            </w:pPr>
            <w:r w:rsidRPr="000F27C5">
              <w:rPr>
                <w:b/>
              </w:rPr>
              <w:t>Sistema</w:t>
            </w:r>
          </w:p>
        </w:tc>
      </w:tr>
      <w:tr w:rsidR="0041535E" w:rsidRPr="0041535E" w14:paraId="79A57FAE" w14:textId="77777777" w:rsidTr="0041535E">
        <w:trPr>
          <w:trHeight w:val="103"/>
          <w:jc w:val="center"/>
        </w:trPr>
        <w:tc>
          <w:tcPr>
            <w:tcW w:w="1977" w:type="dxa"/>
            <w:tcBorders>
              <w:top w:val="single" w:sz="4" w:space="0" w:color="auto"/>
              <w:bottom w:val="double" w:sz="4" w:space="0" w:color="auto"/>
            </w:tcBorders>
          </w:tcPr>
          <w:p w14:paraId="2546E773" w14:textId="77777777" w:rsidR="0041535E" w:rsidRPr="00585EDB" w:rsidRDefault="0041535E" w:rsidP="00670242"/>
        </w:tc>
        <w:tc>
          <w:tcPr>
            <w:tcW w:w="3580" w:type="dxa"/>
            <w:tcBorders>
              <w:top w:val="single" w:sz="4" w:space="0" w:color="auto"/>
              <w:bottom w:val="double" w:sz="4" w:space="0" w:color="auto"/>
            </w:tcBorders>
          </w:tcPr>
          <w:p w14:paraId="2C29FB13" w14:textId="77777777" w:rsidR="0041535E" w:rsidRPr="0041535E" w:rsidRDefault="0041535E" w:rsidP="00670242"/>
        </w:tc>
        <w:tc>
          <w:tcPr>
            <w:tcW w:w="3265" w:type="dxa"/>
            <w:gridSpan w:val="3"/>
            <w:tcBorders>
              <w:top w:val="single" w:sz="4" w:space="0" w:color="auto"/>
              <w:bottom w:val="double" w:sz="4" w:space="0" w:color="auto"/>
            </w:tcBorders>
          </w:tcPr>
          <w:p w14:paraId="6191C8A3" w14:textId="1B431A7D" w:rsidR="0041535E" w:rsidRPr="0041535E" w:rsidRDefault="0041535E" w:rsidP="00670242">
            <w:r w:rsidRPr="0041535E">
              <w:t>5.a</w:t>
            </w:r>
            <w:r w:rsidR="000F6C67">
              <w:t>.</w:t>
            </w:r>
            <w:r w:rsidRPr="0041535E">
              <w:t xml:space="preserve"> El sistema notifica que los datos ingresados son incorrectos, y solicita que sean ingresados nuevamente.</w:t>
            </w:r>
          </w:p>
          <w:p w14:paraId="30CB1305" w14:textId="797F5C2D" w:rsidR="0041535E" w:rsidRPr="0041535E" w:rsidRDefault="000F27C5" w:rsidP="00670242">
            <w:r>
              <w:t>6.a</w:t>
            </w:r>
            <w:r w:rsidR="000F6C67">
              <w:t>.</w:t>
            </w:r>
            <w:r w:rsidR="0041535E" w:rsidRPr="0041535E">
              <w:t xml:space="preserve"> Vuelve al paso 2.</w:t>
            </w:r>
          </w:p>
        </w:tc>
      </w:tr>
    </w:tbl>
    <w:p w14:paraId="5D202062" w14:textId="16C9C4D8" w:rsidR="0041535E" w:rsidRPr="0041535E" w:rsidRDefault="00601001" w:rsidP="00601001">
      <w:pPr>
        <w:pStyle w:val="Cita"/>
      </w:pPr>
      <w:r>
        <w:t>Tabla N°14: Especificación de casos de uso de la página web</w:t>
      </w:r>
    </w:p>
    <w:p w14:paraId="4286CC1E" w14:textId="5A0DE5CC" w:rsidR="0041535E" w:rsidRPr="0041535E" w:rsidRDefault="0041535E" w:rsidP="00873CC3">
      <w:pPr>
        <w:pStyle w:val="Ttulo5"/>
      </w:pPr>
      <w:bookmarkStart w:id="211" w:name="_Toc484123335"/>
      <w:bookmarkStart w:id="212" w:name="_Toc485332376"/>
      <w:r w:rsidRPr="0041535E">
        <w:t>6.1.</w:t>
      </w:r>
      <w:r w:rsidR="00873CC3">
        <w:t>2.</w:t>
      </w:r>
      <w:r w:rsidRPr="0041535E">
        <w:t>3.2 Caso de uso: Visualizar Evento</w:t>
      </w:r>
      <w:bookmarkEnd w:id="211"/>
      <w:bookmarkEnd w:id="21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647662BB" w14:textId="77777777" w:rsidTr="0041535E">
        <w:trPr>
          <w:trHeight w:val="227"/>
          <w:jc w:val="center"/>
        </w:trPr>
        <w:tc>
          <w:tcPr>
            <w:tcW w:w="1977" w:type="dxa"/>
          </w:tcPr>
          <w:p w14:paraId="485169F3" w14:textId="77777777" w:rsidR="0041535E" w:rsidRPr="000F27C5" w:rsidRDefault="0041535E" w:rsidP="00670242">
            <w:pPr>
              <w:rPr>
                <w:b/>
              </w:rPr>
            </w:pPr>
            <w:r w:rsidRPr="000F27C5">
              <w:rPr>
                <w:b/>
              </w:rPr>
              <w:t>Nombre</w:t>
            </w:r>
          </w:p>
        </w:tc>
        <w:tc>
          <w:tcPr>
            <w:tcW w:w="4011" w:type="dxa"/>
            <w:gridSpan w:val="2"/>
          </w:tcPr>
          <w:p w14:paraId="765A5AF4" w14:textId="77777777" w:rsidR="0041535E" w:rsidRPr="000F27C5" w:rsidRDefault="0041535E" w:rsidP="00670242">
            <w:pPr>
              <w:rPr>
                <w:b/>
              </w:rPr>
            </w:pPr>
            <w:r w:rsidRPr="000F27C5">
              <w:rPr>
                <w:b/>
              </w:rPr>
              <w:t>Visualizar Evento</w:t>
            </w:r>
          </w:p>
        </w:tc>
        <w:tc>
          <w:tcPr>
            <w:tcW w:w="824" w:type="dxa"/>
          </w:tcPr>
          <w:p w14:paraId="03602E04" w14:textId="77777777" w:rsidR="0041535E" w:rsidRPr="000F27C5" w:rsidRDefault="0041535E" w:rsidP="00670242">
            <w:pPr>
              <w:rPr>
                <w:b/>
              </w:rPr>
            </w:pPr>
            <w:r w:rsidRPr="000F27C5">
              <w:rPr>
                <w:b/>
              </w:rPr>
              <w:t>ID</w:t>
            </w:r>
          </w:p>
        </w:tc>
        <w:tc>
          <w:tcPr>
            <w:tcW w:w="2010" w:type="dxa"/>
          </w:tcPr>
          <w:p w14:paraId="1BD20E2C" w14:textId="06E87840" w:rsidR="0041535E" w:rsidRPr="000F27C5" w:rsidRDefault="000F27C5" w:rsidP="00670242">
            <w:pPr>
              <w:rPr>
                <w:b/>
              </w:rPr>
            </w:pPr>
            <w:r>
              <w:rPr>
                <w:b/>
              </w:rPr>
              <w:t>CUSWPW</w:t>
            </w:r>
            <w:r w:rsidR="0041535E" w:rsidRPr="000F27C5">
              <w:rPr>
                <w:b/>
              </w:rPr>
              <w:t>_02</w:t>
            </w:r>
          </w:p>
        </w:tc>
      </w:tr>
      <w:tr w:rsidR="0041535E" w:rsidRPr="0041535E" w14:paraId="309EA762" w14:textId="77777777" w:rsidTr="0041535E">
        <w:trPr>
          <w:trHeight w:val="227"/>
          <w:jc w:val="center"/>
        </w:trPr>
        <w:tc>
          <w:tcPr>
            <w:tcW w:w="1977" w:type="dxa"/>
          </w:tcPr>
          <w:p w14:paraId="2CB69B58" w14:textId="77777777" w:rsidR="0041535E" w:rsidRPr="00585EDB" w:rsidRDefault="0041535E" w:rsidP="00670242">
            <w:r w:rsidRPr="00585EDB">
              <w:t>Actores</w:t>
            </w:r>
          </w:p>
        </w:tc>
        <w:tc>
          <w:tcPr>
            <w:tcW w:w="6845" w:type="dxa"/>
            <w:gridSpan w:val="4"/>
          </w:tcPr>
          <w:p w14:paraId="747238A9" w14:textId="77777777" w:rsidR="0041535E" w:rsidRPr="0041535E" w:rsidRDefault="0041535E" w:rsidP="00670242">
            <w:pPr>
              <w:pStyle w:val="Prrafodelista"/>
              <w:numPr>
                <w:ilvl w:val="0"/>
                <w:numId w:val="12"/>
              </w:numPr>
            </w:pPr>
            <w:r w:rsidRPr="0041535E">
              <w:t>Usuario no registrado</w:t>
            </w:r>
          </w:p>
          <w:p w14:paraId="5CF4A65A" w14:textId="77777777" w:rsidR="0041535E" w:rsidRPr="0041535E" w:rsidRDefault="0041535E" w:rsidP="00670242">
            <w:pPr>
              <w:pStyle w:val="Prrafodelista"/>
              <w:numPr>
                <w:ilvl w:val="0"/>
                <w:numId w:val="12"/>
              </w:numPr>
            </w:pPr>
            <w:r w:rsidRPr="0041535E">
              <w:t>Usuario registrado</w:t>
            </w:r>
          </w:p>
        </w:tc>
      </w:tr>
      <w:tr w:rsidR="0041535E" w:rsidRPr="0041535E" w14:paraId="401061FB" w14:textId="77777777" w:rsidTr="0041535E">
        <w:trPr>
          <w:trHeight w:val="227"/>
          <w:jc w:val="center"/>
        </w:trPr>
        <w:tc>
          <w:tcPr>
            <w:tcW w:w="1977" w:type="dxa"/>
          </w:tcPr>
          <w:p w14:paraId="51882887" w14:textId="77777777" w:rsidR="0041535E" w:rsidRPr="00585EDB" w:rsidRDefault="0041535E" w:rsidP="00670242">
            <w:r w:rsidRPr="00585EDB">
              <w:t>Referencias</w:t>
            </w:r>
          </w:p>
        </w:tc>
        <w:tc>
          <w:tcPr>
            <w:tcW w:w="6845" w:type="dxa"/>
            <w:gridSpan w:val="4"/>
          </w:tcPr>
          <w:p w14:paraId="6F879948" w14:textId="77777777" w:rsidR="0041535E" w:rsidRPr="0041535E" w:rsidRDefault="0041535E" w:rsidP="00670242">
            <w:pPr>
              <w:pStyle w:val="Prrafodelista"/>
              <w:numPr>
                <w:ilvl w:val="0"/>
                <w:numId w:val="11"/>
              </w:numPr>
            </w:pPr>
            <w:r w:rsidRPr="0041535E">
              <w:t>RF_STKSWE_W_06: Visualizar información evento.</w:t>
            </w:r>
          </w:p>
        </w:tc>
      </w:tr>
      <w:tr w:rsidR="0041535E" w:rsidRPr="0041535E" w14:paraId="19CEC347" w14:textId="77777777" w:rsidTr="0041535E">
        <w:trPr>
          <w:trHeight w:val="227"/>
          <w:jc w:val="center"/>
        </w:trPr>
        <w:tc>
          <w:tcPr>
            <w:tcW w:w="1977" w:type="dxa"/>
          </w:tcPr>
          <w:p w14:paraId="4F8BB9B7" w14:textId="77777777" w:rsidR="0041535E" w:rsidRPr="00585EDB" w:rsidRDefault="0041535E" w:rsidP="00670242">
            <w:r w:rsidRPr="00585EDB">
              <w:t>Precondiciones</w:t>
            </w:r>
          </w:p>
        </w:tc>
        <w:tc>
          <w:tcPr>
            <w:tcW w:w="6845" w:type="dxa"/>
            <w:gridSpan w:val="4"/>
          </w:tcPr>
          <w:p w14:paraId="3E609206" w14:textId="77777777" w:rsidR="0041535E" w:rsidRPr="0041535E" w:rsidRDefault="0041535E" w:rsidP="00670242">
            <w:pPr>
              <w:pStyle w:val="Prrafodelista"/>
              <w:numPr>
                <w:ilvl w:val="0"/>
                <w:numId w:val="11"/>
              </w:numPr>
            </w:pPr>
            <w:r w:rsidRPr="0041535E">
              <w:t>El evento a visualizar deber pertenecer al sistema.</w:t>
            </w:r>
          </w:p>
        </w:tc>
      </w:tr>
      <w:tr w:rsidR="0041535E" w:rsidRPr="0041535E" w14:paraId="7A55E372" w14:textId="77777777" w:rsidTr="0041535E">
        <w:trPr>
          <w:trHeight w:val="227"/>
          <w:jc w:val="center"/>
        </w:trPr>
        <w:tc>
          <w:tcPr>
            <w:tcW w:w="1977" w:type="dxa"/>
            <w:tcBorders>
              <w:bottom w:val="single" w:sz="6" w:space="0" w:color="auto"/>
            </w:tcBorders>
          </w:tcPr>
          <w:p w14:paraId="2C263F21" w14:textId="77777777" w:rsidR="0041535E" w:rsidRPr="00585EDB" w:rsidRDefault="0041535E" w:rsidP="00670242">
            <w:r w:rsidRPr="00585EDB">
              <w:t>Postcondiciones</w:t>
            </w:r>
          </w:p>
        </w:tc>
        <w:tc>
          <w:tcPr>
            <w:tcW w:w="6845" w:type="dxa"/>
            <w:gridSpan w:val="4"/>
            <w:tcBorders>
              <w:bottom w:val="single" w:sz="6" w:space="0" w:color="auto"/>
            </w:tcBorders>
          </w:tcPr>
          <w:p w14:paraId="5250A1A4" w14:textId="77777777" w:rsidR="0041535E" w:rsidRPr="0041535E" w:rsidRDefault="0041535E" w:rsidP="00670242">
            <w:pPr>
              <w:pStyle w:val="Prrafodelista"/>
              <w:numPr>
                <w:ilvl w:val="0"/>
                <w:numId w:val="11"/>
              </w:numPr>
            </w:pPr>
            <w:r w:rsidRPr="0041535E">
              <w:t>No hay</w:t>
            </w:r>
          </w:p>
        </w:tc>
      </w:tr>
      <w:tr w:rsidR="0041535E" w:rsidRPr="0041535E" w14:paraId="607924B4" w14:textId="77777777" w:rsidTr="0041535E">
        <w:trPr>
          <w:trHeight w:val="227"/>
          <w:jc w:val="center"/>
        </w:trPr>
        <w:tc>
          <w:tcPr>
            <w:tcW w:w="1977" w:type="dxa"/>
            <w:tcBorders>
              <w:top w:val="double" w:sz="4" w:space="0" w:color="auto"/>
            </w:tcBorders>
          </w:tcPr>
          <w:p w14:paraId="4C038892" w14:textId="77777777" w:rsidR="0041535E" w:rsidRPr="00585EDB" w:rsidRDefault="0041535E" w:rsidP="00670242">
            <w:r w:rsidRPr="00585EDB">
              <w:t>Propósito</w:t>
            </w:r>
          </w:p>
        </w:tc>
        <w:tc>
          <w:tcPr>
            <w:tcW w:w="6845" w:type="dxa"/>
            <w:gridSpan w:val="4"/>
            <w:tcBorders>
              <w:top w:val="double" w:sz="4" w:space="0" w:color="auto"/>
            </w:tcBorders>
          </w:tcPr>
          <w:p w14:paraId="3E9B2221" w14:textId="77777777" w:rsidR="0041535E" w:rsidRPr="0041535E" w:rsidRDefault="0041535E" w:rsidP="00670242">
            <w:r w:rsidRPr="0041535E">
              <w:t>El actor podrá visualizar los datos de un evento de su interés.</w:t>
            </w:r>
          </w:p>
        </w:tc>
      </w:tr>
      <w:tr w:rsidR="0041535E" w:rsidRPr="000F27C5" w14:paraId="4287DE51" w14:textId="77777777" w:rsidTr="0041535E">
        <w:trPr>
          <w:trHeight w:val="227"/>
          <w:jc w:val="center"/>
        </w:trPr>
        <w:tc>
          <w:tcPr>
            <w:tcW w:w="1977" w:type="dxa"/>
            <w:vMerge w:val="restart"/>
          </w:tcPr>
          <w:p w14:paraId="2281E9A1"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6CEC8FF7" w14:textId="77777777" w:rsidR="0041535E" w:rsidRPr="000F27C5" w:rsidRDefault="0041535E" w:rsidP="00670242">
            <w:pPr>
              <w:rPr>
                <w:b/>
              </w:rPr>
            </w:pPr>
            <w:r w:rsidRPr="000F27C5">
              <w:rPr>
                <w:b/>
              </w:rPr>
              <w:t>Usuario registrado / no registrado</w:t>
            </w:r>
          </w:p>
        </w:tc>
        <w:tc>
          <w:tcPr>
            <w:tcW w:w="3265" w:type="dxa"/>
            <w:gridSpan w:val="3"/>
            <w:tcBorders>
              <w:bottom w:val="single" w:sz="6" w:space="0" w:color="auto"/>
            </w:tcBorders>
          </w:tcPr>
          <w:p w14:paraId="4A5BE5B3" w14:textId="77777777" w:rsidR="0041535E" w:rsidRPr="000F27C5" w:rsidRDefault="0041535E" w:rsidP="00670242">
            <w:pPr>
              <w:rPr>
                <w:b/>
              </w:rPr>
            </w:pPr>
            <w:r w:rsidRPr="000F27C5">
              <w:rPr>
                <w:b/>
              </w:rPr>
              <w:t>Sistema</w:t>
            </w:r>
          </w:p>
        </w:tc>
      </w:tr>
      <w:tr w:rsidR="0041535E" w:rsidRPr="0041535E" w14:paraId="3E0CAF06" w14:textId="77777777" w:rsidTr="0041535E">
        <w:trPr>
          <w:trHeight w:val="227"/>
          <w:jc w:val="center"/>
        </w:trPr>
        <w:tc>
          <w:tcPr>
            <w:tcW w:w="1977" w:type="dxa"/>
            <w:vMerge/>
          </w:tcPr>
          <w:p w14:paraId="71689E8B" w14:textId="77777777" w:rsidR="0041535E" w:rsidRPr="00585EDB" w:rsidRDefault="0041535E" w:rsidP="00670242"/>
        </w:tc>
        <w:tc>
          <w:tcPr>
            <w:tcW w:w="3580" w:type="dxa"/>
            <w:tcBorders>
              <w:bottom w:val="single" w:sz="6" w:space="0" w:color="auto"/>
            </w:tcBorders>
          </w:tcPr>
          <w:p w14:paraId="55972186" w14:textId="77777777" w:rsidR="0041535E" w:rsidRPr="0041535E" w:rsidRDefault="0041535E" w:rsidP="00670242">
            <w:r w:rsidRPr="0041535E">
              <w:t>1. El caso de uso empieza cuando el actor selecciona un evento</w:t>
            </w:r>
          </w:p>
        </w:tc>
        <w:tc>
          <w:tcPr>
            <w:tcW w:w="3265" w:type="dxa"/>
            <w:gridSpan w:val="3"/>
            <w:tcBorders>
              <w:bottom w:val="single" w:sz="6" w:space="0" w:color="auto"/>
            </w:tcBorders>
          </w:tcPr>
          <w:p w14:paraId="21EDE23B" w14:textId="77777777" w:rsidR="0041535E" w:rsidRPr="0041535E" w:rsidRDefault="0041535E" w:rsidP="00670242">
            <w:r w:rsidRPr="0041535E">
              <w:t>2. El sistema despliega los datos de salida IES_02</w:t>
            </w:r>
          </w:p>
        </w:tc>
      </w:tr>
      <w:tr w:rsidR="0041535E" w:rsidRPr="000F27C5" w14:paraId="028BC787" w14:textId="77777777" w:rsidTr="0041535E">
        <w:trPr>
          <w:trHeight w:val="103"/>
          <w:jc w:val="center"/>
        </w:trPr>
        <w:tc>
          <w:tcPr>
            <w:tcW w:w="1977" w:type="dxa"/>
            <w:tcBorders>
              <w:bottom w:val="single" w:sz="4" w:space="0" w:color="auto"/>
            </w:tcBorders>
          </w:tcPr>
          <w:p w14:paraId="07A35EDC" w14:textId="77777777" w:rsidR="0041535E" w:rsidRPr="000F27C5" w:rsidRDefault="0041535E" w:rsidP="00670242">
            <w:pPr>
              <w:rPr>
                <w:b/>
              </w:rPr>
            </w:pPr>
            <w:r w:rsidRPr="000F27C5">
              <w:rPr>
                <w:b/>
              </w:rPr>
              <w:t>Flujos Alternos</w:t>
            </w:r>
          </w:p>
        </w:tc>
        <w:tc>
          <w:tcPr>
            <w:tcW w:w="6845" w:type="dxa"/>
            <w:gridSpan w:val="4"/>
            <w:tcBorders>
              <w:bottom w:val="single" w:sz="4" w:space="0" w:color="auto"/>
            </w:tcBorders>
          </w:tcPr>
          <w:p w14:paraId="217AE40F" w14:textId="77777777" w:rsidR="0041535E" w:rsidRPr="000F27C5" w:rsidRDefault="0041535E" w:rsidP="00670242">
            <w:pPr>
              <w:rPr>
                <w:b/>
              </w:rPr>
            </w:pPr>
            <w:r w:rsidRPr="000F27C5">
              <w:rPr>
                <w:b/>
              </w:rPr>
              <w:t>No hay flujos alternos</w:t>
            </w:r>
          </w:p>
        </w:tc>
      </w:tr>
    </w:tbl>
    <w:p w14:paraId="0F3DE146" w14:textId="24C1B887" w:rsidR="00057BCE" w:rsidRDefault="00601001" w:rsidP="00601001">
      <w:pPr>
        <w:pStyle w:val="Cita"/>
      </w:pPr>
      <w:r>
        <w:t>Tabla N°15: Especificación de casos de uso de la página web</w:t>
      </w:r>
    </w:p>
    <w:p w14:paraId="6AB38056" w14:textId="77777777" w:rsidR="00057BCE" w:rsidRDefault="00057BCE" w:rsidP="00057BCE">
      <w:r>
        <w:br w:type="page"/>
      </w:r>
    </w:p>
    <w:p w14:paraId="420ADEDB" w14:textId="587F06EE" w:rsidR="0041535E" w:rsidRPr="0041535E" w:rsidRDefault="0041535E" w:rsidP="00873CC3">
      <w:pPr>
        <w:pStyle w:val="Ttulo5"/>
      </w:pPr>
      <w:bookmarkStart w:id="213" w:name="_Toc484123336"/>
      <w:bookmarkStart w:id="214" w:name="_Toc485332377"/>
      <w:r w:rsidRPr="0041535E">
        <w:lastRenderedPageBreak/>
        <w:t>6.1.</w:t>
      </w:r>
      <w:r w:rsidR="00873CC3">
        <w:t>2.</w:t>
      </w:r>
      <w:r w:rsidRPr="0041535E">
        <w:t>3.3 Caso de uso: Visualizar Eventos Cercanos</w:t>
      </w:r>
      <w:bookmarkEnd w:id="213"/>
      <w:bookmarkEnd w:id="21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68B94235" w14:textId="77777777" w:rsidTr="0041535E">
        <w:trPr>
          <w:trHeight w:val="227"/>
          <w:jc w:val="center"/>
        </w:trPr>
        <w:tc>
          <w:tcPr>
            <w:tcW w:w="1977" w:type="dxa"/>
          </w:tcPr>
          <w:p w14:paraId="36144470" w14:textId="77777777" w:rsidR="0041535E" w:rsidRPr="000F27C5" w:rsidRDefault="0041535E" w:rsidP="00670242">
            <w:pPr>
              <w:rPr>
                <w:b/>
              </w:rPr>
            </w:pPr>
            <w:r w:rsidRPr="000F27C5">
              <w:rPr>
                <w:b/>
              </w:rPr>
              <w:t>Nombre</w:t>
            </w:r>
          </w:p>
        </w:tc>
        <w:tc>
          <w:tcPr>
            <w:tcW w:w="4011" w:type="dxa"/>
            <w:gridSpan w:val="2"/>
          </w:tcPr>
          <w:p w14:paraId="42923E1A" w14:textId="77777777" w:rsidR="0041535E" w:rsidRPr="000F27C5" w:rsidRDefault="0041535E" w:rsidP="00670242">
            <w:pPr>
              <w:rPr>
                <w:b/>
              </w:rPr>
            </w:pPr>
            <w:r w:rsidRPr="000F27C5">
              <w:rPr>
                <w:b/>
              </w:rPr>
              <w:t>Visualizar Eventos Cercanos</w:t>
            </w:r>
          </w:p>
        </w:tc>
        <w:tc>
          <w:tcPr>
            <w:tcW w:w="824" w:type="dxa"/>
          </w:tcPr>
          <w:p w14:paraId="7F6534DF" w14:textId="77777777" w:rsidR="0041535E" w:rsidRPr="000F27C5" w:rsidRDefault="0041535E" w:rsidP="00670242">
            <w:pPr>
              <w:rPr>
                <w:b/>
              </w:rPr>
            </w:pPr>
            <w:r w:rsidRPr="000F27C5">
              <w:rPr>
                <w:b/>
              </w:rPr>
              <w:t>ID</w:t>
            </w:r>
          </w:p>
        </w:tc>
        <w:tc>
          <w:tcPr>
            <w:tcW w:w="2010" w:type="dxa"/>
          </w:tcPr>
          <w:p w14:paraId="68AA4F83" w14:textId="57757E91" w:rsidR="0041535E" w:rsidRPr="000F27C5" w:rsidRDefault="000F27C5" w:rsidP="00670242">
            <w:pPr>
              <w:rPr>
                <w:b/>
              </w:rPr>
            </w:pPr>
            <w:r>
              <w:rPr>
                <w:b/>
              </w:rPr>
              <w:t>CUSWPW</w:t>
            </w:r>
            <w:r w:rsidR="0041535E" w:rsidRPr="000F27C5">
              <w:rPr>
                <w:b/>
              </w:rPr>
              <w:t>_03</w:t>
            </w:r>
          </w:p>
        </w:tc>
      </w:tr>
      <w:tr w:rsidR="0041535E" w:rsidRPr="0041535E" w14:paraId="4BCF91EB" w14:textId="77777777" w:rsidTr="0041535E">
        <w:trPr>
          <w:trHeight w:val="227"/>
          <w:jc w:val="center"/>
        </w:trPr>
        <w:tc>
          <w:tcPr>
            <w:tcW w:w="1977" w:type="dxa"/>
          </w:tcPr>
          <w:p w14:paraId="262DE17E" w14:textId="77777777" w:rsidR="0041535E" w:rsidRPr="00585EDB" w:rsidRDefault="0041535E" w:rsidP="00670242">
            <w:r w:rsidRPr="00585EDB">
              <w:t>Actores</w:t>
            </w:r>
          </w:p>
        </w:tc>
        <w:tc>
          <w:tcPr>
            <w:tcW w:w="6845" w:type="dxa"/>
            <w:gridSpan w:val="4"/>
          </w:tcPr>
          <w:p w14:paraId="49306A60" w14:textId="77777777" w:rsidR="0041535E" w:rsidRPr="0041535E" w:rsidRDefault="0041535E" w:rsidP="00670242">
            <w:pPr>
              <w:pStyle w:val="Prrafodelista"/>
              <w:numPr>
                <w:ilvl w:val="0"/>
                <w:numId w:val="12"/>
              </w:numPr>
            </w:pPr>
            <w:r w:rsidRPr="0041535E">
              <w:t>Usuario no registrado</w:t>
            </w:r>
          </w:p>
          <w:p w14:paraId="616DC947" w14:textId="77777777" w:rsidR="0041535E" w:rsidRPr="0041535E" w:rsidRDefault="0041535E" w:rsidP="00670242">
            <w:pPr>
              <w:pStyle w:val="Prrafodelista"/>
              <w:numPr>
                <w:ilvl w:val="0"/>
                <w:numId w:val="12"/>
              </w:numPr>
            </w:pPr>
            <w:r w:rsidRPr="0041535E">
              <w:t>Usuario Registrado</w:t>
            </w:r>
          </w:p>
        </w:tc>
      </w:tr>
      <w:tr w:rsidR="0041535E" w:rsidRPr="0041535E" w14:paraId="539F4234" w14:textId="77777777" w:rsidTr="0041535E">
        <w:trPr>
          <w:trHeight w:val="227"/>
          <w:jc w:val="center"/>
        </w:trPr>
        <w:tc>
          <w:tcPr>
            <w:tcW w:w="1977" w:type="dxa"/>
          </w:tcPr>
          <w:p w14:paraId="751DB823" w14:textId="77777777" w:rsidR="0041535E" w:rsidRPr="00585EDB" w:rsidRDefault="0041535E" w:rsidP="00670242">
            <w:r w:rsidRPr="00585EDB">
              <w:t>Referencias</w:t>
            </w:r>
          </w:p>
        </w:tc>
        <w:tc>
          <w:tcPr>
            <w:tcW w:w="6845" w:type="dxa"/>
            <w:gridSpan w:val="4"/>
          </w:tcPr>
          <w:p w14:paraId="102E19C5" w14:textId="77777777" w:rsidR="0041535E" w:rsidRPr="0041535E" w:rsidRDefault="0041535E" w:rsidP="00670242">
            <w:pPr>
              <w:pStyle w:val="Prrafodelista"/>
              <w:numPr>
                <w:ilvl w:val="0"/>
                <w:numId w:val="11"/>
              </w:numPr>
            </w:pPr>
            <w:r w:rsidRPr="0041535E">
              <w:t>RF_STKSWE_W_07: Visualizar eventos cercanos.</w:t>
            </w:r>
          </w:p>
        </w:tc>
      </w:tr>
      <w:tr w:rsidR="0041535E" w:rsidRPr="0041535E" w14:paraId="3B39D9C7" w14:textId="77777777" w:rsidTr="0041535E">
        <w:trPr>
          <w:trHeight w:val="227"/>
          <w:jc w:val="center"/>
        </w:trPr>
        <w:tc>
          <w:tcPr>
            <w:tcW w:w="1977" w:type="dxa"/>
          </w:tcPr>
          <w:p w14:paraId="1FBBA21B" w14:textId="77777777" w:rsidR="0041535E" w:rsidRPr="00585EDB" w:rsidRDefault="0041535E" w:rsidP="00670242">
            <w:r w:rsidRPr="00585EDB">
              <w:t>Precondiciones</w:t>
            </w:r>
          </w:p>
        </w:tc>
        <w:tc>
          <w:tcPr>
            <w:tcW w:w="6845" w:type="dxa"/>
            <w:gridSpan w:val="4"/>
          </w:tcPr>
          <w:p w14:paraId="7C4697C8" w14:textId="77777777" w:rsidR="0041535E" w:rsidRPr="0041535E" w:rsidRDefault="0041535E" w:rsidP="00670242">
            <w:pPr>
              <w:pStyle w:val="Prrafodelista"/>
              <w:numPr>
                <w:ilvl w:val="0"/>
                <w:numId w:val="11"/>
              </w:numPr>
            </w:pPr>
            <w:r w:rsidRPr="0041535E">
              <w:t>No hay precondiciones.</w:t>
            </w:r>
          </w:p>
        </w:tc>
      </w:tr>
      <w:tr w:rsidR="0041535E" w:rsidRPr="0041535E" w14:paraId="7B3FD2B2" w14:textId="77777777" w:rsidTr="0041535E">
        <w:trPr>
          <w:trHeight w:val="227"/>
          <w:jc w:val="center"/>
        </w:trPr>
        <w:tc>
          <w:tcPr>
            <w:tcW w:w="1977" w:type="dxa"/>
            <w:tcBorders>
              <w:bottom w:val="single" w:sz="6" w:space="0" w:color="auto"/>
            </w:tcBorders>
          </w:tcPr>
          <w:p w14:paraId="35648687" w14:textId="77777777" w:rsidR="0041535E" w:rsidRPr="00585EDB" w:rsidRDefault="0041535E" w:rsidP="00670242">
            <w:r w:rsidRPr="00585EDB">
              <w:t>Postcondiciones</w:t>
            </w:r>
          </w:p>
        </w:tc>
        <w:tc>
          <w:tcPr>
            <w:tcW w:w="6845" w:type="dxa"/>
            <w:gridSpan w:val="4"/>
            <w:tcBorders>
              <w:bottom w:val="single" w:sz="6" w:space="0" w:color="auto"/>
            </w:tcBorders>
          </w:tcPr>
          <w:p w14:paraId="6C89BDB6" w14:textId="77777777" w:rsidR="0041535E" w:rsidRPr="0041535E" w:rsidRDefault="0041535E" w:rsidP="00670242">
            <w:pPr>
              <w:pStyle w:val="Prrafodelista"/>
              <w:numPr>
                <w:ilvl w:val="0"/>
                <w:numId w:val="11"/>
              </w:numPr>
            </w:pPr>
            <w:r w:rsidRPr="0041535E">
              <w:t>No hay postcondiciones.</w:t>
            </w:r>
          </w:p>
        </w:tc>
      </w:tr>
      <w:tr w:rsidR="0041535E" w:rsidRPr="0041535E" w14:paraId="4C649481" w14:textId="77777777" w:rsidTr="0041535E">
        <w:trPr>
          <w:trHeight w:val="227"/>
          <w:jc w:val="center"/>
        </w:trPr>
        <w:tc>
          <w:tcPr>
            <w:tcW w:w="1977" w:type="dxa"/>
            <w:tcBorders>
              <w:top w:val="double" w:sz="4" w:space="0" w:color="auto"/>
            </w:tcBorders>
          </w:tcPr>
          <w:p w14:paraId="5A82DFF0" w14:textId="77777777" w:rsidR="0041535E" w:rsidRPr="00585EDB" w:rsidRDefault="0041535E" w:rsidP="00670242">
            <w:r w:rsidRPr="00585EDB">
              <w:t>Propósito</w:t>
            </w:r>
          </w:p>
        </w:tc>
        <w:tc>
          <w:tcPr>
            <w:tcW w:w="6845" w:type="dxa"/>
            <w:gridSpan w:val="4"/>
            <w:tcBorders>
              <w:top w:val="double" w:sz="4" w:space="0" w:color="auto"/>
            </w:tcBorders>
          </w:tcPr>
          <w:p w14:paraId="69D5DBF7" w14:textId="77777777" w:rsidR="0041535E" w:rsidRPr="0041535E" w:rsidRDefault="0041535E" w:rsidP="00670242">
            <w:r w:rsidRPr="0041535E">
              <w:t>El actor podrá visualizar los eventos cercanos a una dirección en particular.</w:t>
            </w:r>
          </w:p>
        </w:tc>
      </w:tr>
      <w:tr w:rsidR="0041535E" w:rsidRPr="000F27C5" w14:paraId="3E201791" w14:textId="77777777" w:rsidTr="0041535E">
        <w:trPr>
          <w:trHeight w:val="227"/>
          <w:jc w:val="center"/>
        </w:trPr>
        <w:tc>
          <w:tcPr>
            <w:tcW w:w="1977" w:type="dxa"/>
            <w:vMerge w:val="restart"/>
          </w:tcPr>
          <w:p w14:paraId="49A209C8"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685E0D3A" w14:textId="77777777" w:rsidR="0041535E" w:rsidRPr="000F27C5" w:rsidRDefault="0041535E" w:rsidP="00670242">
            <w:pPr>
              <w:rPr>
                <w:b/>
              </w:rPr>
            </w:pPr>
            <w:r w:rsidRPr="000F27C5">
              <w:rPr>
                <w:b/>
              </w:rPr>
              <w:t>Usuario registrado / no registrado</w:t>
            </w:r>
          </w:p>
        </w:tc>
        <w:tc>
          <w:tcPr>
            <w:tcW w:w="3265" w:type="dxa"/>
            <w:gridSpan w:val="3"/>
            <w:tcBorders>
              <w:bottom w:val="single" w:sz="6" w:space="0" w:color="auto"/>
            </w:tcBorders>
          </w:tcPr>
          <w:p w14:paraId="7B2E6686" w14:textId="77777777" w:rsidR="0041535E" w:rsidRPr="000F27C5" w:rsidRDefault="0041535E" w:rsidP="00670242">
            <w:pPr>
              <w:rPr>
                <w:b/>
              </w:rPr>
            </w:pPr>
            <w:r w:rsidRPr="000F27C5">
              <w:rPr>
                <w:b/>
              </w:rPr>
              <w:t>Sistema</w:t>
            </w:r>
          </w:p>
        </w:tc>
      </w:tr>
      <w:tr w:rsidR="0041535E" w:rsidRPr="0041535E" w14:paraId="5B006E3A" w14:textId="77777777" w:rsidTr="0041535E">
        <w:trPr>
          <w:trHeight w:val="227"/>
          <w:jc w:val="center"/>
        </w:trPr>
        <w:tc>
          <w:tcPr>
            <w:tcW w:w="1977" w:type="dxa"/>
            <w:vMerge/>
          </w:tcPr>
          <w:p w14:paraId="7034FD4D" w14:textId="77777777" w:rsidR="0041535E" w:rsidRPr="00585EDB" w:rsidRDefault="0041535E" w:rsidP="00670242"/>
        </w:tc>
        <w:tc>
          <w:tcPr>
            <w:tcW w:w="3580" w:type="dxa"/>
            <w:tcBorders>
              <w:bottom w:val="single" w:sz="6" w:space="0" w:color="auto"/>
            </w:tcBorders>
          </w:tcPr>
          <w:p w14:paraId="3BE654D4" w14:textId="77777777" w:rsidR="0041535E" w:rsidRPr="0041535E" w:rsidRDefault="0041535E" w:rsidP="00670242">
            <w:r w:rsidRPr="0041535E">
              <w:t>1. El caso de uso empieza cuando el actor selecciona la opción de visualizar los eventos cercanos.</w:t>
            </w:r>
          </w:p>
        </w:tc>
        <w:tc>
          <w:tcPr>
            <w:tcW w:w="3265" w:type="dxa"/>
            <w:gridSpan w:val="3"/>
            <w:tcBorders>
              <w:bottom w:val="single" w:sz="6" w:space="0" w:color="auto"/>
            </w:tcBorders>
          </w:tcPr>
          <w:p w14:paraId="0E512B8D" w14:textId="77777777" w:rsidR="0041535E" w:rsidRPr="0041535E" w:rsidRDefault="0041535E" w:rsidP="00670242">
            <w:r w:rsidRPr="0041535E">
              <w:t xml:space="preserve">2. El sistema despliega un mapa mostrando por defecto Santiago. </w:t>
            </w:r>
          </w:p>
        </w:tc>
      </w:tr>
      <w:tr w:rsidR="0041535E" w:rsidRPr="0041535E" w14:paraId="4E425EF9" w14:textId="77777777" w:rsidTr="0041535E">
        <w:trPr>
          <w:trHeight w:val="227"/>
          <w:jc w:val="center"/>
        </w:trPr>
        <w:tc>
          <w:tcPr>
            <w:tcW w:w="1977" w:type="dxa"/>
            <w:vMerge/>
          </w:tcPr>
          <w:p w14:paraId="3A919524" w14:textId="77777777" w:rsidR="0041535E" w:rsidRPr="00585EDB" w:rsidRDefault="0041535E" w:rsidP="00670242"/>
        </w:tc>
        <w:tc>
          <w:tcPr>
            <w:tcW w:w="3580" w:type="dxa"/>
            <w:tcBorders>
              <w:bottom w:val="single" w:sz="6" w:space="0" w:color="auto"/>
            </w:tcBorders>
          </w:tcPr>
          <w:p w14:paraId="7E135965" w14:textId="77777777" w:rsidR="0041535E" w:rsidRPr="0041535E" w:rsidRDefault="0041535E" w:rsidP="00670242"/>
        </w:tc>
        <w:tc>
          <w:tcPr>
            <w:tcW w:w="3265" w:type="dxa"/>
            <w:gridSpan w:val="3"/>
            <w:tcBorders>
              <w:bottom w:val="single" w:sz="6" w:space="0" w:color="auto"/>
            </w:tcBorders>
          </w:tcPr>
          <w:p w14:paraId="4759774B" w14:textId="77777777" w:rsidR="0041535E" w:rsidRPr="0041535E" w:rsidRDefault="0041535E" w:rsidP="00670242">
            <w:r w:rsidRPr="0041535E">
              <w:t>3. El sistema añade un campo de búsqueda al mapa, con los datos de entrada IEE_09.</w:t>
            </w:r>
          </w:p>
        </w:tc>
      </w:tr>
      <w:tr w:rsidR="0041535E" w:rsidRPr="0041535E" w14:paraId="0550E022" w14:textId="77777777" w:rsidTr="0041535E">
        <w:trPr>
          <w:trHeight w:val="227"/>
          <w:jc w:val="center"/>
        </w:trPr>
        <w:tc>
          <w:tcPr>
            <w:tcW w:w="1977" w:type="dxa"/>
            <w:vMerge/>
            <w:tcBorders>
              <w:bottom w:val="single" w:sz="6" w:space="0" w:color="auto"/>
            </w:tcBorders>
          </w:tcPr>
          <w:p w14:paraId="6342516B" w14:textId="77777777" w:rsidR="0041535E" w:rsidRPr="00585EDB" w:rsidRDefault="0041535E" w:rsidP="00670242"/>
        </w:tc>
        <w:tc>
          <w:tcPr>
            <w:tcW w:w="3580" w:type="dxa"/>
            <w:tcBorders>
              <w:bottom w:val="single" w:sz="6" w:space="0" w:color="auto"/>
            </w:tcBorders>
          </w:tcPr>
          <w:p w14:paraId="023A6358" w14:textId="77777777" w:rsidR="0041535E" w:rsidRPr="0041535E" w:rsidRDefault="0041535E" w:rsidP="00670242">
            <w:r w:rsidRPr="0041535E">
              <w:t>4. El actor ingresa los datos de entrada IEE_09.</w:t>
            </w:r>
          </w:p>
        </w:tc>
        <w:tc>
          <w:tcPr>
            <w:tcW w:w="3265" w:type="dxa"/>
            <w:gridSpan w:val="3"/>
            <w:tcBorders>
              <w:bottom w:val="single" w:sz="6" w:space="0" w:color="auto"/>
            </w:tcBorders>
          </w:tcPr>
          <w:p w14:paraId="1501E8E9" w14:textId="77777777" w:rsidR="0041535E" w:rsidRPr="0041535E" w:rsidRDefault="0041535E" w:rsidP="00670242">
            <w:r w:rsidRPr="0041535E">
              <w:t>5. El sistema despliega los eventos cercanos en el mapa.</w:t>
            </w:r>
          </w:p>
        </w:tc>
      </w:tr>
      <w:tr w:rsidR="0041535E" w:rsidRPr="000F27C5" w14:paraId="219787BD" w14:textId="77777777" w:rsidTr="0041535E">
        <w:trPr>
          <w:trHeight w:val="103"/>
          <w:jc w:val="center"/>
        </w:trPr>
        <w:tc>
          <w:tcPr>
            <w:tcW w:w="1977" w:type="dxa"/>
            <w:tcBorders>
              <w:bottom w:val="single" w:sz="4" w:space="0" w:color="auto"/>
            </w:tcBorders>
          </w:tcPr>
          <w:p w14:paraId="0AB32649"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15D07F43" w14:textId="77777777" w:rsidR="0041535E" w:rsidRPr="000F27C5" w:rsidRDefault="0041535E" w:rsidP="00670242">
            <w:pPr>
              <w:rPr>
                <w:b/>
              </w:rPr>
            </w:pPr>
            <w:r w:rsidRPr="000F27C5">
              <w:rPr>
                <w:b/>
              </w:rPr>
              <w:t>Usuario registrado / no registrado</w:t>
            </w:r>
          </w:p>
        </w:tc>
        <w:tc>
          <w:tcPr>
            <w:tcW w:w="3265" w:type="dxa"/>
            <w:gridSpan w:val="3"/>
            <w:tcBorders>
              <w:bottom w:val="single" w:sz="4" w:space="0" w:color="auto"/>
            </w:tcBorders>
          </w:tcPr>
          <w:p w14:paraId="7AAEDE6A" w14:textId="77777777" w:rsidR="0041535E" w:rsidRPr="000F27C5" w:rsidRDefault="0041535E" w:rsidP="00670242">
            <w:pPr>
              <w:rPr>
                <w:b/>
              </w:rPr>
            </w:pPr>
            <w:r w:rsidRPr="000F27C5">
              <w:rPr>
                <w:b/>
              </w:rPr>
              <w:t>Sistema</w:t>
            </w:r>
          </w:p>
        </w:tc>
      </w:tr>
      <w:tr w:rsidR="0041535E" w:rsidRPr="0041535E" w14:paraId="40CF7674" w14:textId="77777777" w:rsidTr="0041535E">
        <w:trPr>
          <w:trHeight w:val="103"/>
          <w:jc w:val="center"/>
        </w:trPr>
        <w:tc>
          <w:tcPr>
            <w:tcW w:w="1977" w:type="dxa"/>
            <w:tcBorders>
              <w:top w:val="single" w:sz="4" w:space="0" w:color="auto"/>
              <w:bottom w:val="double" w:sz="4" w:space="0" w:color="auto"/>
            </w:tcBorders>
          </w:tcPr>
          <w:p w14:paraId="4D3F219F" w14:textId="77777777" w:rsidR="0041535E" w:rsidRPr="00585EDB" w:rsidRDefault="0041535E" w:rsidP="00670242"/>
        </w:tc>
        <w:tc>
          <w:tcPr>
            <w:tcW w:w="3580" w:type="dxa"/>
            <w:tcBorders>
              <w:top w:val="single" w:sz="4" w:space="0" w:color="auto"/>
              <w:bottom w:val="double" w:sz="4" w:space="0" w:color="auto"/>
            </w:tcBorders>
          </w:tcPr>
          <w:p w14:paraId="09F9A0F0" w14:textId="77777777" w:rsidR="0041535E" w:rsidRPr="0041535E" w:rsidRDefault="0041535E" w:rsidP="00670242"/>
        </w:tc>
        <w:tc>
          <w:tcPr>
            <w:tcW w:w="3265" w:type="dxa"/>
            <w:gridSpan w:val="3"/>
            <w:tcBorders>
              <w:top w:val="single" w:sz="4" w:space="0" w:color="auto"/>
              <w:bottom w:val="double" w:sz="4" w:space="0" w:color="auto"/>
            </w:tcBorders>
          </w:tcPr>
          <w:p w14:paraId="489FD84D" w14:textId="784AD093" w:rsidR="0041535E" w:rsidRPr="0041535E" w:rsidRDefault="0041535E" w:rsidP="00670242">
            <w:r w:rsidRPr="0041535E">
              <w:t>5.a</w:t>
            </w:r>
            <w:r w:rsidR="000F6C67">
              <w:t>.</w:t>
            </w:r>
            <w:r w:rsidRPr="0041535E">
              <w:t xml:space="preserve"> El sistema notifica que no existen eventos cercanos para los datos brindados.</w:t>
            </w:r>
          </w:p>
          <w:p w14:paraId="3739D5E5" w14:textId="30CCA7C0" w:rsidR="0041535E" w:rsidRPr="0041535E" w:rsidRDefault="000F27C5" w:rsidP="00670242">
            <w:r>
              <w:t>6.a</w:t>
            </w:r>
            <w:r w:rsidR="000F6C67">
              <w:t>.</w:t>
            </w:r>
            <w:r w:rsidR="0041535E" w:rsidRPr="0041535E">
              <w:t xml:space="preserve"> Vuelve al paso 2.</w:t>
            </w:r>
          </w:p>
        </w:tc>
      </w:tr>
    </w:tbl>
    <w:p w14:paraId="720005D2" w14:textId="06D668F3" w:rsidR="0041535E" w:rsidRPr="0041535E" w:rsidRDefault="00601001" w:rsidP="00601001">
      <w:pPr>
        <w:pStyle w:val="Cita"/>
      </w:pPr>
      <w:r>
        <w:t>Tabla N°16: Especificación de casos de uso de la página web</w:t>
      </w:r>
    </w:p>
    <w:p w14:paraId="545EFD6F" w14:textId="43D7E222" w:rsidR="0041535E" w:rsidRPr="0041535E" w:rsidRDefault="0041535E" w:rsidP="00E03A94">
      <w:pPr>
        <w:pStyle w:val="Ttulo5"/>
      </w:pPr>
      <w:bookmarkStart w:id="215" w:name="_Toc484123337"/>
      <w:bookmarkStart w:id="216" w:name="_Toc485332378"/>
      <w:r w:rsidRPr="0041535E">
        <w:lastRenderedPageBreak/>
        <w:t>6.1.</w:t>
      </w:r>
      <w:r w:rsidR="00E03A94">
        <w:t>2.2</w:t>
      </w:r>
      <w:r w:rsidRPr="0041535E">
        <w:t>3.4 Caso de uso: Buscar Evento</w:t>
      </w:r>
      <w:bookmarkEnd w:id="215"/>
      <w:bookmarkEnd w:id="21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556A1254" w14:textId="77777777" w:rsidTr="0041535E">
        <w:trPr>
          <w:trHeight w:val="227"/>
          <w:jc w:val="center"/>
        </w:trPr>
        <w:tc>
          <w:tcPr>
            <w:tcW w:w="1977" w:type="dxa"/>
          </w:tcPr>
          <w:p w14:paraId="5B2D6ED4" w14:textId="77777777" w:rsidR="0041535E" w:rsidRPr="000F27C5" w:rsidRDefault="0041535E" w:rsidP="00670242">
            <w:pPr>
              <w:rPr>
                <w:b/>
              </w:rPr>
            </w:pPr>
            <w:r w:rsidRPr="000F27C5">
              <w:rPr>
                <w:b/>
              </w:rPr>
              <w:t>Nombre</w:t>
            </w:r>
          </w:p>
        </w:tc>
        <w:tc>
          <w:tcPr>
            <w:tcW w:w="4011" w:type="dxa"/>
            <w:gridSpan w:val="2"/>
          </w:tcPr>
          <w:p w14:paraId="79019D3E" w14:textId="77777777" w:rsidR="0041535E" w:rsidRPr="000F27C5" w:rsidRDefault="0041535E" w:rsidP="00670242">
            <w:pPr>
              <w:rPr>
                <w:b/>
              </w:rPr>
            </w:pPr>
            <w:r w:rsidRPr="000F27C5">
              <w:rPr>
                <w:b/>
              </w:rPr>
              <w:t>Buscar Evento</w:t>
            </w:r>
          </w:p>
        </w:tc>
        <w:tc>
          <w:tcPr>
            <w:tcW w:w="824" w:type="dxa"/>
          </w:tcPr>
          <w:p w14:paraId="4DFA58BF" w14:textId="77777777" w:rsidR="0041535E" w:rsidRPr="000F27C5" w:rsidRDefault="0041535E" w:rsidP="00670242">
            <w:pPr>
              <w:rPr>
                <w:b/>
              </w:rPr>
            </w:pPr>
            <w:r w:rsidRPr="000F27C5">
              <w:rPr>
                <w:b/>
              </w:rPr>
              <w:t>ID</w:t>
            </w:r>
          </w:p>
        </w:tc>
        <w:tc>
          <w:tcPr>
            <w:tcW w:w="2010" w:type="dxa"/>
          </w:tcPr>
          <w:p w14:paraId="182B6FBB" w14:textId="0694AD1C" w:rsidR="0041535E" w:rsidRPr="000F27C5" w:rsidRDefault="000F27C5" w:rsidP="00670242">
            <w:pPr>
              <w:rPr>
                <w:b/>
              </w:rPr>
            </w:pPr>
            <w:r>
              <w:rPr>
                <w:b/>
              </w:rPr>
              <w:t>CUSWPW</w:t>
            </w:r>
            <w:r w:rsidR="0041535E" w:rsidRPr="000F27C5">
              <w:rPr>
                <w:b/>
              </w:rPr>
              <w:t>_04</w:t>
            </w:r>
          </w:p>
        </w:tc>
      </w:tr>
      <w:tr w:rsidR="0041535E" w:rsidRPr="0041535E" w14:paraId="2C292593" w14:textId="77777777" w:rsidTr="0041535E">
        <w:trPr>
          <w:trHeight w:val="227"/>
          <w:jc w:val="center"/>
        </w:trPr>
        <w:tc>
          <w:tcPr>
            <w:tcW w:w="1977" w:type="dxa"/>
          </w:tcPr>
          <w:p w14:paraId="614DFF99" w14:textId="77777777" w:rsidR="0041535E" w:rsidRPr="00585EDB" w:rsidRDefault="0041535E" w:rsidP="00670242">
            <w:r w:rsidRPr="00585EDB">
              <w:t>Actores</w:t>
            </w:r>
          </w:p>
        </w:tc>
        <w:tc>
          <w:tcPr>
            <w:tcW w:w="6845" w:type="dxa"/>
            <w:gridSpan w:val="4"/>
          </w:tcPr>
          <w:p w14:paraId="08537DAE" w14:textId="77777777" w:rsidR="0041535E" w:rsidRPr="0041535E" w:rsidRDefault="0041535E" w:rsidP="00670242">
            <w:pPr>
              <w:pStyle w:val="Prrafodelista"/>
              <w:numPr>
                <w:ilvl w:val="0"/>
                <w:numId w:val="12"/>
              </w:numPr>
            </w:pPr>
            <w:r w:rsidRPr="0041535E">
              <w:t>Usuario no registrado</w:t>
            </w:r>
          </w:p>
          <w:p w14:paraId="060941AC" w14:textId="77777777" w:rsidR="0041535E" w:rsidRPr="0041535E" w:rsidRDefault="0041535E" w:rsidP="00670242">
            <w:pPr>
              <w:pStyle w:val="Prrafodelista"/>
              <w:numPr>
                <w:ilvl w:val="0"/>
                <w:numId w:val="12"/>
              </w:numPr>
            </w:pPr>
            <w:r w:rsidRPr="0041535E">
              <w:t>Usuario Registrado</w:t>
            </w:r>
          </w:p>
        </w:tc>
      </w:tr>
      <w:tr w:rsidR="0041535E" w:rsidRPr="0041535E" w14:paraId="44CDF5F2" w14:textId="77777777" w:rsidTr="0041535E">
        <w:trPr>
          <w:trHeight w:val="227"/>
          <w:jc w:val="center"/>
        </w:trPr>
        <w:tc>
          <w:tcPr>
            <w:tcW w:w="1977" w:type="dxa"/>
          </w:tcPr>
          <w:p w14:paraId="419333D2" w14:textId="77777777" w:rsidR="0041535E" w:rsidRPr="00585EDB" w:rsidRDefault="0041535E" w:rsidP="00670242">
            <w:r w:rsidRPr="00585EDB">
              <w:t>Referencias</w:t>
            </w:r>
          </w:p>
        </w:tc>
        <w:tc>
          <w:tcPr>
            <w:tcW w:w="6845" w:type="dxa"/>
            <w:gridSpan w:val="4"/>
          </w:tcPr>
          <w:p w14:paraId="4737DAB4" w14:textId="77777777" w:rsidR="0041535E" w:rsidRPr="0041535E" w:rsidRDefault="0041535E" w:rsidP="00670242">
            <w:pPr>
              <w:pStyle w:val="Prrafodelista"/>
              <w:numPr>
                <w:ilvl w:val="0"/>
                <w:numId w:val="11"/>
              </w:numPr>
            </w:pPr>
            <w:r w:rsidRPr="0041535E">
              <w:t>RF_STKSWE_W_09: Buscar evento</w:t>
            </w:r>
          </w:p>
        </w:tc>
      </w:tr>
      <w:tr w:rsidR="0041535E" w:rsidRPr="0041535E" w14:paraId="151A8464" w14:textId="77777777" w:rsidTr="0041535E">
        <w:trPr>
          <w:trHeight w:val="227"/>
          <w:jc w:val="center"/>
        </w:trPr>
        <w:tc>
          <w:tcPr>
            <w:tcW w:w="1977" w:type="dxa"/>
          </w:tcPr>
          <w:p w14:paraId="2C61147D" w14:textId="77777777" w:rsidR="0041535E" w:rsidRPr="00585EDB" w:rsidRDefault="0041535E" w:rsidP="00670242">
            <w:r w:rsidRPr="00585EDB">
              <w:t>Precondiciones</w:t>
            </w:r>
          </w:p>
        </w:tc>
        <w:tc>
          <w:tcPr>
            <w:tcW w:w="6845" w:type="dxa"/>
            <w:gridSpan w:val="4"/>
          </w:tcPr>
          <w:p w14:paraId="235BD581" w14:textId="77777777" w:rsidR="0041535E" w:rsidRPr="0041535E" w:rsidRDefault="0041535E" w:rsidP="00670242">
            <w:pPr>
              <w:pStyle w:val="Prrafodelista"/>
              <w:numPr>
                <w:ilvl w:val="0"/>
                <w:numId w:val="11"/>
              </w:numPr>
            </w:pPr>
            <w:r w:rsidRPr="0041535E">
              <w:t>No hay</w:t>
            </w:r>
          </w:p>
        </w:tc>
      </w:tr>
      <w:tr w:rsidR="0041535E" w:rsidRPr="0041535E" w14:paraId="6F4F5B7F" w14:textId="77777777" w:rsidTr="0041535E">
        <w:trPr>
          <w:trHeight w:val="227"/>
          <w:jc w:val="center"/>
        </w:trPr>
        <w:tc>
          <w:tcPr>
            <w:tcW w:w="1977" w:type="dxa"/>
            <w:tcBorders>
              <w:bottom w:val="single" w:sz="6" w:space="0" w:color="auto"/>
            </w:tcBorders>
          </w:tcPr>
          <w:p w14:paraId="3555B197" w14:textId="77777777" w:rsidR="0041535E" w:rsidRPr="00585EDB" w:rsidRDefault="0041535E" w:rsidP="00670242">
            <w:r w:rsidRPr="00585EDB">
              <w:t>Postcondiciones</w:t>
            </w:r>
          </w:p>
        </w:tc>
        <w:tc>
          <w:tcPr>
            <w:tcW w:w="6845" w:type="dxa"/>
            <w:gridSpan w:val="4"/>
            <w:tcBorders>
              <w:bottom w:val="single" w:sz="6" w:space="0" w:color="auto"/>
            </w:tcBorders>
          </w:tcPr>
          <w:p w14:paraId="338ACFB7" w14:textId="77777777" w:rsidR="0041535E" w:rsidRPr="0041535E" w:rsidRDefault="0041535E" w:rsidP="00670242">
            <w:pPr>
              <w:pStyle w:val="Prrafodelista"/>
              <w:numPr>
                <w:ilvl w:val="0"/>
                <w:numId w:val="11"/>
              </w:numPr>
            </w:pPr>
            <w:r w:rsidRPr="0041535E">
              <w:t>El usuario deberá ser ingresado al sistema.</w:t>
            </w:r>
          </w:p>
        </w:tc>
      </w:tr>
      <w:tr w:rsidR="0041535E" w:rsidRPr="0041535E" w14:paraId="4F73F980" w14:textId="77777777" w:rsidTr="0041535E">
        <w:trPr>
          <w:trHeight w:val="227"/>
          <w:jc w:val="center"/>
        </w:trPr>
        <w:tc>
          <w:tcPr>
            <w:tcW w:w="1977" w:type="dxa"/>
            <w:tcBorders>
              <w:top w:val="double" w:sz="4" w:space="0" w:color="auto"/>
            </w:tcBorders>
          </w:tcPr>
          <w:p w14:paraId="527603EF" w14:textId="77777777" w:rsidR="0041535E" w:rsidRPr="00585EDB" w:rsidRDefault="0041535E" w:rsidP="00670242">
            <w:r w:rsidRPr="00585EDB">
              <w:t>Propósito</w:t>
            </w:r>
          </w:p>
        </w:tc>
        <w:tc>
          <w:tcPr>
            <w:tcW w:w="6845" w:type="dxa"/>
            <w:gridSpan w:val="4"/>
            <w:tcBorders>
              <w:top w:val="double" w:sz="4" w:space="0" w:color="auto"/>
            </w:tcBorders>
          </w:tcPr>
          <w:p w14:paraId="1481B7C7" w14:textId="77777777" w:rsidR="0041535E" w:rsidRPr="0041535E" w:rsidRDefault="0041535E" w:rsidP="00670242">
            <w:r w:rsidRPr="0041535E">
              <w:t>El actor podrá buscar un evento en particular.</w:t>
            </w:r>
          </w:p>
        </w:tc>
      </w:tr>
      <w:tr w:rsidR="0041535E" w:rsidRPr="000F27C5" w14:paraId="1A8697D1" w14:textId="77777777" w:rsidTr="0041535E">
        <w:trPr>
          <w:trHeight w:val="227"/>
          <w:jc w:val="center"/>
        </w:trPr>
        <w:tc>
          <w:tcPr>
            <w:tcW w:w="1977" w:type="dxa"/>
            <w:vMerge w:val="restart"/>
          </w:tcPr>
          <w:p w14:paraId="2F3783C9"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7FC77927" w14:textId="77777777" w:rsidR="0041535E" w:rsidRPr="000F27C5" w:rsidRDefault="0041535E" w:rsidP="00670242">
            <w:pPr>
              <w:rPr>
                <w:b/>
              </w:rPr>
            </w:pPr>
            <w:r w:rsidRPr="000F27C5">
              <w:rPr>
                <w:b/>
              </w:rPr>
              <w:t>Usuario registrado / no registrado</w:t>
            </w:r>
          </w:p>
        </w:tc>
        <w:tc>
          <w:tcPr>
            <w:tcW w:w="3265" w:type="dxa"/>
            <w:gridSpan w:val="3"/>
            <w:tcBorders>
              <w:bottom w:val="single" w:sz="6" w:space="0" w:color="auto"/>
            </w:tcBorders>
          </w:tcPr>
          <w:p w14:paraId="227FC3C8" w14:textId="77777777" w:rsidR="0041535E" w:rsidRPr="000F27C5" w:rsidRDefault="0041535E" w:rsidP="00670242">
            <w:pPr>
              <w:rPr>
                <w:b/>
              </w:rPr>
            </w:pPr>
            <w:r w:rsidRPr="000F27C5">
              <w:rPr>
                <w:b/>
              </w:rPr>
              <w:t>Sistema</w:t>
            </w:r>
          </w:p>
        </w:tc>
      </w:tr>
      <w:tr w:rsidR="0041535E" w:rsidRPr="0041535E" w14:paraId="31903D4D" w14:textId="77777777" w:rsidTr="0041535E">
        <w:trPr>
          <w:trHeight w:val="227"/>
          <w:jc w:val="center"/>
        </w:trPr>
        <w:tc>
          <w:tcPr>
            <w:tcW w:w="1977" w:type="dxa"/>
            <w:vMerge/>
          </w:tcPr>
          <w:p w14:paraId="387ADD55" w14:textId="77777777" w:rsidR="0041535E" w:rsidRPr="00585EDB" w:rsidRDefault="0041535E" w:rsidP="00670242"/>
        </w:tc>
        <w:tc>
          <w:tcPr>
            <w:tcW w:w="3580" w:type="dxa"/>
            <w:tcBorders>
              <w:bottom w:val="single" w:sz="6" w:space="0" w:color="auto"/>
            </w:tcBorders>
          </w:tcPr>
          <w:p w14:paraId="5C89C664" w14:textId="77777777" w:rsidR="0041535E" w:rsidRPr="0041535E" w:rsidRDefault="0041535E" w:rsidP="00670242">
            <w:r w:rsidRPr="0041535E">
              <w:t>1. El caso de uso empieza cuando el actor selecciona la de buscar un evento.</w:t>
            </w:r>
          </w:p>
        </w:tc>
        <w:tc>
          <w:tcPr>
            <w:tcW w:w="3265" w:type="dxa"/>
            <w:gridSpan w:val="3"/>
            <w:tcBorders>
              <w:bottom w:val="single" w:sz="6" w:space="0" w:color="auto"/>
            </w:tcBorders>
          </w:tcPr>
          <w:p w14:paraId="2C8CD33B" w14:textId="77777777" w:rsidR="0041535E" w:rsidRPr="0041535E" w:rsidRDefault="0041535E" w:rsidP="00670242">
            <w:r w:rsidRPr="0041535E">
              <w:t>2. El sistema despliega un formulario con los datos de entrada IEE_09.</w:t>
            </w:r>
          </w:p>
        </w:tc>
      </w:tr>
      <w:tr w:rsidR="0041535E" w:rsidRPr="0041535E" w14:paraId="1441AD03" w14:textId="77777777" w:rsidTr="0041535E">
        <w:trPr>
          <w:trHeight w:val="227"/>
          <w:jc w:val="center"/>
        </w:trPr>
        <w:tc>
          <w:tcPr>
            <w:tcW w:w="1977" w:type="dxa"/>
            <w:vMerge/>
          </w:tcPr>
          <w:p w14:paraId="058C75AA" w14:textId="77777777" w:rsidR="0041535E" w:rsidRPr="00585EDB" w:rsidRDefault="0041535E" w:rsidP="00670242"/>
        </w:tc>
        <w:tc>
          <w:tcPr>
            <w:tcW w:w="3580" w:type="dxa"/>
            <w:tcBorders>
              <w:bottom w:val="single" w:sz="6" w:space="0" w:color="auto"/>
            </w:tcBorders>
          </w:tcPr>
          <w:p w14:paraId="788AA131"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7956DBF8" w14:textId="77777777" w:rsidR="0041535E" w:rsidRPr="0041535E" w:rsidRDefault="0041535E" w:rsidP="00670242">
            <w:r w:rsidRPr="0041535E">
              <w:t>4. El sistema verifica que al menos exista uno de los datos solicitados.</w:t>
            </w:r>
          </w:p>
        </w:tc>
      </w:tr>
      <w:tr w:rsidR="0041535E" w:rsidRPr="0041535E" w14:paraId="4F4C816E" w14:textId="77777777" w:rsidTr="0041535E">
        <w:trPr>
          <w:trHeight w:val="227"/>
          <w:jc w:val="center"/>
        </w:trPr>
        <w:tc>
          <w:tcPr>
            <w:tcW w:w="1977" w:type="dxa"/>
            <w:vMerge/>
            <w:tcBorders>
              <w:bottom w:val="single" w:sz="6" w:space="0" w:color="auto"/>
            </w:tcBorders>
          </w:tcPr>
          <w:p w14:paraId="3696FF91" w14:textId="77777777" w:rsidR="0041535E" w:rsidRPr="00585EDB" w:rsidRDefault="0041535E" w:rsidP="00670242"/>
        </w:tc>
        <w:tc>
          <w:tcPr>
            <w:tcW w:w="3580" w:type="dxa"/>
            <w:tcBorders>
              <w:bottom w:val="single" w:sz="6" w:space="0" w:color="auto"/>
            </w:tcBorders>
          </w:tcPr>
          <w:p w14:paraId="59D72F59" w14:textId="77777777" w:rsidR="0041535E" w:rsidRPr="0041535E" w:rsidRDefault="0041535E" w:rsidP="00670242"/>
        </w:tc>
        <w:tc>
          <w:tcPr>
            <w:tcW w:w="3265" w:type="dxa"/>
            <w:gridSpan w:val="3"/>
            <w:tcBorders>
              <w:bottom w:val="single" w:sz="6" w:space="0" w:color="auto"/>
            </w:tcBorders>
          </w:tcPr>
          <w:p w14:paraId="2F4042B9" w14:textId="3EBD18B6" w:rsidR="0041535E" w:rsidRPr="0041535E" w:rsidRDefault="0041535E" w:rsidP="00E34999">
            <w:r w:rsidRPr="0041535E">
              <w:t xml:space="preserve">5. </w:t>
            </w:r>
            <w:r w:rsidR="00E34999">
              <w:t>El sistema encuentra una o más coincidencias, por lo tanto despliega una lista con los resultados</w:t>
            </w:r>
            <w:r w:rsidRPr="0041535E">
              <w:t>.</w:t>
            </w:r>
          </w:p>
        </w:tc>
      </w:tr>
      <w:tr w:rsidR="0041535E" w:rsidRPr="000F27C5" w14:paraId="6EB0E34C" w14:textId="77777777" w:rsidTr="0041535E">
        <w:trPr>
          <w:trHeight w:val="103"/>
          <w:jc w:val="center"/>
        </w:trPr>
        <w:tc>
          <w:tcPr>
            <w:tcW w:w="1977" w:type="dxa"/>
            <w:tcBorders>
              <w:bottom w:val="single" w:sz="4" w:space="0" w:color="auto"/>
            </w:tcBorders>
          </w:tcPr>
          <w:p w14:paraId="450E4B14"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50630A3E" w14:textId="77777777" w:rsidR="0041535E" w:rsidRPr="000F27C5" w:rsidRDefault="0041535E" w:rsidP="00670242">
            <w:pPr>
              <w:rPr>
                <w:b/>
              </w:rPr>
            </w:pPr>
            <w:r w:rsidRPr="000F27C5">
              <w:rPr>
                <w:b/>
              </w:rPr>
              <w:t>Usuario registrado / no registrado</w:t>
            </w:r>
          </w:p>
        </w:tc>
        <w:tc>
          <w:tcPr>
            <w:tcW w:w="3265" w:type="dxa"/>
            <w:gridSpan w:val="3"/>
            <w:tcBorders>
              <w:bottom w:val="single" w:sz="4" w:space="0" w:color="auto"/>
            </w:tcBorders>
          </w:tcPr>
          <w:p w14:paraId="028CCD69" w14:textId="77777777" w:rsidR="0041535E" w:rsidRPr="000F27C5" w:rsidRDefault="0041535E" w:rsidP="00670242">
            <w:pPr>
              <w:rPr>
                <w:b/>
              </w:rPr>
            </w:pPr>
            <w:r w:rsidRPr="000F27C5">
              <w:rPr>
                <w:b/>
              </w:rPr>
              <w:t>Sistema</w:t>
            </w:r>
          </w:p>
        </w:tc>
      </w:tr>
      <w:tr w:rsidR="0041535E" w:rsidRPr="0041535E" w14:paraId="3A2AD352" w14:textId="77777777" w:rsidTr="0041535E">
        <w:trPr>
          <w:trHeight w:val="103"/>
          <w:jc w:val="center"/>
        </w:trPr>
        <w:tc>
          <w:tcPr>
            <w:tcW w:w="1977" w:type="dxa"/>
            <w:tcBorders>
              <w:bottom w:val="double" w:sz="4" w:space="0" w:color="auto"/>
            </w:tcBorders>
          </w:tcPr>
          <w:p w14:paraId="1D31B42C" w14:textId="77777777" w:rsidR="0041535E" w:rsidRPr="00585EDB" w:rsidRDefault="0041535E" w:rsidP="00670242"/>
        </w:tc>
        <w:tc>
          <w:tcPr>
            <w:tcW w:w="3580" w:type="dxa"/>
            <w:tcBorders>
              <w:top w:val="single" w:sz="4" w:space="0" w:color="auto"/>
              <w:bottom w:val="double" w:sz="4" w:space="0" w:color="auto"/>
            </w:tcBorders>
          </w:tcPr>
          <w:p w14:paraId="16D9CAF6" w14:textId="77777777" w:rsidR="0041535E" w:rsidRPr="0041535E" w:rsidRDefault="0041535E" w:rsidP="00670242"/>
        </w:tc>
        <w:tc>
          <w:tcPr>
            <w:tcW w:w="3265" w:type="dxa"/>
            <w:gridSpan w:val="3"/>
            <w:tcBorders>
              <w:top w:val="single" w:sz="4" w:space="0" w:color="auto"/>
              <w:bottom w:val="double" w:sz="4" w:space="0" w:color="auto"/>
            </w:tcBorders>
          </w:tcPr>
          <w:p w14:paraId="3C4C0414" w14:textId="33003E46" w:rsidR="0041535E" w:rsidRPr="0041535E" w:rsidRDefault="0041535E" w:rsidP="00670242">
            <w:r w:rsidRPr="0041535E">
              <w:t>5.</w:t>
            </w:r>
            <w:r w:rsidR="00E34999">
              <w:t>a</w:t>
            </w:r>
            <w:r w:rsidR="000F6C67">
              <w:t>.</w:t>
            </w:r>
            <w:r w:rsidRPr="0041535E">
              <w:t xml:space="preserve"> El sistema notifica que no hay ningún evento que coincida con los datos ingresados.</w:t>
            </w:r>
          </w:p>
          <w:p w14:paraId="4B453C65" w14:textId="5EC45F0F" w:rsidR="0041535E" w:rsidRPr="0041535E" w:rsidRDefault="000F27C5" w:rsidP="00E34999">
            <w:r>
              <w:t>6.a</w:t>
            </w:r>
            <w:r w:rsidR="000F6C67">
              <w:t>.</w:t>
            </w:r>
            <w:r w:rsidR="0041535E" w:rsidRPr="0041535E">
              <w:t xml:space="preserve"> Vuelve al paso 2.</w:t>
            </w:r>
          </w:p>
        </w:tc>
      </w:tr>
    </w:tbl>
    <w:p w14:paraId="27ACC247" w14:textId="0655BA4D" w:rsidR="00601001" w:rsidRPr="0041535E" w:rsidRDefault="00601001" w:rsidP="00601001">
      <w:pPr>
        <w:pStyle w:val="Cita"/>
      </w:pPr>
      <w:r>
        <w:t>Tabla N°17: Especificación de casos de uso de la página web</w:t>
      </w:r>
    </w:p>
    <w:p w14:paraId="17F9C875" w14:textId="77777777" w:rsidR="0041535E" w:rsidRPr="0041535E" w:rsidRDefault="0041535E" w:rsidP="00670242"/>
    <w:p w14:paraId="68B28374" w14:textId="1B1D67A4" w:rsidR="0041535E" w:rsidRPr="0041535E" w:rsidRDefault="0041535E" w:rsidP="00E03A94">
      <w:pPr>
        <w:pStyle w:val="Ttulo5"/>
      </w:pPr>
      <w:bookmarkStart w:id="217" w:name="_Toc484123338"/>
      <w:bookmarkStart w:id="218" w:name="_Toc485332379"/>
      <w:r w:rsidRPr="0041535E">
        <w:lastRenderedPageBreak/>
        <w:t>6.1.</w:t>
      </w:r>
      <w:r w:rsidR="00E03A94">
        <w:t>2.</w:t>
      </w:r>
      <w:r w:rsidRPr="0041535E">
        <w:t>3.5 Caso de uso: Iniciar Sesión</w:t>
      </w:r>
      <w:bookmarkEnd w:id="217"/>
      <w:bookmarkEnd w:id="21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7FAEE4D7" w14:textId="77777777" w:rsidTr="0041535E">
        <w:trPr>
          <w:trHeight w:val="227"/>
          <w:jc w:val="center"/>
        </w:trPr>
        <w:tc>
          <w:tcPr>
            <w:tcW w:w="1977" w:type="dxa"/>
          </w:tcPr>
          <w:p w14:paraId="2369E2DE" w14:textId="77777777" w:rsidR="0041535E" w:rsidRPr="000F27C5" w:rsidRDefault="0041535E" w:rsidP="00670242">
            <w:pPr>
              <w:rPr>
                <w:b/>
              </w:rPr>
            </w:pPr>
            <w:r w:rsidRPr="000F27C5">
              <w:rPr>
                <w:b/>
              </w:rPr>
              <w:t>Nombre</w:t>
            </w:r>
          </w:p>
        </w:tc>
        <w:tc>
          <w:tcPr>
            <w:tcW w:w="4011" w:type="dxa"/>
            <w:gridSpan w:val="2"/>
          </w:tcPr>
          <w:p w14:paraId="30311D71" w14:textId="77777777" w:rsidR="0041535E" w:rsidRPr="000F27C5" w:rsidRDefault="0041535E" w:rsidP="00670242">
            <w:pPr>
              <w:rPr>
                <w:b/>
              </w:rPr>
            </w:pPr>
            <w:r w:rsidRPr="000F27C5">
              <w:rPr>
                <w:b/>
              </w:rPr>
              <w:t>Iniciar Sesión</w:t>
            </w:r>
          </w:p>
        </w:tc>
        <w:tc>
          <w:tcPr>
            <w:tcW w:w="824" w:type="dxa"/>
          </w:tcPr>
          <w:p w14:paraId="674333C4" w14:textId="77777777" w:rsidR="0041535E" w:rsidRPr="000F27C5" w:rsidRDefault="0041535E" w:rsidP="00670242">
            <w:pPr>
              <w:rPr>
                <w:b/>
              </w:rPr>
            </w:pPr>
            <w:r w:rsidRPr="000F27C5">
              <w:rPr>
                <w:b/>
              </w:rPr>
              <w:t>ID</w:t>
            </w:r>
          </w:p>
        </w:tc>
        <w:tc>
          <w:tcPr>
            <w:tcW w:w="2010" w:type="dxa"/>
          </w:tcPr>
          <w:p w14:paraId="1825DD7E" w14:textId="71A51007" w:rsidR="0041535E" w:rsidRPr="000F27C5" w:rsidRDefault="000F27C5" w:rsidP="00670242">
            <w:pPr>
              <w:rPr>
                <w:b/>
              </w:rPr>
            </w:pPr>
            <w:r>
              <w:rPr>
                <w:b/>
              </w:rPr>
              <w:t>CUSWPW</w:t>
            </w:r>
            <w:r w:rsidR="0041535E" w:rsidRPr="000F27C5">
              <w:rPr>
                <w:b/>
              </w:rPr>
              <w:t>_05</w:t>
            </w:r>
          </w:p>
        </w:tc>
      </w:tr>
      <w:tr w:rsidR="0041535E" w:rsidRPr="0041535E" w14:paraId="455D3D12" w14:textId="77777777" w:rsidTr="0041535E">
        <w:trPr>
          <w:trHeight w:val="227"/>
          <w:jc w:val="center"/>
        </w:trPr>
        <w:tc>
          <w:tcPr>
            <w:tcW w:w="1977" w:type="dxa"/>
          </w:tcPr>
          <w:p w14:paraId="738E038A" w14:textId="77777777" w:rsidR="0041535E" w:rsidRPr="00585EDB" w:rsidRDefault="0041535E" w:rsidP="00670242">
            <w:r w:rsidRPr="00585EDB">
              <w:t>Actores</w:t>
            </w:r>
          </w:p>
        </w:tc>
        <w:tc>
          <w:tcPr>
            <w:tcW w:w="6845" w:type="dxa"/>
            <w:gridSpan w:val="4"/>
          </w:tcPr>
          <w:p w14:paraId="2A2AB3A7" w14:textId="77777777" w:rsidR="0041535E" w:rsidRPr="0041535E" w:rsidRDefault="0041535E" w:rsidP="00670242">
            <w:pPr>
              <w:pStyle w:val="Prrafodelista"/>
              <w:numPr>
                <w:ilvl w:val="0"/>
                <w:numId w:val="12"/>
              </w:numPr>
            </w:pPr>
            <w:r w:rsidRPr="0041535E">
              <w:t>Usuario registrado</w:t>
            </w:r>
          </w:p>
          <w:p w14:paraId="433AE483" w14:textId="77777777" w:rsidR="0041535E" w:rsidRPr="0041535E" w:rsidRDefault="0041535E" w:rsidP="00670242">
            <w:pPr>
              <w:pStyle w:val="Prrafodelista"/>
              <w:numPr>
                <w:ilvl w:val="0"/>
                <w:numId w:val="12"/>
              </w:numPr>
            </w:pPr>
            <w:r w:rsidRPr="0041535E">
              <w:t>Administrador</w:t>
            </w:r>
          </w:p>
        </w:tc>
      </w:tr>
      <w:tr w:rsidR="0041535E" w:rsidRPr="0041535E" w14:paraId="0EAEF713" w14:textId="77777777" w:rsidTr="0041535E">
        <w:trPr>
          <w:trHeight w:val="227"/>
          <w:jc w:val="center"/>
        </w:trPr>
        <w:tc>
          <w:tcPr>
            <w:tcW w:w="1977" w:type="dxa"/>
          </w:tcPr>
          <w:p w14:paraId="24FCC052" w14:textId="77777777" w:rsidR="0041535E" w:rsidRPr="00585EDB" w:rsidRDefault="0041535E" w:rsidP="00670242">
            <w:r w:rsidRPr="00585EDB">
              <w:t>Referencias</w:t>
            </w:r>
          </w:p>
        </w:tc>
        <w:tc>
          <w:tcPr>
            <w:tcW w:w="6845" w:type="dxa"/>
            <w:gridSpan w:val="4"/>
          </w:tcPr>
          <w:p w14:paraId="0F6AC908" w14:textId="77777777" w:rsidR="0041535E" w:rsidRPr="0041535E" w:rsidRDefault="0041535E" w:rsidP="00670242">
            <w:pPr>
              <w:pStyle w:val="Prrafodelista"/>
              <w:numPr>
                <w:ilvl w:val="0"/>
                <w:numId w:val="11"/>
              </w:numPr>
            </w:pPr>
            <w:r w:rsidRPr="0041535E">
              <w:t>RF_STKSWE_W_01: Iniciar sesión</w:t>
            </w:r>
          </w:p>
        </w:tc>
      </w:tr>
      <w:tr w:rsidR="0041535E" w:rsidRPr="0041535E" w14:paraId="63C34425" w14:textId="77777777" w:rsidTr="0041535E">
        <w:trPr>
          <w:trHeight w:val="227"/>
          <w:jc w:val="center"/>
        </w:trPr>
        <w:tc>
          <w:tcPr>
            <w:tcW w:w="1977" w:type="dxa"/>
          </w:tcPr>
          <w:p w14:paraId="69494C19" w14:textId="77777777" w:rsidR="0041535E" w:rsidRPr="00585EDB" w:rsidRDefault="0041535E" w:rsidP="00670242">
            <w:r w:rsidRPr="00585EDB">
              <w:t>Precondiciones</w:t>
            </w:r>
          </w:p>
        </w:tc>
        <w:tc>
          <w:tcPr>
            <w:tcW w:w="6845" w:type="dxa"/>
            <w:gridSpan w:val="4"/>
          </w:tcPr>
          <w:p w14:paraId="3BF93DC3" w14:textId="77777777" w:rsidR="0041535E" w:rsidRPr="0041535E" w:rsidRDefault="0041535E" w:rsidP="00670242">
            <w:pPr>
              <w:pStyle w:val="Prrafodelista"/>
              <w:numPr>
                <w:ilvl w:val="0"/>
                <w:numId w:val="11"/>
              </w:numPr>
            </w:pPr>
            <w:r w:rsidRPr="0041535E">
              <w:t>El usuario debe estar registrado en el sistema.</w:t>
            </w:r>
          </w:p>
        </w:tc>
      </w:tr>
      <w:tr w:rsidR="0041535E" w:rsidRPr="0041535E" w14:paraId="1CB6BCEA" w14:textId="77777777" w:rsidTr="0041535E">
        <w:trPr>
          <w:trHeight w:val="227"/>
          <w:jc w:val="center"/>
        </w:trPr>
        <w:tc>
          <w:tcPr>
            <w:tcW w:w="1977" w:type="dxa"/>
            <w:tcBorders>
              <w:bottom w:val="single" w:sz="6" w:space="0" w:color="auto"/>
            </w:tcBorders>
          </w:tcPr>
          <w:p w14:paraId="551A2545" w14:textId="77777777" w:rsidR="0041535E" w:rsidRPr="00585EDB" w:rsidRDefault="0041535E" w:rsidP="00670242">
            <w:r w:rsidRPr="00585EDB">
              <w:t>Postcondiciones</w:t>
            </w:r>
          </w:p>
        </w:tc>
        <w:tc>
          <w:tcPr>
            <w:tcW w:w="6845" w:type="dxa"/>
            <w:gridSpan w:val="4"/>
            <w:tcBorders>
              <w:bottom w:val="single" w:sz="6" w:space="0" w:color="auto"/>
            </w:tcBorders>
          </w:tcPr>
          <w:p w14:paraId="67149C22" w14:textId="77777777" w:rsidR="0041535E" w:rsidRPr="0041535E" w:rsidRDefault="0041535E" w:rsidP="00670242">
            <w:pPr>
              <w:pStyle w:val="Prrafodelista"/>
              <w:numPr>
                <w:ilvl w:val="0"/>
                <w:numId w:val="11"/>
              </w:numPr>
            </w:pPr>
            <w:r w:rsidRPr="0041535E">
              <w:t>El usuario tendrá acceso a todas las funcionalidades del sistema definidas para su rol.</w:t>
            </w:r>
          </w:p>
        </w:tc>
      </w:tr>
      <w:tr w:rsidR="0041535E" w:rsidRPr="0041535E" w14:paraId="07F00DB2" w14:textId="77777777" w:rsidTr="0041535E">
        <w:trPr>
          <w:trHeight w:val="227"/>
          <w:jc w:val="center"/>
        </w:trPr>
        <w:tc>
          <w:tcPr>
            <w:tcW w:w="1977" w:type="dxa"/>
            <w:tcBorders>
              <w:top w:val="double" w:sz="4" w:space="0" w:color="auto"/>
            </w:tcBorders>
          </w:tcPr>
          <w:p w14:paraId="297A1A73" w14:textId="77777777" w:rsidR="0041535E" w:rsidRPr="00585EDB" w:rsidRDefault="0041535E" w:rsidP="00670242">
            <w:r w:rsidRPr="00585EDB">
              <w:t>Propósito</w:t>
            </w:r>
          </w:p>
        </w:tc>
        <w:tc>
          <w:tcPr>
            <w:tcW w:w="6845" w:type="dxa"/>
            <w:gridSpan w:val="4"/>
            <w:tcBorders>
              <w:top w:val="double" w:sz="4" w:space="0" w:color="auto"/>
            </w:tcBorders>
          </w:tcPr>
          <w:p w14:paraId="4C558585" w14:textId="77777777" w:rsidR="0041535E" w:rsidRPr="0041535E" w:rsidRDefault="0041535E" w:rsidP="00670242">
            <w:r w:rsidRPr="0041535E">
              <w:t>El actor accede al sistema ingresando su nombre de usuario y contraseña.</w:t>
            </w:r>
          </w:p>
        </w:tc>
      </w:tr>
      <w:tr w:rsidR="0041535E" w:rsidRPr="000F27C5" w14:paraId="385738F9" w14:textId="77777777" w:rsidTr="0041535E">
        <w:trPr>
          <w:trHeight w:val="227"/>
          <w:jc w:val="center"/>
        </w:trPr>
        <w:tc>
          <w:tcPr>
            <w:tcW w:w="1977" w:type="dxa"/>
            <w:vMerge w:val="restart"/>
          </w:tcPr>
          <w:p w14:paraId="1F4A18FE"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78AD8C01"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34E10A5C" w14:textId="77777777" w:rsidR="0041535E" w:rsidRPr="000F27C5" w:rsidRDefault="0041535E" w:rsidP="00670242">
            <w:pPr>
              <w:rPr>
                <w:b/>
              </w:rPr>
            </w:pPr>
            <w:r w:rsidRPr="000F27C5">
              <w:rPr>
                <w:b/>
              </w:rPr>
              <w:t>Sistema</w:t>
            </w:r>
          </w:p>
        </w:tc>
      </w:tr>
      <w:tr w:rsidR="0041535E" w:rsidRPr="0041535E" w14:paraId="0F47D6E3" w14:textId="77777777" w:rsidTr="0041535E">
        <w:trPr>
          <w:trHeight w:val="227"/>
          <w:jc w:val="center"/>
        </w:trPr>
        <w:tc>
          <w:tcPr>
            <w:tcW w:w="1977" w:type="dxa"/>
            <w:vMerge/>
          </w:tcPr>
          <w:p w14:paraId="0531823A" w14:textId="77777777" w:rsidR="0041535E" w:rsidRPr="00585EDB" w:rsidRDefault="0041535E" w:rsidP="00670242"/>
        </w:tc>
        <w:tc>
          <w:tcPr>
            <w:tcW w:w="3580" w:type="dxa"/>
            <w:tcBorders>
              <w:bottom w:val="single" w:sz="6" w:space="0" w:color="auto"/>
            </w:tcBorders>
          </w:tcPr>
          <w:p w14:paraId="575D8F69" w14:textId="77777777" w:rsidR="0041535E" w:rsidRPr="0041535E" w:rsidRDefault="0041535E" w:rsidP="00670242">
            <w:r w:rsidRPr="0041535E">
              <w:t>1. El caso de uso empieza cuando el actor selecciona la opción para iniciar sesión en el sistema.</w:t>
            </w:r>
          </w:p>
        </w:tc>
        <w:tc>
          <w:tcPr>
            <w:tcW w:w="3265" w:type="dxa"/>
            <w:gridSpan w:val="3"/>
            <w:tcBorders>
              <w:bottom w:val="single" w:sz="6" w:space="0" w:color="auto"/>
            </w:tcBorders>
          </w:tcPr>
          <w:p w14:paraId="3B538CA8" w14:textId="77777777" w:rsidR="0041535E" w:rsidRPr="0041535E" w:rsidRDefault="0041535E" w:rsidP="00670242">
            <w:r w:rsidRPr="0041535E">
              <w:t>2. El sistema despliega un formulario con los datos de entrada IEE_01.</w:t>
            </w:r>
          </w:p>
        </w:tc>
      </w:tr>
      <w:tr w:rsidR="0041535E" w:rsidRPr="0041535E" w14:paraId="1525A4B8" w14:textId="77777777" w:rsidTr="0041535E">
        <w:trPr>
          <w:trHeight w:val="227"/>
          <w:jc w:val="center"/>
        </w:trPr>
        <w:tc>
          <w:tcPr>
            <w:tcW w:w="1977" w:type="dxa"/>
            <w:vMerge/>
          </w:tcPr>
          <w:p w14:paraId="520B6B60" w14:textId="77777777" w:rsidR="0041535E" w:rsidRPr="00585EDB" w:rsidRDefault="0041535E" w:rsidP="00670242"/>
        </w:tc>
        <w:tc>
          <w:tcPr>
            <w:tcW w:w="3580" w:type="dxa"/>
            <w:tcBorders>
              <w:bottom w:val="single" w:sz="6" w:space="0" w:color="auto"/>
            </w:tcBorders>
          </w:tcPr>
          <w:p w14:paraId="1B232276"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2DEDC184" w14:textId="77777777" w:rsidR="0041535E" w:rsidRPr="0041535E" w:rsidRDefault="0041535E" w:rsidP="00670242">
            <w:r w:rsidRPr="0041535E">
              <w:t>4. El sistema verifica que los datos ingresados son correctos.</w:t>
            </w:r>
          </w:p>
        </w:tc>
      </w:tr>
      <w:tr w:rsidR="0041535E" w:rsidRPr="0041535E" w14:paraId="5823FB04" w14:textId="77777777" w:rsidTr="0041535E">
        <w:trPr>
          <w:trHeight w:val="227"/>
          <w:jc w:val="center"/>
        </w:trPr>
        <w:tc>
          <w:tcPr>
            <w:tcW w:w="1977" w:type="dxa"/>
            <w:vMerge/>
            <w:tcBorders>
              <w:bottom w:val="single" w:sz="6" w:space="0" w:color="auto"/>
            </w:tcBorders>
          </w:tcPr>
          <w:p w14:paraId="602CF06C" w14:textId="77777777" w:rsidR="0041535E" w:rsidRPr="00585EDB" w:rsidRDefault="0041535E" w:rsidP="00670242"/>
        </w:tc>
        <w:tc>
          <w:tcPr>
            <w:tcW w:w="3580" w:type="dxa"/>
            <w:tcBorders>
              <w:bottom w:val="single" w:sz="6" w:space="0" w:color="auto"/>
            </w:tcBorders>
          </w:tcPr>
          <w:p w14:paraId="37104750" w14:textId="77777777" w:rsidR="0041535E" w:rsidRPr="0041535E" w:rsidRDefault="0041535E" w:rsidP="00670242"/>
        </w:tc>
        <w:tc>
          <w:tcPr>
            <w:tcW w:w="3265" w:type="dxa"/>
            <w:gridSpan w:val="3"/>
            <w:tcBorders>
              <w:bottom w:val="single" w:sz="6" w:space="0" w:color="auto"/>
            </w:tcBorders>
          </w:tcPr>
          <w:p w14:paraId="068C8702" w14:textId="77777777" w:rsidR="0041535E" w:rsidRPr="0041535E" w:rsidRDefault="0041535E" w:rsidP="00670242">
            <w:r w:rsidRPr="0041535E">
              <w:t>5. El sistema notifica al actor que ingresado correctamente al sistema y muestra la página principal con las funcionalidades definidas para su rol.</w:t>
            </w:r>
          </w:p>
        </w:tc>
      </w:tr>
      <w:tr w:rsidR="0041535E" w:rsidRPr="000F27C5" w14:paraId="5F108864" w14:textId="77777777" w:rsidTr="0041535E">
        <w:trPr>
          <w:trHeight w:val="103"/>
          <w:jc w:val="center"/>
        </w:trPr>
        <w:tc>
          <w:tcPr>
            <w:tcW w:w="1977" w:type="dxa"/>
            <w:tcBorders>
              <w:bottom w:val="single" w:sz="4" w:space="0" w:color="auto"/>
            </w:tcBorders>
          </w:tcPr>
          <w:p w14:paraId="7761B77E"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7AC96451"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1B1A67E5" w14:textId="77777777" w:rsidR="0041535E" w:rsidRPr="000F27C5" w:rsidRDefault="0041535E" w:rsidP="00670242">
            <w:pPr>
              <w:rPr>
                <w:b/>
              </w:rPr>
            </w:pPr>
            <w:r w:rsidRPr="000F27C5">
              <w:rPr>
                <w:b/>
              </w:rPr>
              <w:t>Sistema</w:t>
            </w:r>
          </w:p>
        </w:tc>
      </w:tr>
      <w:tr w:rsidR="0041535E" w:rsidRPr="0041535E" w14:paraId="16A12971" w14:textId="77777777" w:rsidTr="0041535E">
        <w:trPr>
          <w:trHeight w:val="103"/>
          <w:jc w:val="center"/>
        </w:trPr>
        <w:tc>
          <w:tcPr>
            <w:tcW w:w="1977" w:type="dxa"/>
            <w:tcBorders>
              <w:top w:val="single" w:sz="4" w:space="0" w:color="auto"/>
              <w:bottom w:val="double" w:sz="4" w:space="0" w:color="auto"/>
            </w:tcBorders>
          </w:tcPr>
          <w:p w14:paraId="184D5A1E" w14:textId="77777777" w:rsidR="0041535E" w:rsidRPr="00585EDB" w:rsidRDefault="0041535E" w:rsidP="00670242"/>
        </w:tc>
        <w:tc>
          <w:tcPr>
            <w:tcW w:w="3580" w:type="dxa"/>
            <w:tcBorders>
              <w:top w:val="single" w:sz="4" w:space="0" w:color="auto"/>
              <w:bottom w:val="double" w:sz="4" w:space="0" w:color="auto"/>
            </w:tcBorders>
          </w:tcPr>
          <w:p w14:paraId="6A86F90D" w14:textId="77777777" w:rsidR="0041535E" w:rsidRPr="0041535E" w:rsidRDefault="0041535E" w:rsidP="00670242"/>
        </w:tc>
        <w:tc>
          <w:tcPr>
            <w:tcW w:w="3265" w:type="dxa"/>
            <w:gridSpan w:val="3"/>
            <w:tcBorders>
              <w:top w:val="single" w:sz="4" w:space="0" w:color="auto"/>
              <w:bottom w:val="double" w:sz="4" w:space="0" w:color="auto"/>
            </w:tcBorders>
          </w:tcPr>
          <w:p w14:paraId="570D64DA" w14:textId="03DCDCA2" w:rsidR="0041535E" w:rsidRPr="0041535E" w:rsidRDefault="0041535E" w:rsidP="00670242">
            <w:r w:rsidRPr="0041535E">
              <w:t>5.a</w:t>
            </w:r>
            <w:r w:rsidR="000F6C67">
              <w:t>.</w:t>
            </w:r>
            <w:r w:rsidRPr="0041535E">
              <w:t xml:space="preserve"> El sistema notifica que los datos ingresados son incorrectos, </w:t>
            </w:r>
            <w:r w:rsidRPr="0041535E">
              <w:lastRenderedPageBreak/>
              <w:t>y solicita que sean ingresados nuevamente.</w:t>
            </w:r>
          </w:p>
          <w:p w14:paraId="37E2E613" w14:textId="7BF033B6" w:rsidR="0041535E" w:rsidRPr="0041535E" w:rsidRDefault="000F27C5" w:rsidP="00670242">
            <w:r>
              <w:t>6.a</w:t>
            </w:r>
            <w:r w:rsidR="000F6C67">
              <w:t>.</w:t>
            </w:r>
            <w:r w:rsidR="0041535E" w:rsidRPr="0041535E">
              <w:t xml:space="preserve"> Vuelve al paso 2.</w:t>
            </w:r>
          </w:p>
        </w:tc>
      </w:tr>
    </w:tbl>
    <w:p w14:paraId="3FBF92EA" w14:textId="10D6C858" w:rsidR="0041535E" w:rsidRPr="0041535E" w:rsidRDefault="00601001" w:rsidP="00601001">
      <w:pPr>
        <w:pStyle w:val="Cita"/>
      </w:pPr>
      <w:r>
        <w:lastRenderedPageBreak/>
        <w:t>Tabla N°18: Especificación de casos de uso de la página web</w:t>
      </w:r>
    </w:p>
    <w:p w14:paraId="04CC8041" w14:textId="11377EAE" w:rsidR="0041535E" w:rsidRPr="0041535E" w:rsidRDefault="0041535E" w:rsidP="00E03A94">
      <w:pPr>
        <w:pStyle w:val="Ttulo5"/>
      </w:pPr>
      <w:bookmarkStart w:id="219" w:name="_Toc484123339"/>
      <w:bookmarkStart w:id="220" w:name="_Toc485332380"/>
      <w:r w:rsidRPr="0041535E">
        <w:t>6.1.</w:t>
      </w:r>
      <w:r w:rsidR="00E03A94">
        <w:t>2.</w:t>
      </w:r>
      <w:r w:rsidRPr="0041535E">
        <w:t>3.6 Caso de uso: Cerrar Sesión</w:t>
      </w:r>
      <w:bookmarkEnd w:id="219"/>
      <w:bookmarkEnd w:id="22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2347A0CB" w14:textId="77777777" w:rsidTr="0041535E">
        <w:trPr>
          <w:trHeight w:val="227"/>
          <w:jc w:val="center"/>
        </w:trPr>
        <w:tc>
          <w:tcPr>
            <w:tcW w:w="1977" w:type="dxa"/>
          </w:tcPr>
          <w:p w14:paraId="3460F80F" w14:textId="77777777" w:rsidR="0041535E" w:rsidRPr="000F27C5" w:rsidRDefault="0041535E" w:rsidP="00670242">
            <w:pPr>
              <w:rPr>
                <w:b/>
              </w:rPr>
            </w:pPr>
            <w:r w:rsidRPr="000F27C5">
              <w:rPr>
                <w:b/>
              </w:rPr>
              <w:t>Nombre</w:t>
            </w:r>
          </w:p>
        </w:tc>
        <w:tc>
          <w:tcPr>
            <w:tcW w:w="4011" w:type="dxa"/>
            <w:gridSpan w:val="2"/>
          </w:tcPr>
          <w:p w14:paraId="07192501" w14:textId="77777777" w:rsidR="0041535E" w:rsidRPr="000F27C5" w:rsidRDefault="0041535E" w:rsidP="00670242">
            <w:pPr>
              <w:rPr>
                <w:b/>
              </w:rPr>
            </w:pPr>
            <w:r w:rsidRPr="000F27C5">
              <w:rPr>
                <w:b/>
              </w:rPr>
              <w:t>Registrarse</w:t>
            </w:r>
          </w:p>
        </w:tc>
        <w:tc>
          <w:tcPr>
            <w:tcW w:w="824" w:type="dxa"/>
          </w:tcPr>
          <w:p w14:paraId="6AAD4AC3" w14:textId="77777777" w:rsidR="0041535E" w:rsidRPr="000F27C5" w:rsidRDefault="0041535E" w:rsidP="00670242">
            <w:pPr>
              <w:rPr>
                <w:b/>
              </w:rPr>
            </w:pPr>
            <w:r w:rsidRPr="000F27C5">
              <w:rPr>
                <w:b/>
              </w:rPr>
              <w:t>ID</w:t>
            </w:r>
          </w:p>
        </w:tc>
        <w:tc>
          <w:tcPr>
            <w:tcW w:w="2010" w:type="dxa"/>
          </w:tcPr>
          <w:p w14:paraId="151A0BE9" w14:textId="0C475F35" w:rsidR="0041535E" w:rsidRPr="000F27C5" w:rsidRDefault="000F27C5" w:rsidP="00670242">
            <w:pPr>
              <w:rPr>
                <w:b/>
              </w:rPr>
            </w:pPr>
            <w:r>
              <w:rPr>
                <w:b/>
              </w:rPr>
              <w:t>CUSWPW</w:t>
            </w:r>
            <w:r w:rsidR="0041535E" w:rsidRPr="000F27C5">
              <w:rPr>
                <w:b/>
              </w:rPr>
              <w:t>_06</w:t>
            </w:r>
          </w:p>
        </w:tc>
      </w:tr>
      <w:tr w:rsidR="0041535E" w:rsidRPr="0041535E" w14:paraId="1E2C4717" w14:textId="77777777" w:rsidTr="0041535E">
        <w:trPr>
          <w:trHeight w:val="227"/>
          <w:jc w:val="center"/>
        </w:trPr>
        <w:tc>
          <w:tcPr>
            <w:tcW w:w="1977" w:type="dxa"/>
          </w:tcPr>
          <w:p w14:paraId="0DF0599A" w14:textId="77777777" w:rsidR="0041535E" w:rsidRPr="00585EDB" w:rsidRDefault="0041535E" w:rsidP="00670242">
            <w:r w:rsidRPr="00585EDB">
              <w:t>Actores</w:t>
            </w:r>
          </w:p>
        </w:tc>
        <w:tc>
          <w:tcPr>
            <w:tcW w:w="6845" w:type="dxa"/>
            <w:gridSpan w:val="4"/>
          </w:tcPr>
          <w:p w14:paraId="58AA11DB" w14:textId="77777777" w:rsidR="0041535E" w:rsidRPr="0041535E" w:rsidRDefault="0041535E" w:rsidP="00670242">
            <w:pPr>
              <w:pStyle w:val="Prrafodelista"/>
              <w:numPr>
                <w:ilvl w:val="0"/>
                <w:numId w:val="12"/>
              </w:numPr>
            </w:pPr>
            <w:r w:rsidRPr="0041535E">
              <w:t>Usuario registrado</w:t>
            </w:r>
          </w:p>
          <w:p w14:paraId="0F7BDF25" w14:textId="77777777" w:rsidR="0041535E" w:rsidRPr="0041535E" w:rsidRDefault="0041535E" w:rsidP="00670242">
            <w:pPr>
              <w:pStyle w:val="Prrafodelista"/>
              <w:numPr>
                <w:ilvl w:val="0"/>
                <w:numId w:val="12"/>
              </w:numPr>
            </w:pPr>
            <w:r w:rsidRPr="0041535E">
              <w:t>Administrador</w:t>
            </w:r>
          </w:p>
        </w:tc>
      </w:tr>
      <w:tr w:rsidR="0041535E" w:rsidRPr="0041535E" w14:paraId="3CCCBB2E" w14:textId="77777777" w:rsidTr="0041535E">
        <w:trPr>
          <w:trHeight w:val="227"/>
          <w:jc w:val="center"/>
        </w:trPr>
        <w:tc>
          <w:tcPr>
            <w:tcW w:w="1977" w:type="dxa"/>
          </w:tcPr>
          <w:p w14:paraId="23AFFD1F" w14:textId="77777777" w:rsidR="0041535E" w:rsidRPr="00585EDB" w:rsidRDefault="0041535E" w:rsidP="00670242">
            <w:r w:rsidRPr="00585EDB">
              <w:t>Referencias</w:t>
            </w:r>
          </w:p>
        </w:tc>
        <w:tc>
          <w:tcPr>
            <w:tcW w:w="6845" w:type="dxa"/>
            <w:gridSpan w:val="4"/>
          </w:tcPr>
          <w:p w14:paraId="318E57D8" w14:textId="77777777" w:rsidR="0041535E" w:rsidRPr="0041535E" w:rsidRDefault="0041535E" w:rsidP="00670242">
            <w:pPr>
              <w:pStyle w:val="Prrafodelista"/>
              <w:numPr>
                <w:ilvl w:val="0"/>
                <w:numId w:val="11"/>
              </w:numPr>
            </w:pPr>
            <w:r w:rsidRPr="0041535E">
              <w:t>RF_STKSWE_W_02: Cerrar sesión</w:t>
            </w:r>
          </w:p>
        </w:tc>
      </w:tr>
      <w:tr w:rsidR="0041535E" w:rsidRPr="0041535E" w14:paraId="436332DA" w14:textId="77777777" w:rsidTr="0041535E">
        <w:trPr>
          <w:trHeight w:val="227"/>
          <w:jc w:val="center"/>
        </w:trPr>
        <w:tc>
          <w:tcPr>
            <w:tcW w:w="1977" w:type="dxa"/>
          </w:tcPr>
          <w:p w14:paraId="1535B904" w14:textId="77777777" w:rsidR="0041535E" w:rsidRPr="00585EDB" w:rsidRDefault="0041535E" w:rsidP="00670242">
            <w:r w:rsidRPr="00585EDB">
              <w:t>Precondiciones</w:t>
            </w:r>
          </w:p>
        </w:tc>
        <w:tc>
          <w:tcPr>
            <w:tcW w:w="6845" w:type="dxa"/>
            <w:gridSpan w:val="4"/>
          </w:tcPr>
          <w:p w14:paraId="4907981B" w14:textId="77777777" w:rsidR="0041535E" w:rsidRPr="0041535E" w:rsidRDefault="0041535E" w:rsidP="00670242">
            <w:pPr>
              <w:pStyle w:val="Prrafodelista"/>
              <w:numPr>
                <w:ilvl w:val="0"/>
                <w:numId w:val="11"/>
              </w:numPr>
            </w:pPr>
            <w:r w:rsidRPr="0041535E">
              <w:t>El actor debe haber iniciado sesión en el sistema.</w:t>
            </w:r>
          </w:p>
        </w:tc>
      </w:tr>
      <w:tr w:rsidR="0041535E" w:rsidRPr="0041535E" w14:paraId="73752939" w14:textId="77777777" w:rsidTr="0041535E">
        <w:trPr>
          <w:trHeight w:val="227"/>
          <w:jc w:val="center"/>
        </w:trPr>
        <w:tc>
          <w:tcPr>
            <w:tcW w:w="1977" w:type="dxa"/>
            <w:tcBorders>
              <w:bottom w:val="single" w:sz="6" w:space="0" w:color="auto"/>
            </w:tcBorders>
          </w:tcPr>
          <w:p w14:paraId="4FA2B660" w14:textId="77777777" w:rsidR="0041535E" w:rsidRPr="00585EDB" w:rsidRDefault="0041535E" w:rsidP="00670242">
            <w:r w:rsidRPr="00585EDB">
              <w:t>Postcondiciones</w:t>
            </w:r>
          </w:p>
        </w:tc>
        <w:tc>
          <w:tcPr>
            <w:tcW w:w="6845" w:type="dxa"/>
            <w:gridSpan w:val="4"/>
            <w:tcBorders>
              <w:bottom w:val="single" w:sz="6" w:space="0" w:color="auto"/>
            </w:tcBorders>
          </w:tcPr>
          <w:p w14:paraId="303B7145" w14:textId="77777777" w:rsidR="0041535E" w:rsidRPr="0041535E" w:rsidRDefault="0041535E" w:rsidP="00670242">
            <w:pPr>
              <w:pStyle w:val="Prrafodelista"/>
              <w:numPr>
                <w:ilvl w:val="0"/>
                <w:numId w:val="11"/>
              </w:numPr>
            </w:pPr>
            <w:r w:rsidRPr="0041535E">
              <w:t>La sesión del actor queda cerrada.</w:t>
            </w:r>
          </w:p>
        </w:tc>
      </w:tr>
      <w:tr w:rsidR="0041535E" w:rsidRPr="0041535E" w14:paraId="07CBF8FD" w14:textId="77777777" w:rsidTr="0041535E">
        <w:trPr>
          <w:trHeight w:val="227"/>
          <w:jc w:val="center"/>
        </w:trPr>
        <w:tc>
          <w:tcPr>
            <w:tcW w:w="1977" w:type="dxa"/>
            <w:tcBorders>
              <w:top w:val="double" w:sz="4" w:space="0" w:color="auto"/>
            </w:tcBorders>
          </w:tcPr>
          <w:p w14:paraId="70BB62A5" w14:textId="77777777" w:rsidR="0041535E" w:rsidRPr="00585EDB" w:rsidRDefault="0041535E" w:rsidP="00670242">
            <w:r w:rsidRPr="00585EDB">
              <w:t>Propósito</w:t>
            </w:r>
          </w:p>
        </w:tc>
        <w:tc>
          <w:tcPr>
            <w:tcW w:w="6845" w:type="dxa"/>
            <w:gridSpan w:val="4"/>
            <w:tcBorders>
              <w:top w:val="double" w:sz="4" w:space="0" w:color="auto"/>
            </w:tcBorders>
          </w:tcPr>
          <w:p w14:paraId="5FC4465B" w14:textId="77777777" w:rsidR="0041535E" w:rsidRPr="0041535E" w:rsidRDefault="0041535E" w:rsidP="00670242">
            <w:r w:rsidRPr="0041535E">
              <w:t>El actor podrá cerrar sesión en el sistema.</w:t>
            </w:r>
          </w:p>
        </w:tc>
      </w:tr>
      <w:tr w:rsidR="0041535E" w:rsidRPr="000F27C5" w14:paraId="472FC7D8" w14:textId="77777777" w:rsidTr="0041535E">
        <w:trPr>
          <w:trHeight w:val="227"/>
          <w:jc w:val="center"/>
        </w:trPr>
        <w:tc>
          <w:tcPr>
            <w:tcW w:w="1977" w:type="dxa"/>
            <w:vMerge w:val="restart"/>
          </w:tcPr>
          <w:p w14:paraId="371BB2EA"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3CAB8CE8"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1C496837" w14:textId="77777777" w:rsidR="0041535E" w:rsidRPr="000F27C5" w:rsidRDefault="0041535E" w:rsidP="00670242">
            <w:pPr>
              <w:rPr>
                <w:b/>
              </w:rPr>
            </w:pPr>
            <w:r w:rsidRPr="000F27C5">
              <w:rPr>
                <w:b/>
              </w:rPr>
              <w:t>Sistema</w:t>
            </w:r>
          </w:p>
        </w:tc>
      </w:tr>
      <w:tr w:rsidR="0041535E" w:rsidRPr="0041535E" w14:paraId="4BAA5110" w14:textId="77777777" w:rsidTr="0041535E">
        <w:trPr>
          <w:trHeight w:val="227"/>
          <w:jc w:val="center"/>
        </w:trPr>
        <w:tc>
          <w:tcPr>
            <w:tcW w:w="1977" w:type="dxa"/>
            <w:vMerge/>
          </w:tcPr>
          <w:p w14:paraId="0F127659" w14:textId="77777777" w:rsidR="0041535E" w:rsidRPr="00585EDB" w:rsidRDefault="0041535E" w:rsidP="00670242"/>
        </w:tc>
        <w:tc>
          <w:tcPr>
            <w:tcW w:w="3580" w:type="dxa"/>
            <w:tcBorders>
              <w:bottom w:val="single" w:sz="6" w:space="0" w:color="auto"/>
            </w:tcBorders>
          </w:tcPr>
          <w:p w14:paraId="5252F5BE" w14:textId="77777777" w:rsidR="0041535E" w:rsidRPr="0041535E" w:rsidRDefault="0041535E" w:rsidP="00670242">
            <w:r w:rsidRPr="0041535E">
              <w:t>1. El caso de uso empieza cuando el actor selecciona la opción para cerrar la sesión en el sistema.</w:t>
            </w:r>
          </w:p>
        </w:tc>
        <w:tc>
          <w:tcPr>
            <w:tcW w:w="3265" w:type="dxa"/>
            <w:gridSpan w:val="3"/>
            <w:tcBorders>
              <w:bottom w:val="single" w:sz="6" w:space="0" w:color="auto"/>
            </w:tcBorders>
          </w:tcPr>
          <w:p w14:paraId="53AA69D1" w14:textId="77777777" w:rsidR="0041535E" w:rsidRPr="0041535E" w:rsidRDefault="0041535E" w:rsidP="00670242">
            <w:r w:rsidRPr="0041535E">
              <w:t>2. EL sistema pide al actor confirmar la acción.</w:t>
            </w:r>
          </w:p>
        </w:tc>
      </w:tr>
      <w:tr w:rsidR="0041535E" w:rsidRPr="0041535E" w14:paraId="61E27830" w14:textId="77777777" w:rsidTr="0041535E">
        <w:trPr>
          <w:trHeight w:val="227"/>
          <w:jc w:val="center"/>
        </w:trPr>
        <w:tc>
          <w:tcPr>
            <w:tcW w:w="1977" w:type="dxa"/>
            <w:vMerge/>
          </w:tcPr>
          <w:p w14:paraId="5FF4C05B" w14:textId="77777777" w:rsidR="0041535E" w:rsidRPr="00585EDB" w:rsidRDefault="0041535E" w:rsidP="00670242"/>
        </w:tc>
        <w:tc>
          <w:tcPr>
            <w:tcW w:w="3580" w:type="dxa"/>
            <w:tcBorders>
              <w:bottom w:val="single" w:sz="6" w:space="0" w:color="auto"/>
            </w:tcBorders>
          </w:tcPr>
          <w:p w14:paraId="4B845254" w14:textId="77777777" w:rsidR="0041535E" w:rsidRPr="0041535E" w:rsidRDefault="0041535E" w:rsidP="00670242">
            <w:r w:rsidRPr="0041535E">
              <w:t>3. El actor confirma la acción.</w:t>
            </w:r>
          </w:p>
        </w:tc>
        <w:tc>
          <w:tcPr>
            <w:tcW w:w="3265" w:type="dxa"/>
            <w:gridSpan w:val="3"/>
            <w:tcBorders>
              <w:bottom w:val="single" w:sz="6" w:space="0" w:color="auto"/>
            </w:tcBorders>
          </w:tcPr>
          <w:p w14:paraId="2E57303E" w14:textId="77777777" w:rsidR="0041535E" w:rsidRPr="0041535E" w:rsidRDefault="0041535E" w:rsidP="00670242">
            <w:r w:rsidRPr="0041535E">
              <w:t>4. El sistema finaliza la sesión.</w:t>
            </w:r>
          </w:p>
        </w:tc>
      </w:tr>
      <w:tr w:rsidR="0041535E" w:rsidRPr="000F27C5" w14:paraId="69E486E2" w14:textId="77777777" w:rsidTr="0041535E">
        <w:trPr>
          <w:trHeight w:val="103"/>
          <w:jc w:val="center"/>
        </w:trPr>
        <w:tc>
          <w:tcPr>
            <w:tcW w:w="1977" w:type="dxa"/>
            <w:tcBorders>
              <w:bottom w:val="single" w:sz="4" w:space="0" w:color="auto"/>
            </w:tcBorders>
          </w:tcPr>
          <w:p w14:paraId="4829B615"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033B2C02"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1013FD2E" w14:textId="77777777" w:rsidR="0041535E" w:rsidRPr="000F27C5" w:rsidRDefault="0041535E" w:rsidP="00670242">
            <w:pPr>
              <w:rPr>
                <w:b/>
              </w:rPr>
            </w:pPr>
            <w:r w:rsidRPr="000F27C5">
              <w:rPr>
                <w:b/>
              </w:rPr>
              <w:t>Sistema</w:t>
            </w:r>
          </w:p>
        </w:tc>
      </w:tr>
      <w:tr w:rsidR="0041535E" w:rsidRPr="0041535E" w14:paraId="2E20352E" w14:textId="77777777" w:rsidTr="0041535E">
        <w:trPr>
          <w:trHeight w:val="103"/>
          <w:jc w:val="center"/>
        </w:trPr>
        <w:tc>
          <w:tcPr>
            <w:tcW w:w="1977" w:type="dxa"/>
            <w:tcBorders>
              <w:top w:val="single" w:sz="4" w:space="0" w:color="auto"/>
              <w:bottom w:val="double" w:sz="4" w:space="0" w:color="auto"/>
            </w:tcBorders>
          </w:tcPr>
          <w:p w14:paraId="7F176D48" w14:textId="77777777" w:rsidR="0041535E" w:rsidRPr="00585EDB" w:rsidRDefault="0041535E" w:rsidP="00670242"/>
        </w:tc>
        <w:tc>
          <w:tcPr>
            <w:tcW w:w="3580" w:type="dxa"/>
            <w:tcBorders>
              <w:top w:val="single" w:sz="4" w:space="0" w:color="auto"/>
              <w:bottom w:val="double" w:sz="4" w:space="0" w:color="auto"/>
            </w:tcBorders>
          </w:tcPr>
          <w:p w14:paraId="40C8538D" w14:textId="77777777" w:rsidR="0041535E" w:rsidRPr="0041535E" w:rsidRDefault="0041535E" w:rsidP="00670242">
            <w:r w:rsidRPr="0041535E">
              <w:t>3.a. El actor no confirma la acción</w:t>
            </w:r>
          </w:p>
        </w:tc>
        <w:tc>
          <w:tcPr>
            <w:tcW w:w="3265" w:type="dxa"/>
            <w:gridSpan w:val="3"/>
            <w:tcBorders>
              <w:top w:val="single" w:sz="4" w:space="0" w:color="auto"/>
              <w:bottom w:val="double" w:sz="4" w:space="0" w:color="auto"/>
            </w:tcBorders>
          </w:tcPr>
          <w:p w14:paraId="603A0D61" w14:textId="77777777" w:rsidR="0041535E" w:rsidRPr="0041535E" w:rsidRDefault="0041535E" w:rsidP="00670242">
            <w:r w:rsidRPr="0041535E">
              <w:t>4.a. El sistema no finaliza la sesión.</w:t>
            </w:r>
          </w:p>
        </w:tc>
      </w:tr>
    </w:tbl>
    <w:p w14:paraId="24A4F19E" w14:textId="46423949" w:rsidR="0041535E" w:rsidRPr="0041535E" w:rsidRDefault="00601001" w:rsidP="00601001">
      <w:pPr>
        <w:pStyle w:val="Cita"/>
      </w:pPr>
      <w:r>
        <w:t>Tabla N°19: Especificación de casos de uso de la página web</w:t>
      </w:r>
    </w:p>
    <w:p w14:paraId="38165BEB" w14:textId="035C663D" w:rsidR="0041535E" w:rsidRPr="0041535E" w:rsidRDefault="0041535E" w:rsidP="00057BCE">
      <w:pPr>
        <w:pStyle w:val="Ttulo4"/>
      </w:pPr>
      <w:bookmarkStart w:id="221" w:name="_Toc484123340"/>
      <w:bookmarkStart w:id="222" w:name="_Toc485332381"/>
      <w:r w:rsidRPr="0041535E">
        <w:lastRenderedPageBreak/>
        <w:t>6.1.3.7 Caso de uso: Ver Perfil</w:t>
      </w:r>
      <w:bookmarkEnd w:id="221"/>
      <w:bookmarkEnd w:id="22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18720347" w14:textId="77777777" w:rsidTr="0041535E">
        <w:trPr>
          <w:trHeight w:val="227"/>
          <w:jc w:val="center"/>
        </w:trPr>
        <w:tc>
          <w:tcPr>
            <w:tcW w:w="1977" w:type="dxa"/>
          </w:tcPr>
          <w:p w14:paraId="4CD11BA4" w14:textId="77777777" w:rsidR="0041535E" w:rsidRPr="000F27C5" w:rsidRDefault="0041535E" w:rsidP="00670242">
            <w:pPr>
              <w:rPr>
                <w:b/>
              </w:rPr>
            </w:pPr>
            <w:r w:rsidRPr="000F27C5">
              <w:rPr>
                <w:b/>
              </w:rPr>
              <w:t>Nombre</w:t>
            </w:r>
          </w:p>
        </w:tc>
        <w:tc>
          <w:tcPr>
            <w:tcW w:w="4011" w:type="dxa"/>
            <w:gridSpan w:val="2"/>
          </w:tcPr>
          <w:p w14:paraId="0D1E312E" w14:textId="77777777" w:rsidR="0041535E" w:rsidRPr="000F27C5" w:rsidRDefault="0041535E" w:rsidP="00670242">
            <w:pPr>
              <w:rPr>
                <w:b/>
              </w:rPr>
            </w:pPr>
            <w:r w:rsidRPr="000F27C5">
              <w:rPr>
                <w:b/>
              </w:rPr>
              <w:t>Ver Perfil</w:t>
            </w:r>
          </w:p>
        </w:tc>
        <w:tc>
          <w:tcPr>
            <w:tcW w:w="824" w:type="dxa"/>
          </w:tcPr>
          <w:p w14:paraId="5A5179F1" w14:textId="77777777" w:rsidR="0041535E" w:rsidRPr="000F27C5" w:rsidRDefault="0041535E" w:rsidP="00670242">
            <w:pPr>
              <w:rPr>
                <w:b/>
              </w:rPr>
            </w:pPr>
            <w:r w:rsidRPr="000F27C5">
              <w:rPr>
                <w:b/>
              </w:rPr>
              <w:t>ID</w:t>
            </w:r>
          </w:p>
        </w:tc>
        <w:tc>
          <w:tcPr>
            <w:tcW w:w="2010" w:type="dxa"/>
          </w:tcPr>
          <w:p w14:paraId="02BFF04A" w14:textId="378929FA" w:rsidR="0041535E" w:rsidRPr="000F27C5" w:rsidRDefault="000F27C5" w:rsidP="00670242">
            <w:pPr>
              <w:rPr>
                <w:b/>
              </w:rPr>
            </w:pPr>
            <w:r>
              <w:rPr>
                <w:b/>
              </w:rPr>
              <w:t>CUSWPW</w:t>
            </w:r>
            <w:r w:rsidR="0041535E" w:rsidRPr="000F27C5">
              <w:rPr>
                <w:b/>
              </w:rPr>
              <w:t>_07</w:t>
            </w:r>
          </w:p>
        </w:tc>
      </w:tr>
      <w:tr w:rsidR="0041535E" w:rsidRPr="0041535E" w14:paraId="5DD1D126" w14:textId="77777777" w:rsidTr="0041535E">
        <w:trPr>
          <w:trHeight w:val="227"/>
          <w:jc w:val="center"/>
        </w:trPr>
        <w:tc>
          <w:tcPr>
            <w:tcW w:w="1977" w:type="dxa"/>
          </w:tcPr>
          <w:p w14:paraId="68F47DB4" w14:textId="77777777" w:rsidR="0041535E" w:rsidRPr="00585EDB" w:rsidRDefault="0041535E" w:rsidP="00670242">
            <w:r w:rsidRPr="00585EDB">
              <w:t>Actores</w:t>
            </w:r>
          </w:p>
        </w:tc>
        <w:tc>
          <w:tcPr>
            <w:tcW w:w="6845" w:type="dxa"/>
            <w:gridSpan w:val="4"/>
          </w:tcPr>
          <w:p w14:paraId="06875B1B" w14:textId="77777777" w:rsidR="0041535E" w:rsidRPr="0041535E" w:rsidRDefault="0041535E" w:rsidP="00670242">
            <w:pPr>
              <w:pStyle w:val="Prrafodelista"/>
              <w:numPr>
                <w:ilvl w:val="0"/>
                <w:numId w:val="12"/>
              </w:numPr>
            </w:pPr>
            <w:r w:rsidRPr="0041535E">
              <w:t>Usuario Registrado</w:t>
            </w:r>
          </w:p>
          <w:p w14:paraId="11BEBFD4" w14:textId="77777777" w:rsidR="0041535E" w:rsidRPr="0041535E" w:rsidRDefault="0041535E" w:rsidP="00670242">
            <w:pPr>
              <w:pStyle w:val="Prrafodelista"/>
              <w:numPr>
                <w:ilvl w:val="0"/>
                <w:numId w:val="12"/>
              </w:numPr>
            </w:pPr>
            <w:r w:rsidRPr="0041535E">
              <w:t>Administrador</w:t>
            </w:r>
          </w:p>
        </w:tc>
      </w:tr>
      <w:tr w:rsidR="0041535E" w:rsidRPr="0041535E" w14:paraId="2877B915" w14:textId="77777777" w:rsidTr="0041535E">
        <w:trPr>
          <w:trHeight w:val="227"/>
          <w:jc w:val="center"/>
        </w:trPr>
        <w:tc>
          <w:tcPr>
            <w:tcW w:w="1977" w:type="dxa"/>
          </w:tcPr>
          <w:p w14:paraId="5551944B" w14:textId="77777777" w:rsidR="0041535E" w:rsidRPr="00585EDB" w:rsidRDefault="0041535E" w:rsidP="00670242">
            <w:r w:rsidRPr="00585EDB">
              <w:t>Referencias</w:t>
            </w:r>
          </w:p>
        </w:tc>
        <w:tc>
          <w:tcPr>
            <w:tcW w:w="6845" w:type="dxa"/>
            <w:gridSpan w:val="4"/>
          </w:tcPr>
          <w:p w14:paraId="35B2D3E5" w14:textId="77777777" w:rsidR="0041535E" w:rsidRPr="0041535E" w:rsidRDefault="0041535E" w:rsidP="00670242">
            <w:pPr>
              <w:pStyle w:val="Prrafodelista"/>
              <w:numPr>
                <w:ilvl w:val="0"/>
                <w:numId w:val="11"/>
              </w:numPr>
            </w:pPr>
            <w:r w:rsidRPr="0041535E">
              <w:t>RF_STKSWE_W_05: Ver Perfil de usuario</w:t>
            </w:r>
          </w:p>
        </w:tc>
      </w:tr>
      <w:tr w:rsidR="0041535E" w:rsidRPr="0041535E" w14:paraId="6EEE423C" w14:textId="77777777" w:rsidTr="0041535E">
        <w:trPr>
          <w:trHeight w:val="227"/>
          <w:jc w:val="center"/>
        </w:trPr>
        <w:tc>
          <w:tcPr>
            <w:tcW w:w="1977" w:type="dxa"/>
          </w:tcPr>
          <w:p w14:paraId="140419A6" w14:textId="77777777" w:rsidR="0041535E" w:rsidRPr="00585EDB" w:rsidRDefault="0041535E" w:rsidP="00670242">
            <w:r w:rsidRPr="00585EDB">
              <w:t>Precondiciones</w:t>
            </w:r>
          </w:p>
        </w:tc>
        <w:tc>
          <w:tcPr>
            <w:tcW w:w="6845" w:type="dxa"/>
            <w:gridSpan w:val="4"/>
          </w:tcPr>
          <w:p w14:paraId="7C589F90"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4CA0615A" w14:textId="77777777" w:rsidTr="0041535E">
        <w:trPr>
          <w:trHeight w:val="227"/>
          <w:jc w:val="center"/>
        </w:trPr>
        <w:tc>
          <w:tcPr>
            <w:tcW w:w="1977" w:type="dxa"/>
            <w:tcBorders>
              <w:bottom w:val="single" w:sz="6" w:space="0" w:color="auto"/>
            </w:tcBorders>
          </w:tcPr>
          <w:p w14:paraId="456FD96E" w14:textId="77777777" w:rsidR="0041535E" w:rsidRPr="00585EDB" w:rsidRDefault="0041535E" w:rsidP="00670242">
            <w:r w:rsidRPr="00585EDB">
              <w:t>Postcondiciones</w:t>
            </w:r>
          </w:p>
        </w:tc>
        <w:tc>
          <w:tcPr>
            <w:tcW w:w="6845" w:type="dxa"/>
            <w:gridSpan w:val="4"/>
            <w:tcBorders>
              <w:bottom w:val="single" w:sz="6" w:space="0" w:color="auto"/>
            </w:tcBorders>
          </w:tcPr>
          <w:p w14:paraId="6EF51E82" w14:textId="77777777" w:rsidR="0041535E" w:rsidRPr="0041535E" w:rsidRDefault="0041535E" w:rsidP="00670242">
            <w:pPr>
              <w:pStyle w:val="Prrafodelista"/>
              <w:numPr>
                <w:ilvl w:val="0"/>
                <w:numId w:val="11"/>
              </w:numPr>
            </w:pPr>
            <w:r w:rsidRPr="0041535E">
              <w:t>No hay postcondiciones</w:t>
            </w:r>
          </w:p>
        </w:tc>
      </w:tr>
      <w:tr w:rsidR="0041535E" w:rsidRPr="0041535E" w14:paraId="70579653" w14:textId="77777777" w:rsidTr="0041535E">
        <w:trPr>
          <w:trHeight w:val="227"/>
          <w:jc w:val="center"/>
        </w:trPr>
        <w:tc>
          <w:tcPr>
            <w:tcW w:w="1977" w:type="dxa"/>
            <w:tcBorders>
              <w:top w:val="double" w:sz="4" w:space="0" w:color="auto"/>
            </w:tcBorders>
          </w:tcPr>
          <w:p w14:paraId="3FC3AAEA" w14:textId="77777777" w:rsidR="0041535E" w:rsidRPr="00585EDB" w:rsidRDefault="0041535E" w:rsidP="00670242">
            <w:r w:rsidRPr="00585EDB">
              <w:t>Propósito</w:t>
            </w:r>
          </w:p>
        </w:tc>
        <w:tc>
          <w:tcPr>
            <w:tcW w:w="6845" w:type="dxa"/>
            <w:gridSpan w:val="4"/>
            <w:tcBorders>
              <w:top w:val="double" w:sz="4" w:space="0" w:color="auto"/>
            </w:tcBorders>
          </w:tcPr>
          <w:p w14:paraId="50809817" w14:textId="77777777" w:rsidR="0041535E" w:rsidRPr="0041535E" w:rsidRDefault="0041535E" w:rsidP="00670242">
            <w:r w:rsidRPr="0041535E">
              <w:t>El actor podrá tener acceso al perfil de un usuario en particular.</w:t>
            </w:r>
          </w:p>
        </w:tc>
      </w:tr>
      <w:tr w:rsidR="0041535E" w:rsidRPr="000F27C5" w14:paraId="2145D0B0" w14:textId="77777777" w:rsidTr="0041535E">
        <w:trPr>
          <w:trHeight w:val="227"/>
          <w:jc w:val="center"/>
        </w:trPr>
        <w:tc>
          <w:tcPr>
            <w:tcW w:w="1977" w:type="dxa"/>
            <w:vMerge w:val="restart"/>
          </w:tcPr>
          <w:p w14:paraId="6B2EE489"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01025BAD"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5283B1B8" w14:textId="77777777" w:rsidR="0041535E" w:rsidRPr="000F27C5" w:rsidRDefault="0041535E" w:rsidP="00670242">
            <w:pPr>
              <w:rPr>
                <w:b/>
              </w:rPr>
            </w:pPr>
            <w:r w:rsidRPr="000F27C5">
              <w:rPr>
                <w:b/>
              </w:rPr>
              <w:t>Sistema</w:t>
            </w:r>
          </w:p>
        </w:tc>
      </w:tr>
      <w:tr w:rsidR="0041535E" w:rsidRPr="0041535E" w14:paraId="38D484E0" w14:textId="77777777" w:rsidTr="0041535E">
        <w:trPr>
          <w:trHeight w:val="227"/>
          <w:jc w:val="center"/>
        </w:trPr>
        <w:tc>
          <w:tcPr>
            <w:tcW w:w="1977" w:type="dxa"/>
            <w:vMerge/>
          </w:tcPr>
          <w:p w14:paraId="0E63C403" w14:textId="77777777" w:rsidR="0041535E" w:rsidRPr="00585EDB" w:rsidRDefault="0041535E" w:rsidP="00670242"/>
        </w:tc>
        <w:tc>
          <w:tcPr>
            <w:tcW w:w="3580" w:type="dxa"/>
            <w:tcBorders>
              <w:bottom w:val="single" w:sz="6" w:space="0" w:color="auto"/>
            </w:tcBorders>
          </w:tcPr>
          <w:p w14:paraId="246352ED" w14:textId="77777777" w:rsidR="0041535E" w:rsidRPr="0041535E" w:rsidRDefault="0041535E" w:rsidP="00670242">
            <w:r w:rsidRPr="0041535E">
              <w:t>1. El caso de uso empieza cuando el actor selecciona la opción de ver un perfil.</w:t>
            </w:r>
          </w:p>
        </w:tc>
        <w:tc>
          <w:tcPr>
            <w:tcW w:w="3265" w:type="dxa"/>
            <w:gridSpan w:val="3"/>
            <w:tcBorders>
              <w:bottom w:val="single" w:sz="6" w:space="0" w:color="auto"/>
            </w:tcBorders>
          </w:tcPr>
          <w:p w14:paraId="11710B8B" w14:textId="77777777" w:rsidR="0041535E" w:rsidRPr="0041535E" w:rsidRDefault="0041535E" w:rsidP="00670242">
            <w:r w:rsidRPr="0041535E">
              <w:t>2. El sistema despliega los datos de salida IES_07</w:t>
            </w:r>
          </w:p>
        </w:tc>
      </w:tr>
      <w:tr w:rsidR="0041535E" w:rsidRPr="000F27C5" w14:paraId="0AA8A0CA" w14:textId="77777777" w:rsidTr="0041535E">
        <w:trPr>
          <w:trHeight w:val="103"/>
          <w:jc w:val="center"/>
        </w:trPr>
        <w:tc>
          <w:tcPr>
            <w:tcW w:w="1977" w:type="dxa"/>
            <w:tcBorders>
              <w:bottom w:val="single" w:sz="4" w:space="0" w:color="auto"/>
            </w:tcBorders>
          </w:tcPr>
          <w:p w14:paraId="4BFA53C0" w14:textId="77777777" w:rsidR="0041535E" w:rsidRPr="000F27C5" w:rsidRDefault="0041535E" w:rsidP="00670242">
            <w:pPr>
              <w:rPr>
                <w:b/>
              </w:rPr>
            </w:pPr>
            <w:r w:rsidRPr="000F27C5">
              <w:rPr>
                <w:b/>
              </w:rPr>
              <w:t>Flujos Alternos</w:t>
            </w:r>
          </w:p>
        </w:tc>
        <w:tc>
          <w:tcPr>
            <w:tcW w:w="6845" w:type="dxa"/>
            <w:gridSpan w:val="4"/>
            <w:tcBorders>
              <w:bottom w:val="single" w:sz="4" w:space="0" w:color="auto"/>
            </w:tcBorders>
          </w:tcPr>
          <w:p w14:paraId="5D6BC670" w14:textId="77777777" w:rsidR="0041535E" w:rsidRPr="000F27C5" w:rsidRDefault="0041535E" w:rsidP="00670242">
            <w:pPr>
              <w:rPr>
                <w:b/>
              </w:rPr>
            </w:pPr>
            <w:r w:rsidRPr="000F27C5">
              <w:rPr>
                <w:b/>
              </w:rPr>
              <w:t>No hay flujos alternos</w:t>
            </w:r>
          </w:p>
        </w:tc>
      </w:tr>
    </w:tbl>
    <w:p w14:paraId="5C0ECE3D" w14:textId="6F9363BA" w:rsidR="00057BCE" w:rsidRDefault="00601001" w:rsidP="007F301D">
      <w:pPr>
        <w:pStyle w:val="Cita"/>
      </w:pPr>
      <w:r>
        <w:t>Tabla N°20: Especificación de casos de uso de la página web</w:t>
      </w:r>
    </w:p>
    <w:p w14:paraId="1F56BFF3" w14:textId="77777777" w:rsidR="00057BCE" w:rsidRDefault="00057BCE" w:rsidP="00057BCE">
      <w:r>
        <w:br w:type="page"/>
      </w:r>
    </w:p>
    <w:p w14:paraId="7B56823C" w14:textId="50A11B4C" w:rsidR="0041535E" w:rsidRPr="0041535E" w:rsidRDefault="0041535E" w:rsidP="00E03A94">
      <w:pPr>
        <w:pStyle w:val="Ttulo5"/>
      </w:pPr>
      <w:bookmarkStart w:id="223" w:name="_Toc484123341"/>
      <w:bookmarkStart w:id="224" w:name="_Toc485332382"/>
      <w:r w:rsidRPr="0041535E">
        <w:lastRenderedPageBreak/>
        <w:t>6.1.</w:t>
      </w:r>
      <w:r w:rsidR="00E03A94">
        <w:t>2.</w:t>
      </w:r>
      <w:r w:rsidRPr="0041535E">
        <w:t>3.8 Caso de uso: Modificar su Perfil</w:t>
      </w:r>
      <w:bookmarkEnd w:id="223"/>
      <w:bookmarkEnd w:id="22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10DBF1F1" w14:textId="77777777" w:rsidTr="0041535E">
        <w:trPr>
          <w:trHeight w:val="227"/>
          <w:jc w:val="center"/>
        </w:trPr>
        <w:tc>
          <w:tcPr>
            <w:tcW w:w="1977" w:type="dxa"/>
          </w:tcPr>
          <w:p w14:paraId="40CF43FD" w14:textId="77777777" w:rsidR="0041535E" w:rsidRPr="000F27C5" w:rsidRDefault="0041535E" w:rsidP="00670242">
            <w:pPr>
              <w:rPr>
                <w:b/>
              </w:rPr>
            </w:pPr>
            <w:r w:rsidRPr="000F27C5">
              <w:rPr>
                <w:b/>
              </w:rPr>
              <w:t>Nombre</w:t>
            </w:r>
          </w:p>
        </w:tc>
        <w:tc>
          <w:tcPr>
            <w:tcW w:w="4011" w:type="dxa"/>
            <w:gridSpan w:val="2"/>
          </w:tcPr>
          <w:p w14:paraId="6A70150D" w14:textId="77777777" w:rsidR="0041535E" w:rsidRPr="000F27C5" w:rsidRDefault="0041535E" w:rsidP="00670242">
            <w:pPr>
              <w:rPr>
                <w:b/>
              </w:rPr>
            </w:pPr>
            <w:r w:rsidRPr="000F27C5">
              <w:rPr>
                <w:b/>
              </w:rPr>
              <w:t>Modificar su Perfil</w:t>
            </w:r>
          </w:p>
        </w:tc>
        <w:tc>
          <w:tcPr>
            <w:tcW w:w="824" w:type="dxa"/>
          </w:tcPr>
          <w:p w14:paraId="68E49340" w14:textId="77777777" w:rsidR="0041535E" w:rsidRPr="000F27C5" w:rsidRDefault="0041535E" w:rsidP="00670242">
            <w:pPr>
              <w:rPr>
                <w:b/>
              </w:rPr>
            </w:pPr>
            <w:r w:rsidRPr="000F27C5">
              <w:rPr>
                <w:b/>
              </w:rPr>
              <w:t>ID</w:t>
            </w:r>
          </w:p>
        </w:tc>
        <w:tc>
          <w:tcPr>
            <w:tcW w:w="2010" w:type="dxa"/>
          </w:tcPr>
          <w:p w14:paraId="23F1DDEF" w14:textId="69E73EB1" w:rsidR="0041535E" w:rsidRPr="000F27C5" w:rsidRDefault="000F27C5" w:rsidP="00670242">
            <w:pPr>
              <w:rPr>
                <w:b/>
              </w:rPr>
            </w:pPr>
            <w:r>
              <w:rPr>
                <w:b/>
              </w:rPr>
              <w:t>CUSWPW</w:t>
            </w:r>
            <w:r w:rsidR="0041535E" w:rsidRPr="000F27C5">
              <w:rPr>
                <w:b/>
              </w:rPr>
              <w:t>_08</w:t>
            </w:r>
          </w:p>
        </w:tc>
      </w:tr>
      <w:tr w:rsidR="0041535E" w:rsidRPr="0041535E" w14:paraId="04BC4901" w14:textId="77777777" w:rsidTr="0041535E">
        <w:trPr>
          <w:trHeight w:val="227"/>
          <w:jc w:val="center"/>
        </w:trPr>
        <w:tc>
          <w:tcPr>
            <w:tcW w:w="1977" w:type="dxa"/>
          </w:tcPr>
          <w:p w14:paraId="60DD7567" w14:textId="77777777" w:rsidR="0041535E" w:rsidRPr="00585EDB" w:rsidRDefault="0041535E" w:rsidP="00670242">
            <w:r w:rsidRPr="00585EDB">
              <w:t>Actores</w:t>
            </w:r>
          </w:p>
        </w:tc>
        <w:tc>
          <w:tcPr>
            <w:tcW w:w="6845" w:type="dxa"/>
            <w:gridSpan w:val="4"/>
          </w:tcPr>
          <w:p w14:paraId="2AEDDBDE" w14:textId="77777777" w:rsidR="0041535E" w:rsidRPr="0041535E" w:rsidRDefault="0041535E" w:rsidP="00670242">
            <w:pPr>
              <w:pStyle w:val="Prrafodelista"/>
              <w:numPr>
                <w:ilvl w:val="0"/>
                <w:numId w:val="12"/>
              </w:numPr>
            </w:pPr>
            <w:r w:rsidRPr="0041535E">
              <w:t>Usuario registrado</w:t>
            </w:r>
          </w:p>
          <w:p w14:paraId="02189943" w14:textId="77777777" w:rsidR="0041535E" w:rsidRPr="0041535E" w:rsidRDefault="0041535E" w:rsidP="00670242">
            <w:pPr>
              <w:pStyle w:val="Prrafodelista"/>
              <w:numPr>
                <w:ilvl w:val="0"/>
                <w:numId w:val="12"/>
              </w:numPr>
            </w:pPr>
            <w:r w:rsidRPr="0041535E">
              <w:t>Administrador</w:t>
            </w:r>
          </w:p>
        </w:tc>
      </w:tr>
      <w:tr w:rsidR="0041535E" w:rsidRPr="0041535E" w14:paraId="70363367" w14:textId="77777777" w:rsidTr="0041535E">
        <w:trPr>
          <w:trHeight w:val="227"/>
          <w:jc w:val="center"/>
        </w:trPr>
        <w:tc>
          <w:tcPr>
            <w:tcW w:w="1977" w:type="dxa"/>
          </w:tcPr>
          <w:p w14:paraId="46495E8B" w14:textId="77777777" w:rsidR="0041535E" w:rsidRPr="00585EDB" w:rsidRDefault="0041535E" w:rsidP="00670242">
            <w:r w:rsidRPr="00585EDB">
              <w:t>Referencias</w:t>
            </w:r>
          </w:p>
        </w:tc>
        <w:tc>
          <w:tcPr>
            <w:tcW w:w="6845" w:type="dxa"/>
            <w:gridSpan w:val="4"/>
          </w:tcPr>
          <w:p w14:paraId="07BCC74B" w14:textId="77777777" w:rsidR="0041535E" w:rsidRPr="0041535E" w:rsidRDefault="0041535E" w:rsidP="00670242">
            <w:pPr>
              <w:pStyle w:val="Prrafodelista"/>
              <w:numPr>
                <w:ilvl w:val="0"/>
                <w:numId w:val="11"/>
              </w:numPr>
            </w:pPr>
            <w:r w:rsidRPr="0041535E">
              <w:t>RF_STKSWE_W_04: Modificar perfil de usuario</w:t>
            </w:r>
          </w:p>
        </w:tc>
      </w:tr>
      <w:tr w:rsidR="0041535E" w:rsidRPr="0041535E" w14:paraId="5D4C0793" w14:textId="77777777" w:rsidTr="0041535E">
        <w:trPr>
          <w:trHeight w:val="227"/>
          <w:jc w:val="center"/>
        </w:trPr>
        <w:tc>
          <w:tcPr>
            <w:tcW w:w="1977" w:type="dxa"/>
          </w:tcPr>
          <w:p w14:paraId="6A5EE83B" w14:textId="77777777" w:rsidR="0041535E" w:rsidRPr="00585EDB" w:rsidRDefault="0041535E" w:rsidP="00670242">
            <w:r w:rsidRPr="00585EDB">
              <w:t>Precondiciones</w:t>
            </w:r>
          </w:p>
        </w:tc>
        <w:tc>
          <w:tcPr>
            <w:tcW w:w="6845" w:type="dxa"/>
            <w:gridSpan w:val="4"/>
          </w:tcPr>
          <w:p w14:paraId="56001C57"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4D63B389" w14:textId="77777777" w:rsidTr="0041535E">
        <w:trPr>
          <w:trHeight w:val="227"/>
          <w:jc w:val="center"/>
        </w:trPr>
        <w:tc>
          <w:tcPr>
            <w:tcW w:w="1977" w:type="dxa"/>
            <w:tcBorders>
              <w:bottom w:val="single" w:sz="6" w:space="0" w:color="auto"/>
            </w:tcBorders>
          </w:tcPr>
          <w:p w14:paraId="48CB87AA" w14:textId="77777777" w:rsidR="0041535E" w:rsidRPr="00585EDB" w:rsidRDefault="0041535E" w:rsidP="00670242">
            <w:r w:rsidRPr="00585EDB">
              <w:t>Postcondiciones</w:t>
            </w:r>
          </w:p>
        </w:tc>
        <w:tc>
          <w:tcPr>
            <w:tcW w:w="6845" w:type="dxa"/>
            <w:gridSpan w:val="4"/>
            <w:tcBorders>
              <w:bottom w:val="single" w:sz="6" w:space="0" w:color="auto"/>
            </w:tcBorders>
          </w:tcPr>
          <w:p w14:paraId="432068DD" w14:textId="77777777" w:rsidR="0041535E" w:rsidRPr="0041535E" w:rsidRDefault="0041535E" w:rsidP="00670242">
            <w:pPr>
              <w:pStyle w:val="Prrafodelista"/>
              <w:numPr>
                <w:ilvl w:val="0"/>
                <w:numId w:val="11"/>
              </w:numPr>
            </w:pPr>
            <w:r w:rsidRPr="0041535E">
              <w:t>El sistema debe guardar los nuevos datos del perfil.</w:t>
            </w:r>
          </w:p>
        </w:tc>
      </w:tr>
      <w:tr w:rsidR="0041535E" w:rsidRPr="0041535E" w14:paraId="77845A28" w14:textId="77777777" w:rsidTr="0041535E">
        <w:trPr>
          <w:trHeight w:val="227"/>
          <w:jc w:val="center"/>
        </w:trPr>
        <w:tc>
          <w:tcPr>
            <w:tcW w:w="1977" w:type="dxa"/>
            <w:tcBorders>
              <w:top w:val="double" w:sz="4" w:space="0" w:color="auto"/>
            </w:tcBorders>
          </w:tcPr>
          <w:p w14:paraId="04EB7307" w14:textId="77777777" w:rsidR="0041535E" w:rsidRPr="00585EDB" w:rsidRDefault="0041535E" w:rsidP="00670242">
            <w:r w:rsidRPr="00585EDB">
              <w:t>Propósito</w:t>
            </w:r>
          </w:p>
        </w:tc>
        <w:tc>
          <w:tcPr>
            <w:tcW w:w="6845" w:type="dxa"/>
            <w:gridSpan w:val="4"/>
            <w:tcBorders>
              <w:top w:val="double" w:sz="4" w:space="0" w:color="auto"/>
            </w:tcBorders>
          </w:tcPr>
          <w:p w14:paraId="57A8885E" w14:textId="77777777" w:rsidR="0041535E" w:rsidRPr="0041535E" w:rsidRDefault="0041535E" w:rsidP="00670242">
            <w:r w:rsidRPr="0041535E">
              <w:t>El actor podrá modificar su perfil con nuevos datos.</w:t>
            </w:r>
          </w:p>
        </w:tc>
      </w:tr>
      <w:tr w:rsidR="0041535E" w:rsidRPr="000F27C5" w14:paraId="5765BEFD" w14:textId="77777777" w:rsidTr="0041535E">
        <w:trPr>
          <w:trHeight w:val="227"/>
          <w:jc w:val="center"/>
        </w:trPr>
        <w:tc>
          <w:tcPr>
            <w:tcW w:w="1977" w:type="dxa"/>
            <w:vMerge w:val="restart"/>
          </w:tcPr>
          <w:p w14:paraId="2B83B2D5"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76706A6B"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51AF914B" w14:textId="77777777" w:rsidR="0041535E" w:rsidRPr="000F27C5" w:rsidRDefault="0041535E" w:rsidP="00670242">
            <w:pPr>
              <w:rPr>
                <w:b/>
              </w:rPr>
            </w:pPr>
            <w:r w:rsidRPr="000F27C5">
              <w:rPr>
                <w:b/>
              </w:rPr>
              <w:t>Sistema</w:t>
            </w:r>
          </w:p>
        </w:tc>
      </w:tr>
      <w:tr w:rsidR="0041535E" w:rsidRPr="0041535E" w14:paraId="4757E970" w14:textId="77777777" w:rsidTr="0041535E">
        <w:trPr>
          <w:trHeight w:val="227"/>
          <w:jc w:val="center"/>
        </w:trPr>
        <w:tc>
          <w:tcPr>
            <w:tcW w:w="1977" w:type="dxa"/>
            <w:vMerge/>
          </w:tcPr>
          <w:p w14:paraId="755CDA75" w14:textId="77777777" w:rsidR="0041535E" w:rsidRPr="00585EDB" w:rsidRDefault="0041535E" w:rsidP="00670242"/>
        </w:tc>
        <w:tc>
          <w:tcPr>
            <w:tcW w:w="3580" w:type="dxa"/>
            <w:tcBorders>
              <w:bottom w:val="single" w:sz="6" w:space="0" w:color="auto"/>
            </w:tcBorders>
          </w:tcPr>
          <w:p w14:paraId="06359F96" w14:textId="77777777" w:rsidR="0041535E" w:rsidRPr="0041535E" w:rsidRDefault="0041535E" w:rsidP="00670242">
            <w:r w:rsidRPr="0041535E">
              <w:t>1. El caso de uso empieza cuando el actor selecciona la opción modificar su perfil.</w:t>
            </w:r>
          </w:p>
        </w:tc>
        <w:tc>
          <w:tcPr>
            <w:tcW w:w="3265" w:type="dxa"/>
            <w:gridSpan w:val="3"/>
            <w:tcBorders>
              <w:bottom w:val="single" w:sz="6" w:space="0" w:color="auto"/>
            </w:tcBorders>
          </w:tcPr>
          <w:p w14:paraId="5237F251" w14:textId="77777777" w:rsidR="0041535E" w:rsidRPr="0041535E" w:rsidRDefault="0041535E" w:rsidP="00670242">
            <w:r w:rsidRPr="0041535E">
              <w:t>2. El sistema despliega un formulario con los datos de entrada IEE_06.</w:t>
            </w:r>
          </w:p>
        </w:tc>
      </w:tr>
      <w:tr w:rsidR="0041535E" w:rsidRPr="0041535E" w14:paraId="67DCDEEA" w14:textId="77777777" w:rsidTr="0041535E">
        <w:trPr>
          <w:trHeight w:val="227"/>
          <w:jc w:val="center"/>
        </w:trPr>
        <w:tc>
          <w:tcPr>
            <w:tcW w:w="1977" w:type="dxa"/>
            <w:vMerge/>
          </w:tcPr>
          <w:p w14:paraId="12A349A1" w14:textId="77777777" w:rsidR="0041535E" w:rsidRPr="00585EDB" w:rsidRDefault="0041535E" w:rsidP="00670242"/>
        </w:tc>
        <w:tc>
          <w:tcPr>
            <w:tcW w:w="3580" w:type="dxa"/>
            <w:tcBorders>
              <w:bottom w:val="single" w:sz="6" w:space="0" w:color="auto"/>
            </w:tcBorders>
          </w:tcPr>
          <w:p w14:paraId="1D4C5419"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1442F5D0" w14:textId="77777777" w:rsidR="0041535E" w:rsidRPr="0041535E" w:rsidRDefault="0041535E" w:rsidP="00670242">
            <w:r w:rsidRPr="0041535E">
              <w:t>4. El sistema verifica que los datos ingresados son correctos.</w:t>
            </w:r>
          </w:p>
        </w:tc>
      </w:tr>
      <w:tr w:rsidR="0041535E" w:rsidRPr="0041535E" w14:paraId="5C9E9E53" w14:textId="77777777" w:rsidTr="0041535E">
        <w:trPr>
          <w:trHeight w:val="227"/>
          <w:jc w:val="center"/>
        </w:trPr>
        <w:tc>
          <w:tcPr>
            <w:tcW w:w="1977" w:type="dxa"/>
            <w:vMerge/>
            <w:tcBorders>
              <w:bottom w:val="single" w:sz="6" w:space="0" w:color="auto"/>
            </w:tcBorders>
          </w:tcPr>
          <w:p w14:paraId="1F60933F" w14:textId="77777777" w:rsidR="0041535E" w:rsidRPr="00585EDB" w:rsidRDefault="0041535E" w:rsidP="00670242"/>
        </w:tc>
        <w:tc>
          <w:tcPr>
            <w:tcW w:w="3580" w:type="dxa"/>
            <w:tcBorders>
              <w:bottom w:val="single" w:sz="6" w:space="0" w:color="auto"/>
            </w:tcBorders>
          </w:tcPr>
          <w:p w14:paraId="56FDA25D" w14:textId="77777777" w:rsidR="0041535E" w:rsidRPr="0041535E" w:rsidRDefault="0041535E" w:rsidP="00670242"/>
        </w:tc>
        <w:tc>
          <w:tcPr>
            <w:tcW w:w="3265" w:type="dxa"/>
            <w:gridSpan w:val="3"/>
            <w:tcBorders>
              <w:bottom w:val="single" w:sz="6" w:space="0" w:color="auto"/>
            </w:tcBorders>
          </w:tcPr>
          <w:p w14:paraId="5B4AB8C1" w14:textId="77777777" w:rsidR="0041535E" w:rsidRPr="0041535E" w:rsidRDefault="0041535E" w:rsidP="00670242">
            <w:r w:rsidRPr="0041535E">
              <w:t>5. El sistema notifica al actor que se ha modificado correctamente su perfil.</w:t>
            </w:r>
          </w:p>
        </w:tc>
      </w:tr>
      <w:tr w:rsidR="0041535E" w:rsidRPr="000F27C5" w14:paraId="4904A3D2" w14:textId="77777777" w:rsidTr="0041535E">
        <w:trPr>
          <w:trHeight w:val="103"/>
          <w:jc w:val="center"/>
        </w:trPr>
        <w:tc>
          <w:tcPr>
            <w:tcW w:w="1977" w:type="dxa"/>
            <w:tcBorders>
              <w:bottom w:val="single" w:sz="4" w:space="0" w:color="auto"/>
            </w:tcBorders>
          </w:tcPr>
          <w:p w14:paraId="4C2CCAAA"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6D67C6E7"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41468261" w14:textId="77777777" w:rsidR="0041535E" w:rsidRPr="000F27C5" w:rsidRDefault="0041535E" w:rsidP="00670242">
            <w:pPr>
              <w:rPr>
                <w:b/>
              </w:rPr>
            </w:pPr>
            <w:r w:rsidRPr="000F27C5">
              <w:rPr>
                <w:b/>
              </w:rPr>
              <w:t>Sistema</w:t>
            </w:r>
          </w:p>
        </w:tc>
      </w:tr>
      <w:tr w:rsidR="0041535E" w:rsidRPr="0041535E" w14:paraId="258D55EB" w14:textId="77777777" w:rsidTr="0041535E">
        <w:trPr>
          <w:trHeight w:val="103"/>
          <w:jc w:val="center"/>
        </w:trPr>
        <w:tc>
          <w:tcPr>
            <w:tcW w:w="1977" w:type="dxa"/>
            <w:tcBorders>
              <w:top w:val="single" w:sz="4" w:space="0" w:color="auto"/>
              <w:bottom w:val="double" w:sz="4" w:space="0" w:color="auto"/>
            </w:tcBorders>
          </w:tcPr>
          <w:p w14:paraId="520D8E4C" w14:textId="77777777" w:rsidR="0041535E" w:rsidRPr="00585EDB" w:rsidRDefault="0041535E" w:rsidP="00670242"/>
        </w:tc>
        <w:tc>
          <w:tcPr>
            <w:tcW w:w="3580" w:type="dxa"/>
            <w:tcBorders>
              <w:top w:val="single" w:sz="4" w:space="0" w:color="auto"/>
              <w:bottom w:val="double" w:sz="4" w:space="0" w:color="auto"/>
            </w:tcBorders>
          </w:tcPr>
          <w:p w14:paraId="6D18DFBC" w14:textId="77777777" w:rsidR="0041535E" w:rsidRPr="0041535E" w:rsidRDefault="0041535E" w:rsidP="00670242"/>
        </w:tc>
        <w:tc>
          <w:tcPr>
            <w:tcW w:w="3265" w:type="dxa"/>
            <w:gridSpan w:val="3"/>
            <w:tcBorders>
              <w:top w:val="single" w:sz="4" w:space="0" w:color="auto"/>
              <w:bottom w:val="double" w:sz="4" w:space="0" w:color="auto"/>
            </w:tcBorders>
          </w:tcPr>
          <w:p w14:paraId="6E4C1F3D" w14:textId="2C93578E" w:rsidR="0041535E" w:rsidRPr="0041535E" w:rsidRDefault="0041535E" w:rsidP="00670242">
            <w:r w:rsidRPr="0041535E">
              <w:t>5.a</w:t>
            </w:r>
            <w:r w:rsidR="000F6C67">
              <w:t>.</w:t>
            </w:r>
            <w:r w:rsidRPr="0041535E">
              <w:t xml:space="preserve"> El sistema notifica que los datos ingresados son incorrectos, y solicita que sean ingresados nuevamente.</w:t>
            </w:r>
          </w:p>
          <w:p w14:paraId="79574F62" w14:textId="3AF2EB13" w:rsidR="0041535E" w:rsidRPr="0041535E" w:rsidRDefault="000F27C5" w:rsidP="00670242">
            <w:r>
              <w:t>6.a</w:t>
            </w:r>
            <w:r w:rsidR="000F6C67">
              <w:t>.</w:t>
            </w:r>
            <w:r w:rsidR="0041535E" w:rsidRPr="0041535E">
              <w:t xml:space="preserve"> Vuelve al paso 2.</w:t>
            </w:r>
          </w:p>
        </w:tc>
      </w:tr>
    </w:tbl>
    <w:p w14:paraId="61CA1E25" w14:textId="0CAC2C4B" w:rsidR="00057BCE" w:rsidRPr="00601001" w:rsidRDefault="00601001" w:rsidP="00601001">
      <w:pPr>
        <w:pStyle w:val="Cita"/>
      </w:pPr>
      <w:r>
        <w:t>Tabla N°21: Especificación de casos de uso de la página web</w:t>
      </w:r>
      <w:r w:rsidR="00057BCE">
        <w:br w:type="page"/>
      </w:r>
    </w:p>
    <w:p w14:paraId="55EBA0A3" w14:textId="1B7CE59B" w:rsidR="0041535E" w:rsidRPr="0041535E" w:rsidRDefault="0041535E" w:rsidP="00E03A94">
      <w:pPr>
        <w:pStyle w:val="Ttulo5"/>
      </w:pPr>
      <w:bookmarkStart w:id="225" w:name="_Toc484123342"/>
      <w:bookmarkStart w:id="226" w:name="_Toc485332383"/>
      <w:r w:rsidRPr="0041535E">
        <w:lastRenderedPageBreak/>
        <w:t>6.1.</w:t>
      </w:r>
      <w:r w:rsidR="00E03A94">
        <w:t>2.</w:t>
      </w:r>
      <w:r w:rsidRPr="0041535E">
        <w:t>3.9 Caso de uso: Ingresar Evento</w:t>
      </w:r>
      <w:bookmarkEnd w:id="225"/>
      <w:bookmarkEnd w:id="22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0F96FFAE" w14:textId="77777777" w:rsidTr="0041535E">
        <w:trPr>
          <w:trHeight w:val="227"/>
          <w:jc w:val="center"/>
        </w:trPr>
        <w:tc>
          <w:tcPr>
            <w:tcW w:w="1977" w:type="dxa"/>
          </w:tcPr>
          <w:p w14:paraId="4B7E779D" w14:textId="77777777" w:rsidR="0041535E" w:rsidRPr="000F27C5" w:rsidRDefault="0041535E" w:rsidP="00670242">
            <w:pPr>
              <w:rPr>
                <w:b/>
              </w:rPr>
            </w:pPr>
            <w:r w:rsidRPr="000F27C5">
              <w:rPr>
                <w:b/>
              </w:rPr>
              <w:t>Nombre</w:t>
            </w:r>
          </w:p>
        </w:tc>
        <w:tc>
          <w:tcPr>
            <w:tcW w:w="4011" w:type="dxa"/>
            <w:gridSpan w:val="2"/>
          </w:tcPr>
          <w:p w14:paraId="4DBF992D" w14:textId="77777777" w:rsidR="0041535E" w:rsidRPr="000F27C5" w:rsidRDefault="0041535E" w:rsidP="00670242">
            <w:pPr>
              <w:rPr>
                <w:b/>
              </w:rPr>
            </w:pPr>
            <w:r w:rsidRPr="000F27C5">
              <w:rPr>
                <w:b/>
              </w:rPr>
              <w:t>Ingresar Evento</w:t>
            </w:r>
          </w:p>
        </w:tc>
        <w:tc>
          <w:tcPr>
            <w:tcW w:w="824" w:type="dxa"/>
          </w:tcPr>
          <w:p w14:paraId="4A6436B4" w14:textId="77777777" w:rsidR="0041535E" w:rsidRPr="000F27C5" w:rsidRDefault="0041535E" w:rsidP="00670242">
            <w:pPr>
              <w:rPr>
                <w:b/>
              </w:rPr>
            </w:pPr>
            <w:r w:rsidRPr="000F27C5">
              <w:rPr>
                <w:b/>
              </w:rPr>
              <w:t>ID</w:t>
            </w:r>
          </w:p>
        </w:tc>
        <w:tc>
          <w:tcPr>
            <w:tcW w:w="2010" w:type="dxa"/>
          </w:tcPr>
          <w:p w14:paraId="01936BB0" w14:textId="76EF2B75" w:rsidR="0041535E" w:rsidRPr="000F27C5" w:rsidRDefault="000F27C5" w:rsidP="00670242">
            <w:pPr>
              <w:rPr>
                <w:b/>
              </w:rPr>
            </w:pPr>
            <w:r>
              <w:rPr>
                <w:b/>
              </w:rPr>
              <w:t>CUSWPW</w:t>
            </w:r>
            <w:r w:rsidR="0041535E" w:rsidRPr="000F27C5">
              <w:rPr>
                <w:b/>
              </w:rPr>
              <w:t>_09</w:t>
            </w:r>
          </w:p>
        </w:tc>
      </w:tr>
      <w:tr w:rsidR="0041535E" w:rsidRPr="0041535E" w14:paraId="3CC643C4" w14:textId="77777777" w:rsidTr="0041535E">
        <w:trPr>
          <w:trHeight w:val="227"/>
          <w:jc w:val="center"/>
        </w:trPr>
        <w:tc>
          <w:tcPr>
            <w:tcW w:w="1977" w:type="dxa"/>
          </w:tcPr>
          <w:p w14:paraId="2EDB674B" w14:textId="77777777" w:rsidR="0041535E" w:rsidRPr="00585EDB" w:rsidRDefault="0041535E" w:rsidP="00670242">
            <w:r w:rsidRPr="00585EDB">
              <w:t>Actores</w:t>
            </w:r>
          </w:p>
        </w:tc>
        <w:tc>
          <w:tcPr>
            <w:tcW w:w="6845" w:type="dxa"/>
            <w:gridSpan w:val="4"/>
          </w:tcPr>
          <w:p w14:paraId="32166640" w14:textId="77777777" w:rsidR="0041535E" w:rsidRPr="0041535E" w:rsidRDefault="0041535E" w:rsidP="00670242">
            <w:pPr>
              <w:pStyle w:val="Prrafodelista"/>
              <w:numPr>
                <w:ilvl w:val="0"/>
                <w:numId w:val="12"/>
              </w:numPr>
            </w:pPr>
            <w:r w:rsidRPr="0041535E">
              <w:t>Usuario registrado</w:t>
            </w:r>
          </w:p>
          <w:p w14:paraId="205D77B6" w14:textId="77777777" w:rsidR="0041535E" w:rsidRPr="0041535E" w:rsidRDefault="0041535E" w:rsidP="00670242">
            <w:pPr>
              <w:pStyle w:val="Prrafodelista"/>
              <w:numPr>
                <w:ilvl w:val="0"/>
                <w:numId w:val="12"/>
              </w:numPr>
            </w:pPr>
            <w:r w:rsidRPr="0041535E">
              <w:t>Administrador</w:t>
            </w:r>
          </w:p>
        </w:tc>
      </w:tr>
      <w:tr w:rsidR="0041535E" w:rsidRPr="0041535E" w14:paraId="3449E391" w14:textId="77777777" w:rsidTr="0041535E">
        <w:trPr>
          <w:trHeight w:val="227"/>
          <w:jc w:val="center"/>
        </w:trPr>
        <w:tc>
          <w:tcPr>
            <w:tcW w:w="1977" w:type="dxa"/>
          </w:tcPr>
          <w:p w14:paraId="1D2292B4" w14:textId="77777777" w:rsidR="0041535E" w:rsidRPr="00585EDB" w:rsidRDefault="0041535E" w:rsidP="00670242">
            <w:r w:rsidRPr="00585EDB">
              <w:t>Referencias</w:t>
            </w:r>
          </w:p>
        </w:tc>
        <w:tc>
          <w:tcPr>
            <w:tcW w:w="6845" w:type="dxa"/>
            <w:gridSpan w:val="4"/>
          </w:tcPr>
          <w:p w14:paraId="5262D31D" w14:textId="77777777" w:rsidR="0041535E" w:rsidRPr="0041535E" w:rsidRDefault="0041535E" w:rsidP="00670242">
            <w:pPr>
              <w:pStyle w:val="Prrafodelista"/>
              <w:numPr>
                <w:ilvl w:val="0"/>
                <w:numId w:val="11"/>
              </w:numPr>
            </w:pPr>
            <w:r w:rsidRPr="0041535E">
              <w:t>RF_STKSWE_W_06: Ingresar evento</w:t>
            </w:r>
          </w:p>
        </w:tc>
      </w:tr>
      <w:tr w:rsidR="0041535E" w:rsidRPr="0041535E" w14:paraId="781C160C" w14:textId="77777777" w:rsidTr="0041535E">
        <w:trPr>
          <w:trHeight w:val="227"/>
          <w:jc w:val="center"/>
        </w:trPr>
        <w:tc>
          <w:tcPr>
            <w:tcW w:w="1977" w:type="dxa"/>
          </w:tcPr>
          <w:p w14:paraId="11ABF7F6" w14:textId="77777777" w:rsidR="0041535E" w:rsidRPr="00585EDB" w:rsidRDefault="0041535E" w:rsidP="00670242">
            <w:r w:rsidRPr="00585EDB">
              <w:t>Precondiciones</w:t>
            </w:r>
          </w:p>
        </w:tc>
        <w:tc>
          <w:tcPr>
            <w:tcW w:w="6845" w:type="dxa"/>
            <w:gridSpan w:val="4"/>
          </w:tcPr>
          <w:p w14:paraId="0D545A62"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19903780" w14:textId="77777777" w:rsidTr="0041535E">
        <w:trPr>
          <w:trHeight w:val="227"/>
          <w:jc w:val="center"/>
        </w:trPr>
        <w:tc>
          <w:tcPr>
            <w:tcW w:w="1977" w:type="dxa"/>
            <w:tcBorders>
              <w:bottom w:val="single" w:sz="6" w:space="0" w:color="auto"/>
            </w:tcBorders>
          </w:tcPr>
          <w:p w14:paraId="6886D041" w14:textId="77777777" w:rsidR="0041535E" w:rsidRPr="00585EDB" w:rsidRDefault="0041535E" w:rsidP="00670242">
            <w:r w:rsidRPr="00585EDB">
              <w:t>Postcondiciones</w:t>
            </w:r>
          </w:p>
        </w:tc>
        <w:tc>
          <w:tcPr>
            <w:tcW w:w="6845" w:type="dxa"/>
            <w:gridSpan w:val="4"/>
            <w:tcBorders>
              <w:bottom w:val="single" w:sz="6" w:space="0" w:color="auto"/>
            </w:tcBorders>
          </w:tcPr>
          <w:p w14:paraId="16F03E3C" w14:textId="77777777" w:rsidR="0041535E" w:rsidRPr="0041535E" w:rsidRDefault="0041535E" w:rsidP="00670242">
            <w:pPr>
              <w:pStyle w:val="Prrafodelista"/>
              <w:numPr>
                <w:ilvl w:val="0"/>
                <w:numId w:val="11"/>
              </w:numPr>
            </w:pPr>
            <w:r w:rsidRPr="0041535E">
              <w:t>El evento ingresado por el actor debe quedar registrado en el sistema.</w:t>
            </w:r>
          </w:p>
        </w:tc>
      </w:tr>
      <w:tr w:rsidR="0041535E" w:rsidRPr="0041535E" w14:paraId="61C3F093" w14:textId="77777777" w:rsidTr="0041535E">
        <w:trPr>
          <w:trHeight w:val="227"/>
          <w:jc w:val="center"/>
        </w:trPr>
        <w:tc>
          <w:tcPr>
            <w:tcW w:w="1977" w:type="dxa"/>
            <w:tcBorders>
              <w:top w:val="double" w:sz="4" w:space="0" w:color="auto"/>
            </w:tcBorders>
          </w:tcPr>
          <w:p w14:paraId="4CADE9B7" w14:textId="77777777" w:rsidR="0041535E" w:rsidRPr="00585EDB" w:rsidRDefault="0041535E" w:rsidP="00670242">
            <w:r w:rsidRPr="00585EDB">
              <w:t>Propósito</w:t>
            </w:r>
          </w:p>
        </w:tc>
        <w:tc>
          <w:tcPr>
            <w:tcW w:w="6845" w:type="dxa"/>
            <w:gridSpan w:val="4"/>
            <w:tcBorders>
              <w:top w:val="double" w:sz="4" w:space="0" w:color="auto"/>
            </w:tcBorders>
          </w:tcPr>
          <w:p w14:paraId="46EBDE82" w14:textId="77777777" w:rsidR="0041535E" w:rsidRPr="0041535E" w:rsidRDefault="0041535E" w:rsidP="00670242">
            <w:r w:rsidRPr="0041535E">
              <w:t>El actor podrá ingresar un nuevo evento en el sistema.</w:t>
            </w:r>
          </w:p>
        </w:tc>
      </w:tr>
      <w:tr w:rsidR="0041535E" w:rsidRPr="000F27C5" w14:paraId="2E0256EB" w14:textId="77777777" w:rsidTr="0041535E">
        <w:trPr>
          <w:trHeight w:val="227"/>
          <w:jc w:val="center"/>
        </w:trPr>
        <w:tc>
          <w:tcPr>
            <w:tcW w:w="1977" w:type="dxa"/>
            <w:vMerge w:val="restart"/>
          </w:tcPr>
          <w:p w14:paraId="34F11EF4"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213D5188"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486D8E8B" w14:textId="77777777" w:rsidR="0041535E" w:rsidRPr="000F27C5" w:rsidRDefault="0041535E" w:rsidP="00670242">
            <w:pPr>
              <w:rPr>
                <w:b/>
              </w:rPr>
            </w:pPr>
            <w:r w:rsidRPr="000F27C5">
              <w:rPr>
                <w:b/>
              </w:rPr>
              <w:t>Sistema</w:t>
            </w:r>
          </w:p>
        </w:tc>
      </w:tr>
      <w:tr w:rsidR="0041535E" w:rsidRPr="0041535E" w14:paraId="4B3D566B" w14:textId="77777777" w:rsidTr="0041535E">
        <w:trPr>
          <w:trHeight w:val="227"/>
          <w:jc w:val="center"/>
        </w:trPr>
        <w:tc>
          <w:tcPr>
            <w:tcW w:w="1977" w:type="dxa"/>
            <w:vMerge/>
          </w:tcPr>
          <w:p w14:paraId="2ACD48D8" w14:textId="77777777" w:rsidR="0041535E" w:rsidRPr="00585EDB" w:rsidRDefault="0041535E" w:rsidP="00670242"/>
        </w:tc>
        <w:tc>
          <w:tcPr>
            <w:tcW w:w="3580" w:type="dxa"/>
            <w:tcBorders>
              <w:bottom w:val="single" w:sz="6" w:space="0" w:color="auto"/>
            </w:tcBorders>
          </w:tcPr>
          <w:p w14:paraId="20704749" w14:textId="77777777" w:rsidR="0041535E" w:rsidRPr="0041535E" w:rsidRDefault="0041535E" w:rsidP="00670242">
            <w:r w:rsidRPr="0041535E">
              <w:t>1. El caso de uso empieza cuando el actor selecciona la opción para ingresar un nuevo evento.</w:t>
            </w:r>
          </w:p>
        </w:tc>
        <w:tc>
          <w:tcPr>
            <w:tcW w:w="3265" w:type="dxa"/>
            <w:gridSpan w:val="3"/>
            <w:tcBorders>
              <w:bottom w:val="single" w:sz="6" w:space="0" w:color="auto"/>
            </w:tcBorders>
          </w:tcPr>
          <w:p w14:paraId="0E6B7392" w14:textId="77777777" w:rsidR="0041535E" w:rsidRPr="0041535E" w:rsidRDefault="0041535E" w:rsidP="00670242">
            <w:r w:rsidRPr="0041535E">
              <w:t>2. El sistema despliega un formulario con los datos de entrada IEE_03.</w:t>
            </w:r>
          </w:p>
        </w:tc>
      </w:tr>
      <w:tr w:rsidR="0041535E" w:rsidRPr="0041535E" w14:paraId="0D04EC60" w14:textId="77777777" w:rsidTr="0041535E">
        <w:trPr>
          <w:trHeight w:val="227"/>
          <w:jc w:val="center"/>
        </w:trPr>
        <w:tc>
          <w:tcPr>
            <w:tcW w:w="1977" w:type="dxa"/>
            <w:vMerge/>
          </w:tcPr>
          <w:p w14:paraId="0B29316C" w14:textId="77777777" w:rsidR="0041535E" w:rsidRPr="00585EDB" w:rsidRDefault="0041535E" w:rsidP="00670242"/>
        </w:tc>
        <w:tc>
          <w:tcPr>
            <w:tcW w:w="3580" w:type="dxa"/>
            <w:tcBorders>
              <w:bottom w:val="single" w:sz="6" w:space="0" w:color="auto"/>
            </w:tcBorders>
          </w:tcPr>
          <w:p w14:paraId="4659BAF3"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7B65D763" w14:textId="77777777" w:rsidR="0041535E" w:rsidRPr="0041535E" w:rsidRDefault="0041535E" w:rsidP="00670242">
            <w:r w:rsidRPr="0041535E">
              <w:t>4. El sistema verifica que los datos ingresados son correctos.</w:t>
            </w:r>
          </w:p>
        </w:tc>
      </w:tr>
      <w:tr w:rsidR="0041535E" w:rsidRPr="0041535E" w14:paraId="5C5BF864" w14:textId="77777777" w:rsidTr="0041535E">
        <w:trPr>
          <w:trHeight w:val="227"/>
          <w:jc w:val="center"/>
        </w:trPr>
        <w:tc>
          <w:tcPr>
            <w:tcW w:w="1977" w:type="dxa"/>
            <w:vMerge/>
          </w:tcPr>
          <w:p w14:paraId="10ECD8A6" w14:textId="77777777" w:rsidR="0041535E" w:rsidRPr="00585EDB" w:rsidRDefault="0041535E" w:rsidP="00670242"/>
        </w:tc>
        <w:tc>
          <w:tcPr>
            <w:tcW w:w="3580" w:type="dxa"/>
            <w:tcBorders>
              <w:bottom w:val="single" w:sz="6" w:space="0" w:color="auto"/>
            </w:tcBorders>
          </w:tcPr>
          <w:p w14:paraId="69400D80" w14:textId="77777777" w:rsidR="0041535E" w:rsidRPr="0041535E" w:rsidRDefault="0041535E" w:rsidP="00670242"/>
        </w:tc>
        <w:tc>
          <w:tcPr>
            <w:tcW w:w="3265" w:type="dxa"/>
            <w:gridSpan w:val="3"/>
            <w:tcBorders>
              <w:bottom w:val="single" w:sz="6" w:space="0" w:color="auto"/>
            </w:tcBorders>
          </w:tcPr>
          <w:p w14:paraId="5952E65A" w14:textId="77777777" w:rsidR="0041535E" w:rsidRPr="0041535E" w:rsidRDefault="0041535E" w:rsidP="00670242">
            <w:r w:rsidRPr="0041535E">
              <w:t>5. El sistema notifica al actor que el evento ha sido agregado con éxito.</w:t>
            </w:r>
          </w:p>
        </w:tc>
      </w:tr>
      <w:tr w:rsidR="0041535E" w:rsidRPr="0041535E" w14:paraId="0A6BF255" w14:textId="77777777" w:rsidTr="0041535E">
        <w:trPr>
          <w:trHeight w:val="227"/>
          <w:jc w:val="center"/>
        </w:trPr>
        <w:tc>
          <w:tcPr>
            <w:tcW w:w="1977" w:type="dxa"/>
            <w:vMerge/>
            <w:tcBorders>
              <w:bottom w:val="single" w:sz="6" w:space="0" w:color="auto"/>
            </w:tcBorders>
          </w:tcPr>
          <w:p w14:paraId="4F54EB2B" w14:textId="77777777" w:rsidR="0041535E" w:rsidRPr="00585EDB" w:rsidRDefault="0041535E" w:rsidP="00670242"/>
        </w:tc>
        <w:tc>
          <w:tcPr>
            <w:tcW w:w="3580" w:type="dxa"/>
            <w:tcBorders>
              <w:bottom w:val="single" w:sz="6" w:space="0" w:color="auto"/>
            </w:tcBorders>
          </w:tcPr>
          <w:p w14:paraId="07CEBE78" w14:textId="77777777" w:rsidR="0041535E" w:rsidRPr="0041535E" w:rsidRDefault="0041535E" w:rsidP="00670242"/>
        </w:tc>
        <w:tc>
          <w:tcPr>
            <w:tcW w:w="3265" w:type="dxa"/>
            <w:gridSpan w:val="3"/>
            <w:tcBorders>
              <w:bottom w:val="single" w:sz="6" w:space="0" w:color="auto"/>
            </w:tcBorders>
          </w:tcPr>
          <w:p w14:paraId="216DC003" w14:textId="0384A422" w:rsidR="0041535E" w:rsidRPr="0041535E" w:rsidRDefault="0041535E" w:rsidP="00E34999">
            <w:r w:rsidRPr="0041535E">
              <w:t xml:space="preserve">6. El sistema </w:t>
            </w:r>
            <w:r w:rsidR="00E34999">
              <w:t>despliega</w:t>
            </w:r>
            <w:r w:rsidRPr="0041535E">
              <w:t xml:space="preserve"> el evento (ver </w:t>
            </w:r>
            <w:r w:rsidR="000F27C5">
              <w:t>CUSWPW</w:t>
            </w:r>
            <w:r w:rsidRPr="0041535E">
              <w:t>_02)</w:t>
            </w:r>
          </w:p>
        </w:tc>
      </w:tr>
      <w:tr w:rsidR="0041535E" w:rsidRPr="000F27C5" w14:paraId="4F73F702" w14:textId="77777777" w:rsidTr="0041535E">
        <w:trPr>
          <w:trHeight w:val="103"/>
          <w:jc w:val="center"/>
        </w:trPr>
        <w:tc>
          <w:tcPr>
            <w:tcW w:w="1977" w:type="dxa"/>
            <w:tcBorders>
              <w:bottom w:val="single" w:sz="4" w:space="0" w:color="auto"/>
            </w:tcBorders>
          </w:tcPr>
          <w:p w14:paraId="6A3C660B"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2A23928F"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31BA3445" w14:textId="77777777" w:rsidR="0041535E" w:rsidRPr="000F27C5" w:rsidRDefault="0041535E" w:rsidP="00670242">
            <w:pPr>
              <w:rPr>
                <w:b/>
              </w:rPr>
            </w:pPr>
            <w:r w:rsidRPr="000F27C5">
              <w:rPr>
                <w:b/>
              </w:rPr>
              <w:t>Sistema</w:t>
            </w:r>
          </w:p>
        </w:tc>
      </w:tr>
      <w:tr w:rsidR="0041535E" w:rsidRPr="0041535E" w14:paraId="717B681D" w14:textId="77777777" w:rsidTr="0041535E">
        <w:trPr>
          <w:trHeight w:val="103"/>
          <w:jc w:val="center"/>
        </w:trPr>
        <w:tc>
          <w:tcPr>
            <w:tcW w:w="1977" w:type="dxa"/>
            <w:tcBorders>
              <w:top w:val="single" w:sz="4" w:space="0" w:color="auto"/>
              <w:bottom w:val="double" w:sz="4" w:space="0" w:color="auto"/>
            </w:tcBorders>
          </w:tcPr>
          <w:p w14:paraId="2ED7ED8E" w14:textId="77777777" w:rsidR="0041535E" w:rsidRPr="00585EDB" w:rsidRDefault="0041535E" w:rsidP="00670242"/>
        </w:tc>
        <w:tc>
          <w:tcPr>
            <w:tcW w:w="3580" w:type="dxa"/>
            <w:tcBorders>
              <w:top w:val="single" w:sz="4" w:space="0" w:color="auto"/>
              <w:bottom w:val="double" w:sz="4" w:space="0" w:color="auto"/>
            </w:tcBorders>
          </w:tcPr>
          <w:p w14:paraId="2CC134A8" w14:textId="77777777" w:rsidR="0041535E" w:rsidRPr="0041535E" w:rsidRDefault="0041535E" w:rsidP="00670242"/>
        </w:tc>
        <w:tc>
          <w:tcPr>
            <w:tcW w:w="3265" w:type="dxa"/>
            <w:gridSpan w:val="3"/>
            <w:tcBorders>
              <w:top w:val="single" w:sz="4" w:space="0" w:color="auto"/>
              <w:bottom w:val="double" w:sz="4" w:space="0" w:color="auto"/>
            </w:tcBorders>
          </w:tcPr>
          <w:p w14:paraId="0B0DE33B" w14:textId="77777777" w:rsidR="0041535E" w:rsidRPr="0041535E" w:rsidRDefault="0041535E" w:rsidP="00670242">
            <w:r w:rsidRPr="0041535E">
              <w:t xml:space="preserve">5.a. El sistema notifica que los datos ingresados son incorrectos, </w:t>
            </w:r>
            <w:r w:rsidRPr="0041535E">
              <w:lastRenderedPageBreak/>
              <w:t>y solicita que sean ingresados nuevamente.</w:t>
            </w:r>
          </w:p>
          <w:p w14:paraId="2ED30BE0" w14:textId="14EE5D66" w:rsidR="0041535E" w:rsidRPr="0041535E" w:rsidRDefault="00D324A5" w:rsidP="00670242">
            <w:r>
              <w:t>6.a</w:t>
            </w:r>
            <w:r w:rsidR="0041535E" w:rsidRPr="0041535E">
              <w:t>. Vuelve al paso 2.</w:t>
            </w:r>
          </w:p>
        </w:tc>
      </w:tr>
    </w:tbl>
    <w:p w14:paraId="26561546" w14:textId="731BD8BC" w:rsidR="0041535E" w:rsidRPr="0041535E" w:rsidRDefault="00601001" w:rsidP="00601001">
      <w:pPr>
        <w:pStyle w:val="Cita"/>
      </w:pPr>
      <w:r>
        <w:lastRenderedPageBreak/>
        <w:t>Tabla N°22: Especificación de casos de uso de la página web</w:t>
      </w:r>
    </w:p>
    <w:p w14:paraId="3B9340BD" w14:textId="14803133" w:rsidR="0041535E" w:rsidRPr="0041535E" w:rsidRDefault="0041535E" w:rsidP="00E03A94">
      <w:pPr>
        <w:pStyle w:val="Ttulo5"/>
      </w:pPr>
      <w:bookmarkStart w:id="227" w:name="_Toc484123343"/>
      <w:bookmarkStart w:id="228" w:name="_Toc485332384"/>
      <w:r w:rsidRPr="0041535E">
        <w:t>6.1.</w:t>
      </w:r>
      <w:r w:rsidR="00E03A94">
        <w:t>2.</w:t>
      </w:r>
      <w:r w:rsidRPr="0041535E">
        <w:t>3.10 Caso de uso: Eliminar su Evento</w:t>
      </w:r>
      <w:bookmarkEnd w:id="227"/>
      <w:bookmarkEnd w:id="22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506656FC" w14:textId="77777777" w:rsidTr="0041535E">
        <w:trPr>
          <w:trHeight w:val="227"/>
          <w:jc w:val="center"/>
        </w:trPr>
        <w:tc>
          <w:tcPr>
            <w:tcW w:w="1977" w:type="dxa"/>
          </w:tcPr>
          <w:p w14:paraId="1B276C0D" w14:textId="77777777" w:rsidR="0041535E" w:rsidRPr="000F27C5" w:rsidRDefault="0041535E" w:rsidP="00670242">
            <w:pPr>
              <w:rPr>
                <w:b/>
              </w:rPr>
            </w:pPr>
            <w:r w:rsidRPr="000F27C5">
              <w:rPr>
                <w:b/>
              </w:rPr>
              <w:t>Nombre</w:t>
            </w:r>
          </w:p>
        </w:tc>
        <w:tc>
          <w:tcPr>
            <w:tcW w:w="4011" w:type="dxa"/>
            <w:gridSpan w:val="2"/>
          </w:tcPr>
          <w:p w14:paraId="5268FCF2" w14:textId="77777777" w:rsidR="0041535E" w:rsidRPr="000F27C5" w:rsidRDefault="0041535E" w:rsidP="00670242">
            <w:pPr>
              <w:rPr>
                <w:b/>
              </w:rPr>
            </w:pPr>
            <w:r w:rsidRPr="000F27C5">
              <w:rPr>
                <w:b/>
              </w:rPr>
              <w:t>Eliminar su Evento</w:t>
            </w:r>
          </w:p>
        </w:tc>
        <w:tc>
          <w:tcPr>
            <w:tcW w:w="824" w:type="dxa"/>
          </w:tcPr>
          <w:p w14:paraId="20BCC208" w14:textId="77777777" w:rsidR="0041535E" w:rsidRPr="000F27C5" w:rsidRDefault="0041535E" w:rsidP="00670242">
            <w:pPr>
              <w:rPr>
                <w:b/>
              </w:rPr>
            </w:pPr>
            <w:r w:rsidRPr="000F27C5">
              <w:rPr>
                <w:b/>
              </w:rPr>
              <w:t>ID</w:t>
            </w:r>
          </w:p>
        </w:tc>
        <w:tc>
          <w:tcPr>
            <w:tcW w:w="2010" w:type="dxa"/>
          </w:tcPr>
          <w:p w14:paraId="046C78E3" w14:textId="20CD3BE3" w:rsidR="0041535E" w:rsidRPr="000F27C5" w:rsidRDefault="000F27C5" w:rsidP="00670242">
            <w:pPr>
              <w:rPr>
                <w:b/>
              </w:rPr>
            </w:pPr>
            <w:r>
              <w:rPr>
                <w:b/>
              </w:rPr>
              <w:t>CUSWPW</w:t>
            </w:r>
            <w:r w:rsidR="0041535E" w:rsidRPr="000F27C5">
              <w:rPr>
                <w:b/>
              </w:rPr>
              <w:t>_10</w:t>
            </w:r>
          </w:p>
        </w:tc>
      </w:tr>
      <w:tr w:rsidR="0041535E" w:rsidRPr="0041535E" w14:paraId="6BB4A999" w14:textId="77777777" w:rsidTr="0041535E">
        <w:trPr>
          <w:trHeight w:val="227"/>
          <w:jc w:val="center"/>
        </w:trPr>
        <w:tc>
          <w:tcPr>
            <w:tcW w:w="1977" w:type="dxa"/>
          </w:tcPr>
          <w:p w14:paraId="0123D612" w14:textId="77777777" w:rsidR="0041535E" w:rsidRPr="00585EDB" w:rsidRDefault="0041535E" w:rsidP="00670242">
            <w:r w:rsidRPr="00585EDB">
              <w:t>Actores</w:t>
            </w:r>
          </w:p>
        </w:tc>
        <w:tc>
          <w:tcPr>
            <w:tcW w:w="6845" w:type="dxa"/>
            <w:gridSpan w:val="4"/>
          </w:tcPr>
          <w:p w14:paraId="56D81FD1" w14:textId="77777777" w:rsidR="0041535E" w:rsidRPr="0041535E" w:rsidRDefault="0041535E" w:rsidP="00670242">
            <w:pPr>
              <w:pStyle w:val="Prrafodelista"/>
              <w:numPr>
                <w:ilvl w:val="0"/>
                <w:numId w:val="12"/>
              </w:numPr>
            </w:pPr>
            <w:r w:rsidRPr="0041535E">
              <w:t>Usuario registrado</w:t>
            </w:r>
          </w:p>
          <w:p w14:paraId="3C49865E" w14:textId="77777777" w:rsidR="0041535E" w:rsidRPr="0041535E" w:rsidRDefault="0041535E" w:rsidP="00670242">
            <w:pPr>
              <w:pStyle w:val="Prrafodelista"/>
              <w:numPr>
                <w:ilvl w:val="0"/>
                <w:numId w:val="12"/>
              </w:numPr>
            </w:pPr>
            <w:r w:rsidRPr="0041535E">
              <w:t>Administrador</w:t>
            </w:r>
          </w:p>
        </w:tc>
      </w:tr>
      <w:tr w:rsidR="0041535E" w:rsidRPr="0041535E" w14:paraId="1EE068D8" w14:textId="77777777" w:rsidTr="0041535E">
        <w:trPr>
          <w:trHeight w:val="227"/>
          <w:jc w:val="center"/>
        </w:trPr>
        <w:tc>
          <w:tcPr>
            <w:tcW w:w="1977" w:type="dxa"/>
          </w:tcPr>
          <w:p w14:paraId="0CDB508A" w14:textId="77777777" w:rsidR="0041535E" w:rsidRPr="00585EDB" w:rsidRDefault="0041535E" w:rsidP="00670242">
            <w:r w:rsidRPr="00585EDB">
              <w:t>Referencias</w:t>
            </w:r>
          </w:p>
        </w:tc>
        <w:tc>
          <w:tcPr>
            <w:tcW w:w="6845" w:type="dxa"/>
            <w:gridSpan w:val="4"/>
          </w:tcPr>
          <w:p w14:paraId="54AD7EA5" w14:textId="77777777" w:rsidR="0041535E" w:rsidRPr="0041535E" w:rsidRDefault="0041535E" w:rsidP="00670242">
            <w:pPr>
              <w:pStyle w:val="Prrafodelista"/>
              <w:numPr>
                <w:ilvl w:val="0"/>
                <w:numId w:val="11"/>
              </w:numPr>
            </w:pPr>
            <w:r w:rsidRPr="0041535E">
              <w:t>RF_STKSWE_W_10: Eliminar evento</w:t>
            </w:r>
          </w:p>
        </w:tc>
      </w:tr>
      <w:tr w:rsidR="0041535E" w:rsidRPr="0041535E" w14:paraId="2D763544" w14:textId="77777777" w:rsidTr="0041535E">
        <w:trPr>
          <w:trHeight w:val="227"/>
          <w:jc w:val="center"/>
        </w:trPr>
        <w:tc>
          <w:tcPr>
            <w:tcW w:w="1977" w:type="dxa"/>
          </w:tcPr>
          <w:p w14:paraId="2222E556" w14:textId="77777777" w:rsidR="0041535E" w:rsidRPr="00585EDB" w:rsidRDefault="0041535E" w:rsidP="00670242">
            <w:r w:rsidRPr="00585EDB">
              <w:t>Precondiciones</w:t>
            </w:r>
          </w:p>
        </w:tc>
        <w:tc>
          <w:tcPr>
            <w:tcW w:w="6845" w:type="dxa"/>
            <w:gridSpan w:val="4"/>
          </w:tcPr>
          <w:p w14:paraId="2FC4D6EE"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20E12BD3" w14:textId="77777777" w:rsidTr="0041535E">
        <w:trPr>
          <w:trHeight w:val="227"/>
          <w:jc w:val="center"/>
        </w:trPr>
        <w:tc>
          <w:tcPr>
            <w:tcW w:w="1977" w:type="dxa"/>
            <w:tcBorders>
              <w:bottom w:val="single" w:sz="6" w:space="0" w:color="auto"/>
            </w:tcBorders>
          </w:tcPr>
          <w:p w14:paraId="2AE62C26" w14:textId="77777777" w:rsidR="0041535E" w:rsidRPr="00585EDB" w:rsidRDefault="0041535E" w:rsidP="00670242">
            <w:r w:rsidRPr="00585EDB">
              <w:t>Postcondiciones</w:t>
            </w:r>
          </w:p>
        </w:tc>
        <w:tc>
          <w:tcPr>
            <w:tcW w:w="6845" w:type="dxa"/>
            <w:gridSpan w:val="4"/>
            <w:tcBorders>
              <w:bottom w:val="single" w:sz="6" w:space="0" w:color="auto"/>
            </w:tcBorders>
          </w:tcPr>
          <w:p w14:paraId="5B387B5B" w14:textId="77777777" w:rsidR="0041535E" w:rsidRPr="0041535E" w:rsidRDefault="0041535E" w:rsidP="00670242">
            <w:pPr>
              <w:pStyle w:val="Prrafodelista"/>
              <w:numPr>
                <w:ilvl w:val="0"/>
                <w:numId w:val="11"/>
              </w:numPr>
            </w:pPr>
            <w:r w:rsidRPr="0041535E">
              <w:t>El evento debe ser eliminado del sistema.</w:t>
            </w:r>
          </w:p>
        </w:tc>
      </w:tr>
      <w:tr w:rsidR="0041535E" w:rsidRPr="0041535E" w14:paraId="582476E3" w14:textId="77777777" w:rsidTr="0041535E">
        <w:trPr>
          <w:trHeight w:val="227"/>
          <w:jc w:val="center"/>
        </w:trPr>
        <w:tc>
          <w:tcPr>
            <w:tcW w:w="1977" w:type="dxa"/>
            <w:tcBorders>
              <w:top w:val="double" w:sz="4" w:space="0" w:color="auto"/>
            </w:tcBorders>
          </w:tcPr>
          <w:p w14:paraId="795B085A" w14:textId="77777777" w:rsidR="0041535E" w:rsidRPr="00585EDB" w:rsidRDefault="0041535E" w:rsidP="00670242">
            <w:r w:rsidRPr="00585EDB">
              <w:t>Propósito</w:t>
            </w:r>
          </w:p>
        </w:tc>
        <w:tc>
          <w:tcPr>
            <w:tcW w:w="6845" w:type="dxa"/>
            <w:gridSpan w:val="4"/>
            <w:tcBorders>
              <w:top w:val="double" w:sz="4" w:space="0" w:color="auto"/>
            </w:tcBorders>
          </w:tcPr>
          <w:p w14:paraId="345C6892" w14:textId="77777777" w:rsidR="0041535E" w:rsidRPr="0041535E" w:rsidRDefault="0041535E" w:rsidP="00670242">
            <w:r w:rsidRPr="0041535E">
              <w:t>El actor podrá eliminar un evento agregado por él.</w:t>
            </w:r>
          </w:p>
        </w:tc>
      </w:tr>
      <w:tr w:rsidR="0041535E" w:rsidRPr="000F27C5" w14:paraId="06E5145B" w14:textId="77777777" w:rsidTr="0041535E">
        <w:trPr>
          <w:trHeight w:val="227"/>
          <w:jc w:val="center"/>
        </w:trPr>
        <w:tc>
          <w:tcPr>
            <w:tcW w:w="1977" w:type="dxa"/>
            <w:vMerge w:val="restart"/>
          </w:tcPr>
          <w:p w14:paraId="09F1D81B"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1DFC3E08"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70E4718D" w14:textId="77777777" w:rsidR="0041535E" w:rsidRPr="000F27C5" w:rsidRDefault="0041535E" w:rsidP="00670242">
            <w:pPr>
              <w:rPr>
                <w:b/>
              </w:rPr>
            </w:pPr>
            <w:r w:rsidRPr="000F27C5">
              <w:rPr>
                <w:b/>
              </w:rPr>
              <w:t>Sistema</w:t>
            </w:r>
          </w:p>
        </w:tc>
      </w:tr>
      <w:tr w:rsidR="0041535E" w:rsidRPr="0041535E" w14:paraId="33E49C7B" w14:textId="77777777" w:rsidTr="0041535E">
        <w:trPr>
          <w:trHeight w:val="227"/>
          <w:jc w:val="center"/>
        </w:trPr>
        <w:tc>
          <w:tcPr>
            <w:tcW w:w="1977" w:type="dxa"/>
            <w:vMerge/>
          </w:tcPr>
          <w:p w14:paraId="1D4A8A5A" w14:textId="77777777" w:rsidR="0041535E" w:rsidRPr="00585EDB" w:rsidRDefault="0041535E" w:rsidP="00670242"/>
        </w:tc>
        <w:tc>
          <w:tcPr>
            <w:tcW w:w="3580" w:type="dxa"/>
            <w:tcBorders>
              <w:bottom w:val="single" w:sz="6" w:space="0" w:color="auto"/>
            </w:tcBorders>
          </w:tcPr>
          <w:p w14:paraId="4FAA6760" w14:textId="77777777" w:rsidR="0041535E" w:rsidRPr="0041535E" w:rsidRDefault="0041535E" w:rsidP="00670242">
            <w:r w:rsidRPr="0041535E">
              <w:t>1. El caso de uso empieza cuando el actor selecciona la opción para eliminar su evento.</w:t>
            </w:r>
          </w:p>
        </w:tc>
        <w:tc>
          <w:tcPr>
            <w:tcW w:w="3265" w:type="dxa"/>
            <w:gridSpan w:val="3"/>
            <w:tcBorders>
              <w:bottom w:val="single" w:sz="6" w:space="0" w:color="auto"/>
            </w:tcBorders>
          </w:tcPr>
          <w:p w14:paraId="574CAF0E" w14:textId="77777777" w:rsidR="0041535E" w:rsidRPr="0041535E" w:rsidRDefault="0041535E" w:rsidP="00670242">
            <w:r w:rsidRPr="0041535E">
              <w:t>2. El sistema pide al actor confirmar la acción a realizar.</w:t>
            </w:r>
          </w:p>
        </w:tc>
      </w:tr>
      <w:tr w:rsidR="0041535E" w:rsidRPr="0041535E" w14:paraId="27053A42" w14:textId="77777777" w:rsidTr="0041535E">
        <w:trPr>
          <w:trHeight w:val="227"/>
          <w:jc w:val="center"/>
        </w:trPr>
        <w:tc>
          <w:tcPr>
            <w:tcW w:w="1977" w:type="dxa"/>
            <w:vMerge/>
          </w:tcPr>
          <w:p w14:paraId="6453DFD7" w14:textId="77777777" w:rsidR="0041535E" w:rsidRPr="00585EDB" w:rsidRDefault="0041535E" w:rsidP="00670242"/>
        </w:tc>
        <w:tc>
          <w:tcPr>
            <w:tcW w:w="3580" w:type="dxa"/>
            <w:tcBorders>
              <w:bottom w:val="single" w:sz="6" w:space="0" w:color="auto"/>
            </w:tcBorders>
          </w:tcPr>
          <w:p w14:paraId="00BF2E0D" w14:textId="77777777" w:rsidR="0041535E" w:rsidRPr="0041535E" w:rsidRDefault="0041535E" w:rsidP="00670242">
            <w:r w:rsidRPr="0041535E">
              <w:t>3. El actor confirma la acción.</w:t>
            </w:r>
          </w:p>
        </w:tc>
        <w:tc>
          <w:tcPr>
            <w:tcW w:w="3265" w:type="dxa"/>
            <w:gridSpan w:val="3"/>
            <w:tcBorders>
              <w:bottom w:val="single" w:sz="6" w:space="0" w:color="auto"/>
            </w:tcBorders>
          </w:tcPr>
          <w:p w14:paraId="41564E43" w14:textId="77777777" w:rsidR="0041535E" w:rsidRPr="0041535E" w:rsidRDefault="0041535E" w:rsidP="00670242">
            <w:r w:rsidRPr="0041535E">
              <w:t>4. El sistema elimina el evento y notifica al actor que la acción fue realizada correctamente.</w:t>
            </w:r>
          </w:p>
        </w:tc>
      </w:tr>
      <w:tr w:rsidR="0041535E" w:rsidRPr="000F27C5" w14:paraId="41FE16A5" w14:textId="77777777" w:rsidTr="0041535E">
        <w:trPr>
          <w:trHeight w:val="103"/>
          <w:jc w:val="center"/>
        </w:trPr>
        <w:tc>
          <w:tcPr>
            <w:tcW w:w="1977" w:type="dxa"/>
            <w:tcBorders>
              <w:bottom w:val="single" w:sz="4" w:space="0" w:color="auto"/>
            </w:tcBorders>
          </w:tcPr>
          <w:p w14:paraId="0E98B3B9"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13336719"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3606E7F9" w14:textId="77777777" w:rsidR="0041535E" w:rsidRPr="000F27C5" w:rsidRDefault="0041535E" w:rsidP="00670242">
            <w:pPr>
              <w:rPr>
                <w:b/>
              </w:rPr>
            </w:pPr>
            <w:r w:rsidRPr="000F27C5">
              <w:rPr>
                <w:b/>
              </w:rPr>
              <w:t>Sistema</w:t>
            </w:r>
          </w:p>
        </w:tc>
      </w:tr>
      <w:tr w:rsidR="0041535E" w:rsidRPr="0041535E" w14:paraId="22246A64" w14:textId="77777777" w:rsidTr="0041535E">
        <w:trPr>
          <w:trHeight w:val="103"/>
          <w:jc w:val="center"/>
        </w:trPr>
        <w:tc>
          <w:tcPr>
            <w:tcW w:w="1977" w:type="dxa"/>
            <w:tcBorders>
              <w:top w:val="single" w:sz="4" w:space="0" w:color="auto"/>
              <w:bottom w:val="double" w:sz="4" w:space="0" w:color="auto"/>
            </w:tcBorders>
          </w:tcPr>
          <w:p w14:paraId="4BB793F4" w14:textId="77777777" w:rsidR="0041535E" w:rsidRPr="00585EDB" w:rsidRDefault="0041535E" w:rsidP="00670242"/>
        </w:tc>
        <w:tc>
          <w:tcPr>
            <w:tcW w:w="3580" w:type="dxa"/>
            <w:tcBorders>
              <w:top w:val="single" w:sz="4" w:space="0" w:color="auto"/>
              <w:bottom w:val="double" w:sz="4" w:space="0" w:color="auto"/>
            </w:tcBorders>
          </w:tcPr>
          <w:p w14:paraId="5CB3D394" w14:textId="77777777" w:rsidR="0041535E" w:rsidRPr="0041535E" w:rsidRDefault="0041535E" w:rsidP="00670242">
            <w:r w:rsidRPr="0041535E">
              <w:t>3.a. El actor no confirma la acción.</w:t>
            </w:r>
          </w:p>
        </w:tc>
        <w:tc>
          <w:tcPr>
            <w:tcW w:w="3265" w:type="dxa"/>
            <w:gridSpan w:val="3"/>
            <w:tcBorders>
              <w:top w:val="single" w:sz="4" w:space="0" w:color="auto"/>
              <w:bottom w:val="double" w:sz="4" w:space="0" w:color="auto"/>
            </w:tcBorders>
          </w:tcPr>
          <w:p w14:paraId="79C8A9BB" w14:textId="77777777" w:rsidR="0041535E" w:rsidRPr="0041535E" w:rsidRDefault="0041535E" w:rsidP="00670242">
            <w:r w:rsidRPr="0041535E">
              <w:t>4.a. El sistema no elimina el evento y notifica que la acción fue cancelada.</w:t>
            </w:r>
          </w:p>
        </w:tc>
      </w:tr>
    </w:tbl>
    <w:p w14:paraId="770416C4" w14:textId="77777777" w:rsidR="00601001" w:rsidRDefault="00601001" w:rsidP="00601001">
      <w:pPr>
        <w:pStyle w:val="Cita"/>
      </w:pPr>
      <w:r>
        <w:lastRenderedPageBreak/>
        <w:t>Tabla N°22: Especificación de casos de uso de la página web</w:t>
      </w:r>
      <w:bookmarkStart w:id="229" w:name="_Toc484123344"/>
    </w:p>
    <w:p w14:paraId="33BAF326" w14:textId="70B8A7A3" w:rsidR="0041535E" w:rsidRPr="0041535E" w:rsidRDefault="0041535E" w:rsidP="00601001">
      <w:pPr>
        <w:pStyle w:val="Ttulo5"/>
      </w:pPr>
      <w:bookmarkStart w:id="230" w:name="_Toc485332385"/>
      <w:r w:rsidRPr="0041535E">
        <w:t>6.1.</w:t>
      </w:r>
      <w:r w:rsidR="00E03A94">
        <w:t>2</w:t>
      </w:r>
      <w:r w:rsidRPr="0041535E">
        <w:t>3.11 Caso de uso: Modificar su Evento</w:t>
      </w:r>
      <w:bookmarkEnd w:id="229"/>
      <w:bookmarkEnd w:id="23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74F16061" w14:textId="77777777" w:rsidTr="0041535E">
        <w:trPr>
          <w:trHeight w:val="227"/>
          <w:jc w:val="center"/>
        </w:trPr>
        <w:tc>
          <w:tcPr>
            <w:tcW w:w="1977" w:type="dxa"/>
          </w:tcPr>
          <w:p w14:paraId="260EC1C9" w14:textId="77777777" w:rsidR="0041535E" w:rsidRPr="000F27C5" w:rsidRDefault="0041535E" w:rsidP="00670242">
            <w:pPr>
              <w:rPr>
                <w:b/>
              </w:rPr>
            </w:pPr>
            <w:r w:rsidRPr="000F27C5">
              <w:rPr>
                <w:b/>
              </w:rPr>
              <w:t>Nombre</w:t>
            </w:r>
          </w:p>
        </w:tc>
        <w:tc>
          <w:tcPr>
            <w:tcW w:w="4011" w:type="dxa"/>
            <w:gridSpan w:val="2"/>
          </w:tcPr>
          <w:p w14:paraId="1F2D12B7" w14:textId="77777777" w:rsidR="0041535E" w:rsidRPr="000F27C5" w:rsidRDefault="0041535E" w:rsidP="00670242">
            <w:pPr>
              <w:rPr>
                <w:b/>
              </w:rPr>
            </w:pPr>
            <w:r w:rsidRPr="000F27C5">
              <w:rPr>
                <w:b/>
              </w:rPr>
              <w:t>Modificar su Evento</w:t>
            </w:r>
          </w:p>
        </w:tc>
        <w:tc>
          <w:tcPr>
            <w:tcW w:w="824" w:type="dxa"/>
          </w:tcPr>
          <w:p w14:paraId="1F33B007" w14:textId="77777777" w:rsidR="0041535E" w:rsidRPr="000F27C5" w:rsidRDefault="0041535E" w:rsidP="00670242">
            <w:pPr>
              <w:rPr>
                <w:b/>
              </w:rPr>
            </w:pPr>
            <w:r w:rsidRPr="000F27C5">
              <w:rPr>
                <w:b/>
              </w:rPr>
              <w:t>ID</w:t>
            </w:r>
          </w:p>
        </w:tc>
        <w:tc>
          <w:tcPr>
            <w:tcW w:w="2010" w:type="dxa"/>
          </w:tcPr>
          <w:p w14:paraId="1CF4C334" w14:textId="39B4674B" w:rsidR="0041535E" w:rsidRPr="000F27C5" w:rsidRDefault="000F27C5" w:rsidP="00670242">
            <w:pPr>
              <w:rPr>
                <w:b/>
              </w:rPr>
            </w:pPr>
            <w:r>
              <w:rPr>
                <w:b/>
              </w:rPr>
              <w:t>CUSWPW</w:t>
            </w:r>
            <w:r w:rsidR="0041535E" w:rsidRPr="000F27C5">
              <w:rPr>
                <w:b/>
              </w:rPr>
              <w:t>_11</w:t>
            </w:r>
          </w:p>
        </w:tc>
      </w:tr>
      <w:tr w:rsidR="0041535E" w:rsidRPr="0041535E" w14:paraId="1A18C772" w14:textId="77777777" w:rsidTr="0041535E">
        <w:trPr>
          <w:trHeight w:val="227"/>
          <w:jc w:val="center"/>
        </w:trPr>
        <w:tc>
          <w:tcPr>
            <w:tcW w:w="1977" w:type="dxa"/>
          </w:tcPr>
          <w:p w14:paraId="6B0B55CF" w14:textId="77777777" w:rsidR="0041535E" w:rsidRPr="00585EDB" w:rsidRDefault="0041535E" w:rsidP="00670242">
            <w:r w:rsidRPr="00585EDB">
              <w:t>Actores</w:t>
            </w:r>
          </w:p>
        </w:tc>
        <w:tc>
          <w:tcPr>
            <w:tcW w:w="6845" w:type="dxa"/>
            <w:gridSpan w:val="4"/>
          </w:tcPr>
          <w:p w14:paraId="2CE7C7AF" w14:textId="77777777" w:rsidR="0041535E" w:rsidRPr="0041535E" w:rsidRDefault="0041535E" w:rsidP="00670242">
            <w:pPr>
              <w:pStyle w:val="Prrafodelista"/>
              <w:numPr>
                <w:ilvl w:val="0"/>
                <w:numId w:val="12"/>
              </w:numPr>
            </w:pPr>
            <w:r w:rsidRPr="0041535E">
              <w:t>Usuario registrado</w:t>
            </w:r>
          </w:p>
          <w:p w14:paraId="52E44430" w14:textId="77777777" w:rsidR="0041535E" w:rsidRPr="0041535E" w:rsidRDefault="0041535E" w:rsidP="00670242">
            <w:pPr>
              <w:pStyle w:val="Prrafodelista"/>
              <w:numPr>
                <w:ilvl w:val="0"/>
                <w:numId w:val="12"/>
              </w:numPr>
            </w:pPr>
            <w:r w:rsidRPr="0041535E">
              <w:t>Administrador</w:t>
            </w:r>
          </w:p>
        </w:tc>
      </w:tr>
      <w:tr w:rsidR="0041535E" w:rsidRPr="0041535E" w14:paraId="111B9617" w14:textId="77777777" w:rsidTr="0041535E">
        <w:trPr>
          <w:trHeight w:val="227"/>
          <w:jc w:val="center"/>
        </w:trPr>
        <w:tc>
          <w:tcPr>
            <w:tcW w:w="1977" w:type="dxa"/>
          </w:tcPr>
          <w:p w14:paraId="43A82A5E" w14:textId="77777777" w:rsidR="0041535E" w:rsidRPr="00585EDB" w:rsidRDefault="0041535E" w:rsidP="00670242">
            <w:r w:rsidRPr="00585EDB">
              <w:t>Referencias</w:t>
            </w:r>
          </w:p>
        </w:tc>
        <w:tc>
          <w:tcPr>
            <w:tcW w:w="6845" w:type="dxa"/>
            <w:gridSpan w:val="4"/>
          </w:tcPr>
          <w:p w14:paraId="256E3CB4" w14:textId="77777777" w:rsidR="0041535E" w:rsidRPr="0041535E" w:rsidRDefault="0041535E" w:rsidP="00670242">
            <w:pPr>
              <w:pStyle w:val="Prrafodelista"/>
              <w:numPr>
                <w:ilvl w:val="0"/>
                <w:numId w:val="11"/>
              </w:numPr>
            </w:pPr>
            <w:r w:rsidRPr="0041535E">
              <w:t>RF_STKSWE_W_12: Modificar evento</w:t>
            </w:r>
          </w:p>
        </w:tc>
      </w:tr>
      <w:tr w:rsidR="0041535E" w:rsidRPr="0041535E" w14:paraId="2F603704" w14:textId="77777777" w:rsidTr="0041535E">
        <w:trPr>
          <w:trHeight w:val="227"/>
          <w:jc w:val="center"/>
        </w:trPr>
        <w:tc>
          <w:tcPr>
            <w:tcW w:w="1977" w:type="dxa"/>
          </w:tcPr>
          <w:p w14:paraId="6A59BBE2" w14:textId="77777777" w:rsidR="0041535E" w:rsidRPr="00585EDB" w:rsidRDefault="0041535E" w:rsidP="00670242">
            <w:r w:rsidRPr="00585EDB">
              <w:t>Precondiciones</w:t>
            </w:r>
          </w:p>
        </w:tc>
        <w:tc>
          <w:tcPr>
            <w:tcW w:w="6845" w:type="dxa"/>
            <w:gridSpan w:val="4"/>
          </w:tcPr>
          <w:p w14:paraId="0F89AA8A"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5EA8F229" w14:textId="77777777" w:rsidTr="0041535E">
        <w:trPr>
          <w:trHeight w:val="227"/>
          <w:jc w:val="center"/>
        </w:trPr>
        <w:tc>
          <w:tcPr>
            <w:tcW w:w="1977" w:type="dxa"/>
            <w:tcBorders>
              <w:bottom w:val="single" w:sz="6" w:space="0" w:color="auto"/>
            </w:tcBorders>
          </w:tcPr>
          <w:p w14:paraId="192B67DA" w14:textId="77777777" w:rsidR="0041535E" w:rsidRPr="00585EDB" w:rsidRDefault="0041535E" w:rsidP="00670242">
            <w:r w:rsidRPr="00585EDB">
              <w:t>Postcondiciones</w:t>
            </w:r>
          </w:p>
        </w:tc>
        <w:tc>
          <w:tcPr>
            <w:tcW w:w="6845" w:type="dxa"/>
            <w:gridSpan w:val="4"/>
            <w:tcBorders>
              <w:bottom w:val="single" w:sz="6" w:space="0" w:color="auto"/>
            </w:tcBorders>
          </w:tcPr>
          <w:p w14:paraId="313BD00B" w14:textId="77777777" w:rsidR="0041535E" w:rsidRPr="0041535E" w:rsidRDefault="0041535E" w:rsidP="00670242">
            <w:pPr>
              <w:pStyle w:val="Prrafodelista"/>
              <w:numPr>
                <w:ilvl w:val="0"/>
                <w:numId w:val="11"/>
              </w:numPr>
            </w:pPr>
            <w:r w:rsidRPr="0041535E">
              <w:t>El evento debe ser guardado con los nuevos datos proporcionados.</w:t>
            </w:r>
          </w:p>
        </w:tc>
      </w:tr>
      <w:tr w:rsidR="0041535E" w:rsidRPr="0041535E" w14:paraId="3F2FAA7C" w14:textId="77777777" w:rsidTr="0041535E">
        <w:trPr>
          <w:trHeight w:val="227"/>
          <w:jc w:val="center"/>
        </w:trPr>
        <w:tc>
          <w:tcPr>
            <w:tcW w:w="1977" w:type="dxa"/>
            <w:tcBorders>
              <w:top w:val="double" w:sz="4" w:space="0" w:color="auto"/>
            </w:tcBorders>
          </w:tcPr>
          <w:p w14:paraId="125F09A1" w14:textId="77777777" w:rsidR="0041535E" w:rsidRPr="00585EDB" w:rsidRDefault="0041535E" w:rsidP="00670242">
            <w:r w:rsidRPr="00585EDB">
              <w:t>Propósito</w:t>
            </w:r>
          </w:p>
        </w:tc>
        <w:tc>
          <w:tcPr>
            <w:tcW w:w="6845" w:type="dxa"/>
            <w:gridSpan w:val="4"/>
            <w:tcBorders>
              <w:top w:val="double" w:sz="4" w:space="0" w:color="auto"/>
            </w:tcBorders>
          </w:tcPr>
          <w:p w14:paraId="63012D31" w14:textId="77777777" w:rsidR="0041535E" w:rsidRPr="0041535E" w:rsidRDefault="0041535E" w:rsidP="00670242">
            <w:r w:rsidRPr="0041535E">
              <w:t>El actor podrá modificar los datos de un evento agregado por él.</w:t>
            </w:r>
          </w:p>
        </w:tc>
      </w:tr>
      <w:tr w:rsidR="0041535E" w:rsidRPr="000F27C5" w14:paraId="5E720669" w14:textId="77777777" w:rsidTr="0041535E">
        <w:trPr>
          <w:trHeight w:val="227"/>
          <w:jc w:val="center"/>
        </w:trPr>
        <w:tc>
          <w:tcPr>
            <w:tcW w:w="1977" w:type="dxa"/>
            <w:vMerge w:val="restart"/>
          </w:tcPr>
          <w:p w14:paraId="22AC304A"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42C5472C" w14:textId="77777777" w:rsidR="0041535E" w:rsidRPr="000F27C5" w:rsidRDefault="0041535E" w:rsidP="00670242">
            <w:pPr>
              <w:rPr>
                <w:b/>
              </w:rPr>
            </w:pPr>
            <w:r w:rsidRPr="000F27C5">
              <w:rPr>
                <w:b/>
              </w:rPr>
              <w:t>Usuario registrado / Administrador</w:t>
            </w:r>
          </w:p>
        </w:tc>
        <w:tc>
          <w:tcPr>
            <w:tcW w:w="3265" w:type="dxa"/>
            <w:gridSpan w:val="3"/>
            <w:tcBorders>
              <w:bottom w:val="single" w:sz="6" w:space="0" w:color="auto"/>
            </w:tcBorders>
          </w:tcPr>
          <w:p w14:paraId="254836FB" w14:textId="77777777" w:rsidR="0041535E" w:rsidRPr="000F27C5" w:rsidRDefault="0041535E" w:rsidP="00670242">
            <w:pPr>
              <w:rPr>
                <w:b/>
              </w:rPr>
            </w:pPr>
            <w:r w:rsidRPr="000F27C5">
              <w:rPr>
                <w:b/>
              </w:rPr>
              <w:t>Sistema</w:t>
            </w:r>
          </w:p>
        </w:tc>
      </w:tr>
      <w:tr w:rsidR="0041535E" w:rsidRPr="0041535E" w14:paraId="4928D5A4" w14:textId="77777777" w:rsidTr="0041535E">
        <w:trPr>
          <w:trHeight w:val="227"/>
          <w:jc w:val="center"/>
        </w:trPr>
        <w:tc>
          <w:tcPr>
            <w:tcW w:w="1977" w:type="dxa"/>
            <w:vMerge/>
          </w:tcPr>
          <w:p w14:paraId="576CD212" w14:textId="77777777" w:rsidR="0041535E" w:rsidRPr="00585EDB" w:rsidRDefault="0041535E" w:rsidP="00670242"/>
        </w:tc>
        <w:tc>
          <w:tcPr>
            <w:tcW w:w="3580" w:type="dxa"/>
            <w:tcBorders>
              <w:bottom w:val="single" w:sz="6" w:space="0" w:color="auto"/>
            </w:tcBorders>
          </w:tcPr>
          <w:p w14:paraId="04C3D3E9" w14:textId="77777777" w:rsidR="0041535E" w:rsidRPr="0041535E" w:rsidRDefault="0041535E" w:rsidP="00670242">
            <w:r w:rsidRPr="0041535E">
              <w:t>1. El caso de uso empieza cuando el actor selecciona la opción para modificar su evento.</w:t>
            </w:r>
          </w:p>
        </w:tc>
        <w:tc>
          <w:tcPr>
            <w:tcW w:w="3265" w:type="dxa"/>
            <w:gridSpan w:val="3"/>
            <w:tcBorders>
              <w:bottom w:val="single" w:sz="6" w:space="0" w:color="auto"/>
            </w:tcBorders>
          </w:tcPr>
          <w:p w14:paraId="67A53D2D" w14:textId="77777777" w:rsidR="0041535E" w:rsidRPr="0041535E" w:rsidRDefault="0041535E" w:rsidP="00670242">
            <w:r w:rsidRPr="0041535E">
              <w:t>2. El sistema despliega un formulario con los datos de entrada IEE_04.</w:t>
            </w:r>
          </w:p>
        </w:tc>
      </w:tr>
      <w:tr w:rsidR="0041535E" w:rsidRPr="0041535E" w14:paraId="0FDA02A0" w14:textId="77777777" w:rsidTr="0041535E">
        <w:trPr>
          <w:trHeight w:val="227"/>
          <w:jc w:val="center"/>
        </w:trPr>
        <w:tc>
          <w:tcPr>
            <w:tcW w:w="1977" w:type="dxa"/>
            <w:vMerge/>
          </w:tcPr>
          <w:p w14:paraId="3E98DCCE" w14:textId="77777777" w:rsidR="0041535E" w:rsidRPr="00585EDB" w:rsidRDefault="0041535E" w:rsidP="00670242"/>
        </w:tc>
        <w:tc>
          <w:tcPr>
            <w:tcW w:w="3580" w:type="dxa"/>
            <w:tcBorders>
              <w:bottom w:val="single" w:sz="6" w:space="0" w:color="auto"/>
            </w:tcBorders>
          </w:tcPr>
          <w:p w14:paraId="095B97B7"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19D808E5" w14:textId="77777777" w:rsidR="0041535E" w:rsidRPr="0041535E" w:rsidRDefault="0041535E" w:rsidP="00670242">
            <w:r w:rsidRPr="0041535E">
              <w:t>4. El sistema verifica que los datos ingresados son correctos.</w:t>
            </w:r>
          </w:p>
        </w:tc>
      </w:tr>
      <w:tr w:rsidR="0041535E" w:rsidRPr="0041535E" w14:paraId="486DD26B" w14:textId="77777777" w:rsidTr="0041535E">
        <w:trPr>
          <w:trHeight w:val="227"/>
          <w:jc w:val="center"/>
        </w:trPr>
        <w:tc>
          <w:tcPr>
            <w:tcW w:w="1977" w:type="dxa"/>
            <w:vMerge/>
            <w:tcBorders>
              <w:bottom w:val="single" w:sz="6" w:space="0" w:color="auto"/>
            </w:tcBorders>
          </w:tcPr>
          <w:p w14:paraId="39A367E7" w14:textId="77777777" w:rsidR="0041535E" w:rsidRPr="00585EDB" w:rsidRDefault="0041535E" w:rsidP="00670242"/>
        </w:tc>
        <w:tc>
          <w:tcPr>
            <w:tcW w:w="3580" w:type="dxa"/>
            <w:tcBorders>
              <w:bottom w:val="single" w:sz="6" w:space="0" w:color="auto"/>
            </w:tcBorders>
          </w:tcPr>
          <w:p w14:paraId="4CD5D019" w14:textId="77777777" w:rsidR="0041535E" w:rsidRPr="0041535E" w:rsidRDefault="0041535E" w:rsidP="00670242"/>
        </w:tc>
        <w:tc>
          <w:tcPr>
            <w:tcW w:w="3265" w:type="dxa"/>
            <w:gridSpan w:val="3"/>
            <w:tcBorders>
              <w:bottom w:val="single" w:sz="6" w:space="0" w:color="auto"/>
            </w:tcBorders>
          </w:tcPr>
          <w:p w14:paraId="419D3E5A" w14:textId="77777777" w:rsidR="0041535E" w:rsidRPr="0041535E" w:rsidRDefault="0041535E" w:rsidP="00670242">
            <w:r w:rsidRPr="0041535E">
              <w:t>5. El sistema notifica al actor que la cuenta se han modificado correctamente los datos.</w:t>
            </w:r>
          </w:p>
        </w:tc>
      </w:tr>
      <w:tr w:rsidR="0041535E" w:rsidRPr="000F27C5" w14:paraId="248EE6BC" w14:textId="77777777" w:rsidTr="0041535E">
        <w:trPr>
          <w:trHeight w:val="103"/>
          <w:jc w:val="center"/>
        </w:trPr>
        <w:tc>
          <w:tcPr>
            <w:tcW w:w="1977" w:type="dxa"/>
            <w:tcBorders>
              <w:bottom w:val="single" w:sz="4" w:space="0" w:color="auto"/>
            </w:tcBorders>
          </w:tcPr>
          <w:p w14:paraId="382E36E7"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5FFD0233" w14:textId="77777777" w:rsidR="0041535E" w:rsidRPr="000F27C5" w:rsidRDefault="0041535E" w:rsidP="00670242">
            <w:pPr>
              <w:rPr>
                <w:b/>
              </w:rPr>
            </w:pPr>
            <w:r w:rsidRPr="000F27C5">
              <w:rPr>
                <w:b/>
              </w:rPr>
              <w:t>Usuario registrado / Administrador</w:t>
            </w:r>
          </w:p>
        </w:tc>
        <w:tc>
          <w:tcPr>
            <w:tcW w:w="3265" w:type="dxa"/>
            <w:gridSpan w:val="3"/>
            <w:tcBorders>
              <w:bottom w:val="single" w:sz="4" w:space="0" w:color="auto"/>
            </w:tcBorders>
          </w:tcPr>
          <w:p w14:paraId="084A46E8" w14:textId="77777777" w:rsidR="0041535E" w:rsidRPr="000F27C5" w:rsidRDefault="0041535E" w:rsidP="00670242">
            <w:pPr>
              <w:rPr>
                <w:b/>
              </w:rPr>
            </w:pPr>
            <w:r w:rsidRPr="000F27C5">
              <w:rPr>
                <w:b/>
              </w:rPr>
              <w:t>Sistema</w:t>
            </w:r>
          </w:p>
        </w:tc>
      </w:tr>
      <w:tr w:rsidR="0041535E" w:rsidRPr="0041535E" w14:paraId="3F6E8764" w14:textId="77777777" w:rsidTr="0041535E">
        <w:trPr>
          <w:trHeight w:val="103"/>
          <w:jc w:val="center"/>
        </w:trPr>
        <w:tc>
          <w:tcPr>
            <w:tcW w:w="1977" w:type="dxa"/>
            <w:tcBorders>
              <w:top w:val="single" w:sz="4" w:space="0" w:color="auto"/>
              <w:bottom w:val="double" w:sz="4" w:space="0" w:color="auto"/>
            </w:tcBorders>
          </w:tcPr>
          <w:p w14:paraId="19367378" w14:textId="77777777" w:rsidR="0041535E" w:rsidRPr="00585EDB" w:rsidRDefault="0041535E" w:rsidP="00670242"/>
        </w:tc>
        <w:tc>
          <w:tcPr>
            <w:tcW w:w="3580" w:type="dxa"/>
            <w:tcBorders>
              <w:top w:val="single" w:sz="4" w:space="0" w:color="auto"/>
              <w:bottom w:val="double" w:sz="4" w:space="0" w:color="auto"/>
            </w:tcBorders>
          </w:tcPr>
          <w:p w14:paraId="58F88CC6" w14:textId="77777777" w:rsidR="0041535E" w:rsidRPr="0041535E" w:rsidRDefault="0041535E" w:rsidP="00670242"/>
        </w:tc>
        <w:tc>
          <w:tcPr>
            <w:tcW w:w="3265" w:type="dxa"/>
            <w:gridSpan w:val="3"/>
            <w:tcBorders>
              <w:top w:val="single" w:sz="4" w:space="0" w:color="auto"/>
              <w:bottom w:val="double" w:sz="4" w:space="0" w:color="auto"/>
            </w:tcBorders>
          </w:tcPr>
          <w:p w14:paraId="523D5B06" w14:textId="359E86EE" w:rsidR="0041535E" w:rsidRPr="0041535E" w:rsidRDefault="0041535E" w:rsidP="00670242">
            <w:r w:rsidRPr="0041535E">
              <w:t>5.a</w:t>
            </w:r>
            <w:r w:rsidR="000F6C67">
              <w:t>.</w:t>
            </w:r>
            <w:r w:rsidRPr="0041535E">
              <w:t xml:space="preserve"> El sistema notifica que los datos ingresados son incorrectos, </w:t>
            </w:r>
            <w:r w:rsidRPr="0041535E">
              <w:lastRenderedPageBreak/>
              <w:t>y solicita que sean ingresados nuevamente.</w:t>
            </w:r>
          </w:p>
          <w:p w14:paraId="16D9DFE1" w14:textId="6716E1FE" w:rsidR="0041535E" w:rsidRPr="0041535E" w:rsidRDefault="00D324A5" w:rsidP="00670242">
            <w:r>
              <w:t>6.a</w:t>
            </w:r>
            <w:r w:rsidR="000F6C67">
              <w:t>.</w:t>
            </w:r>
            <w:r w:rsidR="0041535E" w:rsidRPr="0041535E">
              <w:t xml:space="preserve"> Vuelve al paso 2.</w:t>
            </w:r>
          </w:p>
        </w:tc>
      </w:tr>
    </w:tbl>
    <w:p w14:paraId="0E4CDA34" w14:textId="3F51AF79" w:rsidR="0041535E" w:rsidRPr="0041535E" w:rsidRDefault="00601001" w:rsidP="00601001">
      <w:pPr>
        <w:pStyle w:val="Cita"/>
      </w:pPr>
      <w:r>
        <w:lastRenderedPageBreak/>
        <w:t>Tabla N°23: Especificación de casos de uso de la página web</w:t>
      </w:r>
    </w:p>
    <w:p w14:paraId="18EE9ECE" w14:textId="4E5833B3" w:rsidR="0041535E" w:rsidRPr="0041535E" w:rsidRDefault="0041535E" w:rsidP="00E03A94">
      <w:pPr>
        <w:pStyle w:val="Ttulo5"/>
      </w:pPr>
      <w:bookmarkStart w:id="231" w:name="_Toc484123345"/>
      <w:bookmarkStart w:id="232" w:name="_Toc485332386"/>
      <w:r w:rsidRPr="0041535E">
        <w:t>6.1.</w:t>
      </w:r>
      <w:r w:rsidR="00E03A94">
        <w:t>2.</w:t>
      </w:r>
      <w:r w:rsidRPr="0041535E">
        <w:t>3.12 Caso de uso: Eliminar Evento</w:t>
      </w:r>
      <w:bookmarkEnd w:id="231"/>
      <w:bookmarkEnd w:id="23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73891915" w14:textId="77777777" w:rsidTr="0041535E">
        <w:trPr>
          <w:trHeight w:val="227"/>
          <w:jc w:val="center"/>
        </w:trPr>
        <w:tc>
          <w:tcPr>
            <w:tcW w:w="1977" w:type="dxa"/>
          </w:tcPr>
          <w:p w14:paraId="154F1696" w14:textId="77777777" w:rsidR="0041535E" w:rsidRPr="000F27C5" w:rsidRDefault="0041535E" w:rsidP="00670242">
            <w:pPr>
              <w:rPr>
                <w:b/>
              </w:rPr>
            </w:pPr>
            <w:r w:rsidRPr="000F27C5">
              <w:rPr>
                <w:b/>
              </w:rPr>
              <w:t>Nombre</w:t>
            </w:r>
          </w:p>
        </w:tc>
        <w:tc>
          <w:tcPr>
            <w:tcW w:w="4011" w:type="dxa"/>
            <w:gridSpan w:val="2"/>
          </w:tcPr>
          <w:p w14:paraId="1622327D" w14:textId="77777777" w:rsidR="0041535E" w:rsidRPr="000F27C5" w:rsidRDefault="0041535E" w:rsidP="00670242">
            <w:pPr>
              <w:rPr>
                <w:b/>
              </w:rPr>
            </w:pPr>
            <w:r w:rsidRPr="000F27C5">
              <w:rPr>
                <w:b/>
              </w:rPr>
              <w:t>Registrarse</w:t>
            </w:r>
          </w:p>
        </w:tc>
        <w:tc>
          <w:tcPr>
            <w:tcW w:w="824" w:type="dxa"/>
          </w:tcPr>
          <w:p w14:paraId="38F7AF84" w14:textId="77777777" w:rsidR="0041535E" w:rsidRPr="000F27C5" w:rsidRDefault="0041535E" w:rsidP="00670242">
            <w:pPr>
              <w:rPr>
                <w:b/>
              </w:rPr>
            </w:pPr>
            <w:r w:rsidRPr="000F27C5">
              <w:rPr>
                <w:b/>
              </w:rPr>
              <w:t>ID</w:t>
            </w:r>
          </w:p>
        </w:tc>
        <w:tc>
          <w:tcPr>
            <w:tcW w:w="2010" w:type="dxa"/>
          </w:tcPr>
          <w:p w14:paraId="11152715" w14:textId="5F09CABB" w:rsidR="0041535E" w:rsidRPr="000F27C5" w:rsidRDefault="000F27C5" w:rsidP="00670242">
            <w:pPr>
              <w:rPr>
                <w:b/>
              </w:rPr>
            </w:pPr>
            <w:r>
              <w:rPr>
                <w:b/>
              </w:rPr>
              <w:t>CUSWPW</w:t>
            </w:r>
            <w:r w:rsidR="0041535E" w:rsidRPr="000F27C5">
              <w:rPr>
                <w:b/>
              </w:rPr>
              <w:t>_12</w:t>
            </w:r>
          </w:p>
        </w:tc>
      </w:tr>
      <w:tr w:rsidR="0041535E" w:rsidRPr="0041535E" w14:paraId="64CDE0B7" w14:textId="77777777" w:rsidTr="0041535E">
        <w:trPr>
          <w:trHeight w:val="227"/>
          <w:jc w:val="center"/>
        </w:trPr>
        <w:tc>
          <w:tcPr>
            <w:tcW w:w="1977" w:type="dxa"/>
          </w:tcPr>
          <w:p w14:paraId="6D942D44" w14:textId="77777777" w:rsidR="0041535E" w:rsidRPr="00585EDB" w:rsidRDefault="0041535E" w:rsidP="00670242">
            <w:r w:rsidRPr="00585EDB">
              <w:t>Actores</w:t>
            </w:r>
          </w:p>
        </w:tc>
        <w:tc>
          <w:tcPr>
            <w:tcW w:w="6845" w:type="dxa"/>
            <w:gridSpan w:val="4"/>
          </w:tcPr>
          <w:p w14:paraId="6899869B" w14:textId="77777777" w:rsidR="0041535E" w:rsidRPr="0041535E" w:rsidRDefault="0041535E" w:rsidP="00670242">
            <w:pPr>
              <w:pStyle w:val="Prrafodelista"/>
              <w:numPr>
                <w:ilvl w:val="0"/>
                <w:numId w:val="12"/>
              </w:numPr>
            </w:pPr>
            <w:r w:rsidRPr="0041535E">
              <w:t>Administrador</w:t>
            </w:r>
          </w:p>
        </w:tc>
      </w:tr>
      <w:tr w:rsidR="0041535E" w:rsidRPr="0041535E" w14:paraId="1CD18913" w14:textId="77777777" w:rsidTr="0041535E">
        <w:trPr>
          <w:trHeight w:val="227"/>
          <w:jc w:val="center"/>
        </w:trPr>
        <w:tc>
          <w:tcPr>
            <w:tcW w:w="1977" w:type="dxa"/>
          </w:tcPr>
          <w:p w14:paraId="4932C8B6" w14:textId="77777777" w:rsidR="0041535E" w:rsidRPr="00585EDB" w:rsidRDefault="0041535E" w:rsidP="00670242">
            <w:r w:rsidRPr="00585EDB">
              <w:t>Referencias</w:t>
            </w:r>
          </w:p>
        </w:tc>
        <w:tc>
          <w:tcPr>
            <w:tcW w:w="6845" w:type="dxa"/>
            <w:gridSpan w:val="4"/>
          </w:tcPr>
          <w:p w14:paraId="3C4ACE1A" w14:textId="77777777" w:rsidR="0041535E" w:rsidRPr="0041535E" w:rsidRDefault="0041535E" w:rsidP="00670242">
            <w:pPr>
              <w:pStyle w:val="Prrafodelista"/>
              <w:numPr>
                <w:ilvl w:val="0"/>
                <w:numId w:val="11"/>
              </w:numPr>
            </w:pPr>
            <w:r w:rsidRPr="0041535E">
              <w:t>RF_STKSWE_W_10: Eliminar evento</w:t>
            </w:r>
          </w:p>
        </w:tc>
      </w:tr>
      <w:tr w:rsidR="0041535E" w:rsidRPr="0041535E" w14:paraId="007A1CFB" w14:textId="77777777" w:rsidTr="0041535E">
        <w:trPr>
          <w:trHeight w:val="227"/>
          <w:jc w:val="center"/>
        </w:trPr>
        <w:tc>
          <w:tcPr>
            <w:tcW w:w="1977" w:type="dxa"/>
          </w:tcPr>
          <w:p w14:paraId="2D845846" w14:textId="77777777" w:rsidR="0041535E" w:rsidRPr="00585EDB" w:rsidRDefault="0041535E" w:rsidP="00670242">
            <w:r w:rsidRPr="00585EDB">
              <w:t>Precondiciones</w:t>
            </w:r>
          </w:p>
        </w:tc>
        <w:tc>
          <w:tcPr>
            <w:tcW w:w="6845" w:type="dxa"/>
            <w:gridSpan w:val="4"/>
          </w:tcPr>
          <w:p w14:paraId="493B3C03"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224C9EAA" w14:textId="77777777" w:rsidTr="0041535E">
        <w:trPr>
          <w:trHeight w:val="227"/>
          <w:jc w:val="center"/>
        </w:trPr>
        <w:tc>
          <w:tcPr>
            <w:tcW w:w="1977" w:type="dxa"/>
            <w:tcBorders>
              <w:bottom w:val="single" w:sz="6" w:space="0" w:color="auto"/>
            </w:tcBorders>
          </w:tcPr>
          <w:p w14:paraId="67B66D26" w14:textId="77777777" w:rsidR="0041535E" w:rsidRPr="00585EDB" w:rsidRDefault="0041535E" w:rsidP="00670242">
            <w:r w:rsidRPr="00585EDB">
              <w:t>Postcondiciones</w:t>
            </w:r>
          </w:p>
        </w:tc>
        <w:tc>
          <w:tcPr>
            <w:tcW w:w="6845" w:type="dxa"/>
            <w:gridSpan w:val="4"/>
            <w:tcBorders>
              <w:bottom w:val="single" w:sz="6" w:space="0" w:color="auto"/>
            </w:tcBorders>
          </w:tcPr>
          <w:p w14:paraId="5C862BD6" w14:textId="77777777" w:rsidR="0041535E" w:rsidRPr="0041535E" w:rsidRDefault="0041535E" w:rsidP="00670242">
            <w:pPr>
              <w:pStyle w:val="Prrafodelista"/>
              <w:numPr>
                <w:ilvl w:val="0"/>
                <w:numId w:val="11"/>
              </w:numPr>
            </w:pPr>
            <w:r w:rsidRPr="0041535E">
              <w:t>El evento deberá ser eliminado del sistema.</w:t>
            </w:r>
          </w:p>
        </w:tc>
      </w:tr>
      <w:tr w:rsidR="0041535E" w:rsidRPr="0041535E" w14:paraId="76A34EEC" w14:textId="77777777" w:rsidTr="0041535E">
        <w:trPr>
          <w:trHeight w:val="227"/>
          <w:jc w:val="center"/>
        </w:trPr>
        <w:tc>
          <w:tcPr>
            <w:tcW w:w="1977" w:type="dxa"/>
            <w:tcBorders>
              <w:top w:val="double" w:sz="4" w:space="0" w:color="auto"/>
            </w:tcBorders>
          </w:tcPr>
          <w:p w14:paraId="706FA524" w14:textId="77777777" w:rsidR="0041535E" w:rsidRPr="00585EDB" w:rsidRDefault="0041535E" w:rsidP="00670242">
            <w:r w:rsidRPr="00585EDB">
              <w:t>Propósito</w:t>
            </w:r>
          </w:p>
        </w:tc>
        <w:tc>
          <w:tcPr>
            <w:tcW w:w="6845" w:type="dxa"/>
            <w:gridSpan w:val="4"/>
            <w:tcBorders>
              <w:top w:val="double" w:sz="4" w:space="0" w:color="auto"/>
            </w:tcBorders>
          </w:tcPr>
          <w:p w14:paraId="061F3790" w14:textId="77777777" w:rsidR="0041535E" w:rsidRPr="0041535E" w:rsidRDefault="0041535E" w:rsidP="00670242">
            <w:r w:rsidRPr="0041535E">
              <w:t>El actor eliminar un evento previamente ingresado al sistema.</w:t>
            </w:r>
          </w:p>
        </w:tc>
      </w:tr>
      <w:tr w:rsidR="0041535E" w:rsidRPr="000F27C5" w14:paraId="0B884543" w14:textId="77777777" w:rsidTr="0041535E">
        <w:trPr>
          <w:trHeight w:val="227"/>
          <w:jc w:val="center"/>
        </w:trPr>
        <w:tc>
          <w:tcPr>
            <w:tcW w:w="1977" w:type="dxa"/>
            <w:vMerge w:val="restart"/>
          </w:tcPr>
          <w:p w14:paraId="7217BC1A"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139821C4"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4E541A78" w14:textId="77777777" w:rsidR="0041535E" w:rsidRPr="000F27C5" w:rsidRDefault="0041535E" w:rsidP="00670242">
            <w:pPr>
              <w:rPr>
                <w:b/>
              </w:rPr>
            </w:pPr>
            <w:r w:rsidRPr="000F27C5">
              <w:rPr>
                <w:b/>
              </w:rPr>
              <w:t>Sistema</w:t>
            </w:r>
          </w:p>
        </w:tc>
      </w:tr>
      <w:tr w:rsidR="0041535E" w:rsidRPr="0041535E" w14:paraId="2C7BE3B2" w14:textId="77777777" w:rsidTr="0041535E">
        <w:trPr>
          <w:trHeight w:val="227"/>
          <w:jc w:val="center"/>
        </w:trPr>
        <w:tc>
          <w:tcPr>
            <w:tcW w:w="1977" w:type="dxa"/>
            <w:vMerge/>
          </w:tcPr>
          <w:p w14:paraId="05D5E2C0" w14:textId="77777777" w:rsidR="0041535E" w:rsidRPr="00585EDB" w:rsidRDefault="0041535E" w:rsidP="00670242"/>
        </w:tc>
        <w:tc>
          <w:tcPr>
            <w:tcW w:w="3580" w:type="dxa"/>
            <w:tcBorders>
              <w:bottom w:val="single" w:sz="6" w:space="0" w:color="auto"/>
            </w:tcBorders>
          </w:tcPr>
          <w:p w14:paraId="79689732" w14:textId="77777777" w:rsidR="0041535E" w:rsidRPr="0041535E" w:rsidRDefault="0041535E" w:rsidP="00670242">
            <w:r w:rsidRPr="0041535E">
              <w:t>1. El caso de uso empieza cuando el actor selecciona la opción para eliminar un evento.</w:t>
            </w:r>
          </w:p>
        </w:tc>
        <w:tc>
          <w:tcPr>
            <w:tcW w:w="3265" w:type="dxa"/>
            <w:gridSpan w:val="3"/>
            <w:tcBorders>
              <w:bottom w:val="single" w:sz="6" w:space="0" w:color="auto"/>
            </w:tcBorders>
          </w:tcPr>
          <w:p w14:paraId="3C7D42E3" w14:textId="77777777" w:rsidR="0041535E" w:rsidRPr="0041535E" w:rsidRDefault="0041535E" w:rsidP="00670242">
            <w:r w:rsidRPr="0041535E">
              <w:t>2. El sistema pide al actor confirmar la acción a realizar.</w:t>
            </w:r>
          </w:p>
        </w:tc>
      </w:tr>
      <w:tr w:rsidR="0041535E" w:rsidRPr="0041535E" w14:paraId="35B72877" w14:textId="77777777" w:rsidTr="0041535E">
        <w:trPr>
          <w:trHeight w:val="227"/>
          <w:jc w:val="center"/>
        </w:trPr>
        <w:tc>
          <w:tcPr>
            <w:tcW w:w="1977" w:type="dxa"/>
            <w:vMerge/>
          </w:tcPr>
          <w:p w14:paraId="27DAE65A" w14:textId="77777777" w:rsidR="0041535E" w:rsidRPr="00585EDB" w:rsidRDefault="0041535E" w:rsidP="00670242"/>
        </w:tc>
        <w:tc>
          <w:tcPr>
            <w:tcW w:w="3580" w:type="dxa"/>
            <w:tcBorders>
              <w:bottom w:val="single" w:sz="6" w:space="0" w:color="auto"/>
            </w:tcBorders>
          </w:tcPr>
          <w:p w14:paraId="13C3D780" w14:textId="77777777" w:rsidR="0041535E" w:rsidRPr="0041535E" w:rsidRDefault="0041535E" w:rsidP="00670242">
            <w:r w:rsidRPr="0041535E">
              <w:t>3. El actor confirma la acción.</w:t>
            </w:r>
          </w:p>
        </w:tc>
        <w:tc>
          <w:tcPr>
            <w:tcW w:w="3265" w:type="dxa"/>
            <w:gridSpan w:val="3"/>
            <w:tcBorders>
              <w:bottom w:val="single" w:sz="6" w:space="0" w:color="auto"/>
            </w:tcBorders>
          </w:tcPr>
          <w:p w14:paraId="5B2F03F1" w14:textId="77777777" w:rsidR="0041535E" w:rsidRPr="0041535E" w:rsidRDefault="0041535E" w:rsidP="00670242">
            <w:r w:rsidRPr="0041535E">
              <w:t>4. El sistema elimina el evento y notifica que la acción se realizó correctamente.</w:t>
            </w:r>
          </w:p>
        </w:tc>
      </w:tr>
      <w:tr w:rsidR="0041535E" w:rsidRPr="000F27C5" w14:paraId="02B60EC1" w14:textId="77777777" w:rsidTr="0041535E">
        <w:trPr>
          <w:trHeight w:val="103"/>
          <w:jc w:val="center"/>
        </w:trPr>
        <w:tc>
          <w:tcPr>
            <w:tcW w:w="1977" w:type="dxa"/>
            <w:tcBorders>
              <w:bottom w:val="single" w:sz="4" w:space="0" w:color="auto"/>
            </w:tcBorders>
          </w:tcPr>
          <w:p w14:paraId="4E9836FE"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40829F57" w14:textId="77777777" w:rsidR="0041535E" w:rsidRPr="000F27C5" w:rsidRDefault="0041535E" w:rsidP="00670242">
            <w:pPr>
              <w:rPr>
                <w:b/>
              </w:rPr>
            </w:pPr>
            <w:r w:rsidRPr="000F27C5">
              <w:rPr>
                <w:b/>
              </w:rPr>
              <w:t>Administrador</w:t>
            </w:r>
          </w:p>
        </w:tc>
        <w:tc>
          <w:tcPr>
            <w:tcW w:w="3265" w:type="dxa"/>
            <w:gridSpan w:val="3"/>
            <w:tcBorders>
              <w:bottom w:val="single" w:sz="4" w:space="0" w:color="auto"/>
            </w:tcBorders>
          </w:tcPr>
          <w:p w14:paraId="6E27AA1D" w14:textId="77777777" w:rsidR="0041535E" w:rsidRPr="000F27C5" w:rsidRDefault="0041535E" w:rsidP="00670242">
            <w:pPr>
              <w:rPr>
                <w:b/>
              </w:rPr>
            </w:pPr>
            <w:r w:rsidRPr="000F27C5">
              <w:rPr>
                <w:b/>
              </w:rPr>
              <w:t>Sistema</w:t>
            </w:r>
          </w:p>
        </w:tc>
      </w:tr>
      <w:tr w:rsidR="0041535E" w:rsidRPr="0041535E" w14:paraId="6C1A5B75" w14:textId="77777777" w:rsidTr="0041535E">
        <w:trPr>
          <w:trHeight w:val="103"/>
          <w:jc w:val="center"/>
        </w:trPr>
        <w:tc>
          <w:tcPr>
            <w:tcW w:w="1977" w:type="dxa"/>
            <w:tcBorders>
              <w:top w:val="single" w:sz="4" w:space="0" w:color="auto"/>
              <w:bottom w:val="double" w:sz="4" w:space="0" w:color="auto"/>
            </w:tcBorders>
          </w:tcPr>
          <w:p w14:paraId="1D60AB1A" w14:textId="77777777" w:rsidR="0041535E" w:rsidRPr="00585EDB" w:rsidRDefault="0041535E" w:rsidP="00670242"/>
        </w:tc>
        <w:tc>
          <w:tcPr>
            <w:tcW w:w="3580" w:type="dxa"/>
            <w:tcBorders>
              <w:top w:val="single" w:sz="4" w:space="0" w:color="auto"/>
              <w:bottom w:val="double" w:sz="4" w:space="0" w:color="auto"/>
            </w:tcBorders>
          </w:tcPr>
          <w:p w14:paraId="2090C5A3" w14:textId="09A20F87" w:rsidR="0041535E" w:rsidRPr="0041535E" w:rsidRDefault="0041535E" w:rsidP="00670242">
            <w:r w:rsidRPr="0041535E">
              <w:t>3.a. El acto</w:t>
            </w:r>
            <w:r w:rsidR="00E34999">
              <w:t>r</w:t>
            </w:r>
            <w:r w:rsidRPr="0041535E">
              <w:t xml:space="preserve"> no confirma la acción</w:t>
            </w:r>
          </w:p>
        </w:tc>
        <w:tc>
          <w:tcPr>
            <w:tcW w:w="3265" w:type="dxa"/>
            <w:gridSpan w:val="3"/>
            <w:tcBorders>
              <w:top w:val="single" w:sz="4" w:space="0" w:color="auto"/>
              <w:bottom w:val="double" w:sz="4" w:space="0" w:color="auto"/>
            </w:tcBorders>
          </w:tcPr>
          <w:p w14:paraId="6CFAC9BD" w14:textId="77777777" w:rsidR="0041535E" w:rsidRPr="0041535E" w:rsidRDefault="0041535E" w:rsidP="00670242">
            <w:r w:rsidRPr="0041535E">
              <w:t>4.a. El sistema no elimina el evento y notifica al actor que se ha cancelado la operación.</w:t>
            </w:r>
          </w:p>
        </w:tc>
      </w:tr>
    </w:tbl>
    <w:p w14:paraId="697ECD4F" w14:textId="608367B8" w:rsidR="00057BCE" w:rsidRDefault="00601001" w:rsidP="00601001">
      <w:pPr>
        <w:pStyle w:val="Cita"/>
      </w:pPr>
      <w:r>
        <w:t>Tabla N°24: Especificación de casos de uso de la página web</w:t>
      </w:r>
      <w:r w:rsidR="00057BCE">
        <w:br w:type="page"/>
      </w:r>
    </w:p>
    <w:p w14:paraId="5B14EE69" w14:textId="4C7AD189" w:rsidR="0041535E" w:rsidRPr="0041535E" w:rsidRDefault="0041535E" w:rsidP="00E03A94">
      <w:pPr>
        <w:pStyle w:val="Ttulo5"/>
      </w:pPr>
      <w:bookmarkStart w:id="233" w:name="_Toc484123346"/>
      <w:bookmarkStart w:id="234" w:name="_Toc485332387"/>
      <w:r w:rsidRPr="0041535E">
        <w:lastRenderedPageBreak/>
        <w:t>6.1.</w:t>
      </w:r>
      <w:r w:rsidR="00E03A94">
        <w:t>2.</w:t>
      </w:r>
      <w:r w:rsidRPr="0041535E">
        <w:t>3.13 Caso de uso: Suspender cuenta de Usuario</w:t>
      </w:r>
      <w:bookmarkEnd w:id="233"/>
      <w:bookmarkEnd w:id="23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B2301C9" w14:textId="77777777" w:rsidTr="0041535E">
        <w:trPr>
          <w:trHeight w:val="227"/>
          <w:jc w:val="center"/>
        </w:trPr>
        <w:tc>
          <w:tcPr>
            <w:tcW w:w="1977" w:type="dxa"/>
          </w:tcPr>
          <w:p w14:paraId="4D0B10EE" w14:textId="77777777" w:rsidR="0041535E" w:rsidRPr="000F27C5" w:rsidRDefault="0041535E" w:rsidP="00670242">
            <w:pPr>
              <w:rPr>
                <w:b/>
              </w:rPr>
            </w:pPr>
            <w:r w:rsidRPr="000F27C5">
              <w:rPr>
                <w:b/>
              </w:rPr>
              <w:t>Nombre</w:t>
            </w:r>
          </w:p>
        </w:tc>
        <w:tc>
          <w:tcPr>
            <w:tcW w:w="4011" w:type="dxa"/>
            <w:gridSpan w:val="2"/>
          </w:tcPr>
          <w:p w14:paraId="3C954BAF" w14:textId="77777777" w:rsidR="0041535E" w:rsidRPr="000F27C5" w:rsidRDefault="0041535E" w:rsidP="00670242">
            <w:pPr>
              <w:rPr>
                <w:b/>
              </w:rPr>
            </w:pPr>
            <w:r w:rsidRPr="000F27C5">
              <w:rPr>
                <w:b/>
              </w:rPr>
              <w:t>Suspender Cuenta de Usuario</w:t>
            </w:r>
          </w:p>
        </w:tc>
        <w:tc>
          <w:tcPr>
            <w:tcW w:w="824" w:type="dxa"/>
          </w:tcPr>
          <w:p w14:paraId="46854E84" w14:textId="77777777" w:rsidR="0041535E" w:rsidRPr="000F27C5" w:rsidRDefault="0041535E" w:rsidP="00670242">
            <w:pPr>
              <w:rPr>
                <w:b/>
              </w:rPr>
            </w:pPr>
            <w:r w:rsidRPr="000F27C5">
              <w:rPr>
                <w:b/>
              </w:rPr>
              <w:t>ID</w:t>
            </w:r>
          </w:p>
        </w:tc>
        <w:tc>
          <w:tcPr>
            <w:tcW w:w="2010" w:type="dxa"/>
          </w:tcPr>
          <w:p w14:paraId="032204E9" w14:textId="1A594A4F" w:rsidR="0041535E" w:rsidRPr="000F27C5" w:rsidRDefault="000F27C5" w:rsidP="00670242">
            <w:pPr>
              <w:rPr>
                <w:b/>
              </w:rPr>
            </w:pPr>
            <w:r>
              <w:rPr>
                <w:b/>
              </w:rPr>
              <w:t>CUSWPW</w:t>
            </w:r>
            <w:r w:rsidR="0041535E" w:rsidRPr="000F27C5">
              <w:rPr>
                <w:b/>
              </w:rPr>
              <w:t>_13</w:t>
            </w:r>
          </w:p>
        </w:tc>
      </w:tr>
      <w:tr w:rsidR="0041535E" w:rsidRPr="0041535E" w14:paraId="4C07FA4D" w14:textId="77777777" w:rsidTr="0041535E">
        <w:trPr>
          <w:trHeight w:val="227"/>
          <w:jc w:val="center"/>
        </w:trPr>
        <w:tc>
          <w:tcPr>
            <w:tcW w:w="1977" w:type="dxa"/>
          </w:tcPr>
          <w:p w14:paraId="19085D22" w14:textId="77777777" w:rsidR="0041535E" w:rsidRPr="00585EDB" w:rsidRDefault="0041535E" w:rsidP="00670242">
            <w:r w:rsidRPr="00585EDB">
              <w:t>Actores</w:t>
            </w:r>
          </w:p>
        </w:tc>
        <w:tc>
          <w:tcPr>
            <w:tcW w:w="6845" w:type="dxa"/>
            <w:gridSpan w:val="4"/>
          </w:tcPr>
          <w:p w14:paraId="70E9950D" w14:textId="77777777" w:rsidR="0041535E" w:rsidRPr="0041535E" w:rsidRDefault="0041535E" w:rsidP="00670242">
            <w:pPr>
              <w:pStyle w:val="Prrafodelista"/>
              <w:numPr>
                <w:ilvl w:val="0"/>
                <w:numId w:val="12"/>
              </w:numPr>
            </w:pPr>
            <w:r w:rsidRPr="0041535E">
              <w:t>Administrador</w:t>
            </w:r>
          </w:p>
        </w:tc>
      </w:tr>
      <w:tr w:rsidR="0041535E" w:rsidRPr="0041535E" w14:paraId="30910BC6" w14:textId="77777777" w:rsidTr="0041535E">
        <w:trPr>
          <w:trHeight w:val="227"/>
          <w:jc w:val="center"/>
        </w:trPr>
        <w:tc>
          <w:tcPr>
            <w:tcW w:w="1977" w:type="dxa"/>
          </w:tcPr>
          <w:p w14:paraId="691A2912" w14:textId="77777777" w:rsidR="0041535E" w:rsidRPr="00585EDB" w:rsidRDefault="0041535E" w:rsidP="00670242">
            <w:r w:rsidRPr="00585EDB">
              <w:t>Referencias</w:t>
            </w:r>
          </w:p>
        </w:tc>
        <w:tc>
          <w:tcPr>
            <w:tcW w:w="6845" w:type="dxa"/>
            <w:gridSpan w:val="4"/>
          </w:tcPr>
          <w:p w14:paraId="2BA69439" w14:textId="77777777" w:rsidR="0041535E" w:rsidRPr="0041535E" w:rsidRDefault="0041535E" w:rsidP="00670242">
            <w:pPr>
              <w:pStyle w:val="Prrafodelista"/>
              <w:numPr>
                <w:ilvl w:val="0"/>
                <w:numId w:val="11"/>
              </w:numPr>
            </w:pPr>
            <w:r w:rsidRPr="0041535E">
              <w:t>RF_STKSWE_W_11: Suspender cuenta usuario</w:t>
            </w:r>
          </w:p>
        </w:tc>
      </w:tr>
      <w:tr w:rsidR="0041535E" w:rsidRPr="0041535E" w14:paraId="399C1879" w14:textId="77777777" w:rsidTr="0041535E">
        <w:trPr>
          <w:trHeight w:val="227"/>
          <w:jc w:val="center"/>
        </w:trPr>
        <w:tc>
          <w:tcPr>
            <w:tcW w:w="1977" w:type="dxa"/>
          </w:tcPr>
          <w:p w14:paraId="477D8631" w14:textId="77777777" w:rsidR="0041535E" w:rsidRPr="00585EDB" w:rsidRDefault="0041535E" w:rsidP="00670242">
            <w:r w:rsidRPr="00585EDB">
              <w:t>Precondiciones</w:t>
            </w:r>
          </w:p>
        </w:tc>
        <w:tc>
          <w:tcPr>
            <w:tcW w:w="6845" w:type="dxa"/>
            <w:gridSpan w:val="4"/>
          </w:tcPr>
          <w:p w14:paraId="591A9DE8" w14:textId="77777777" w:rsidR="0041535E" w:rsidRDefault="0041535E" w:rsidP="00670242">
            <w:pPr>
              <w:pStyle w:val="Prrafodelista"/>
              <w:numPr>
                <w:ilvl w:val="0"/>
                <w:numId w:val="11"/>
              </w:numPr>
            </w:pPr>
            <w:r w:rsidRPr="0041535E">
              <w:t>El actor debe tener la sesión iniciada.</w:t>
            </w:r>
          </w:p>
          <w:p w14:paraId="58AC9759" w14:textId="77777777" w:rsidR="00895DBF" w:rsidRDefault="00895DBF" w:rsidP="00895DBF">
            <w:pPr>
              <w:pStyle w:val="Prrafodelista"/>
              <w:numPr>
                <w:ilvl w:val="0"/>
                <w:numId w:val="11"/>
              </w:numPr>
            </w:pPr>
            <w:r>
              <w:t>El sistema debe tener desplegada una lista de usuarios.</w:t>
            </w:r>
          </w:p>
          <w:p w14:paraId="3591E8C8" w14:textId="2A60A805" w:rsidR="00895DBF" w:rsidRPr="0041535E" w:rsidRDefault="00895DBF" w:rsidP="00895DBF"/>
        </w:tc>
      </w:tr>
      <w:tr w:rsidR="0041535E" w:rsidRPr="0041535E" w14:paraId="5C8D829B" w14:textId="77777777" w:rsidTr="0041535E">
        <w:trPr>
          <w:trHeight w:val="227"/>
          <w:jc w:val="center"/>
        </w:trPr>
        <w:tc>
          <w:tcPr>
            <w:tcW w:w="1977" w:type="dxa"/>
            <w:tcBorders>
              <w:bottom w:val="single" w:sz="6" w:space="0" w:color="auto"/>
            </w:tcBorders>
          </w:tcPr>
          <w:p w14:paraId="3463AF4D" w14:textId="77777777" w:rsidR="0041535E" w:rsidRPr="00585EDB" w:rsidRDefault="0041535E" w:rsidP="00670242">
            <w:r w:rsidRPr="00585EDB">
              <w:t>Postcondiciones</w:t>
            </w:r>
          </w:p>
        </w:tc>
        <w:tc>
          <w:tcPr>
            <w:tcW w:w="6845" w:type="dxa"/>
            <w:gridSpan w:val="4"/>
            <w:tcBorders>
              <w:bottom w:val="single" w:sz="6" w:space="0" w:color="auto"/>
            </w:tcBorders>
          </w:tcPr>
          <w:p w14:paraId="6F48F28A" w14:textId="77777777" w:rsidR="0041535E" w:rsidRPr="0041535E" w:rsidRDefault="0041535E" w:rsidP="00670242">
            <w:pPr>
              <w:pStyle w:val="Prrafodelista"/>
              <w:numPr>
                <w:ilvl w:val="0"/>
                <w:numId w:val="11"/>
              </w:numPr>
            </w:pPr>
            <w:r w:rsidRPr="0041535E">
              <w:t>La cuenta de usuario debe quedar suspendida.</w:t>
            </w:r>
          </w:p>
        </w:tc>
      </w:tr>
      <w:tr w:rsidR="0041535E" w:rsidRPr="0041535E" w14:paraId="0CA9F45F" w14:textId="77777777" w:rsidTr="0041535E">
        <w:trPr>
          <w:trHeight w:val="227"/>
          <w:jc w:val="center"/>
        </w:trPr>
        <w:tc>
          <w:tcPr>
            <w:tcW w:w="1977" w:type="dxa"/>
            <w:tcBorders>
              <w:top w:val="double" w:sz="4" w:space="0" w:color="auto"/>
            </w:tcBorders>
          </w:tcPr>
          <w:p w14:paraId="3BD8527E" w14:textId="77777777" w:rsidR="0041535E" w:rsidRPr="00585EDB" w:rsidRDefault="0041535E" w:rsidP="00670242">
            <w:r w:rsidRPr="00585EDB">
              <w:t>Propósito</w:t>
            </w:r>
          </w:p>
        </w:tc>
        <w:tc>
          <w:tcPr>
            <w:tcW w:w="6845" w:type="dxa"/>
            <w:gridSpan w:val="4"/>
            <w:tcBorders>
              <w:top w:val="double" w:sz="4" w:space="0" w:color="auto"/>
            </w:tcBorders>
          </w:tcPr>
          <w:p w14:paraId="74E191F9" w14:textId="77777777" w:rsidR="0041535E" w:rsidRPr="0041535E" w:rsidRDefault="0041535E" w:rsidP="00670242">
            <w:r w:rsidRPr="0041535E">
              <w:t>El actor podrá suspender la cuenta de un usuario registrado.</w:t>
            </w:r>
          </w:p>
        </w:tc>
      </w:tr>
      <w:tr w:rsidR="0041535E" w:rsidRPr="000F27C5" w14:paraId="0B3522F0" w14:textId="77777777" w:rsidTr="0041535E">
        <w:trPr>
          <w:trHeight w:val="227"/>
          <w:jc w:val="center"/>
        </w:trPr>
        <w:tc>
          <w:tcPr>
            <w:tcW w:w="1977" w:type="dxa"/>
            <w:vMerge w:val="restart"/>
          </w:tcPr>
          <w:p w14:paraId="6F109E2D"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6B9110FE"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3745C8CD" w14:textId="77777777" w:rsidR="0041535E" w:rsidRPr="000F27C5" w:rsidRDefault="0041535E" w:rsidP="00670242">
            <w:pPr>
              <w:rPr>
                <w:b/>
              </w:rPr>
            </w:pPr>
            <w:r w:rsidRPr="000F27C5">
              <w:rPr>
                <w:b/>
              </w:rPr>
              <w:t>Sistema</w:t>
            </w:r>
          </w:p>
        </w:tc>
      </w:tr>
      <w:tr w:rsidR="0041535E" w:rsidRPr="0041535E" w14:paraId="0F389EE3" w14:textId="77777777" w:rsidTr="0041535E">
        <w:trPr>
          <w:trHeight w:val="227"/>
          <w:jc w:val="center"/>
        </w:trPr>
        <w:tc>
          <w:tcPr>
            <w:tcW w:w="1977" w:type="dxa"/>
            <w:vMerge/>
          </w:tcPr>
          <w:p w14:paraId="108A0916" w14:textId="77777777" w:rsidR="0041535E" w:rsidRPr="00585EDB" w:rsidRDefault="0041535E" w:rsidP="00670242"/>
        </w:tc>
        <w:tc>
          <w:tcPr>
            <w:tcW w:w="3580" w:type="dxa"/>
            <w:tcBorders>
              <w:bottom w:val="single" w:sz="6" w:space="0" w:color="auto"/>
            </w:tcBorders>
          </w:tcPr>
          <w:p w14:paraId="1A8B57CD" w14:textId="77777777" w:rsidR="0041535E" w:rsidRPr="0041535E" w:rsidRDefault="0041535E" w:rsidP="00670242">
            <w:r w:rsidRPr="0041535E">
              <w:t>1. El caso de uso empieza cuando el actor selecciona la opción para suspender una cuenta de usuario</w:t>
            </w:r>
          </w:p>
        </w:tc>
        <w:tc>
          <w:tcPr>
            <w:tcW w:w="3265" w:type="dxa"/>
            <w:gridSpan w:val="3"/>
            <w:tcBorders>
              <w:bottom w:val="single" w:sz="6" w:space="0" w:color="auto"/>
            </w:tcBorders>
          </w:tcPr>
          <w:p w14:paraId="6EB41FE6" w14:textId="77777777" w:rsidR="0041535E" w:rsidRPr="0041535E" w:rsidRDefault="0041535E" w:rsidP="00670242">
            <w:r w:rsidRPr="0041535E">
              <w:t>2. El sistema pide al actor confirmar la acción a realizar.</w:t>
            </w:r>
          </w:p>
        </w:tc>
      </w:tr>
      <w:tr w:rsidR="0041535E" w:rsidRPr="0041535E" w14:paraId="2B9C3005" w14:textId="77777777" w:rsidTr="0041535E">
        <w:trPr>
          <w:trHeight w:val="227"/>
          <w:jc w:val="center"/>
        </w:trPr>
        <w:tc>
          <w:tcPr>
            <w:tcW w:w="1977" w:type="dxa"/>
            <w:vMerge/>
          </w:tcPr>
          <w:p w14:paraId="0A342656" w14:textId="77777777" w:rsidR="0041535E" w:rsidRPr="00585EDB" w:rsidRDefault="0041535E" w:rsidP="00670242"/>
        </w:tc>
        <w:tc>
          <w:tcPr>
            <w:tcW w:w="3580" w:type="dxa"/>
            <w:tcBorders>
              <w:bottom w:val="single" w:sz="6" w:space="0" w:color="auto"/>
            </w:tcBorders>
          </w:tcPr>
          <w:p w14:paraId="0DAF69BE" w14:textId="77777777" w:rsidR="0041535E" w:rsidRPr="0041535E" w:rsidRDefault="0041535E" w:rsidP="00670242">
            <w:r w:rsidRPr="0041535E">
              <w:t>3. El actor confirma la acción.</w:t>
            </w:r>
          </w:p>
        </w:tc>
        <w:tc>
          <w:tcPr>
            <w:tcW w:w="3265" w:type="dxa"/>
            <w:gridSpan w:val="3"/>
            <w:tcBorders>
              <w:bottom w:val="single" w:sz="6" w:space="0" w:color="auto"/>
            </w:tcBorders>
          </w:tcPr>
          <w:p w14:paraId="1D784FDA" w14:textId="77777777" w:rsidR="0041535E" w:rsidRPr="0041535E" w:rsidRDefault="0041535E" w:rsidP="00670242">
            <w:r w:rsidRPr="0041535E">
              <w:t>4. El sistema suspende la cuenta de usuario y notifica al actor que la operación se realizó correctamente.</w:t>
            </w:r>
          </w:p>
        </w:tc>
      </w:tr>
      <w:tr w:rsidR="0041535E" w:rsidRPr="000F27C5" w14:paraId="2DCFA890" w14:textId="77777777" w:rsidTr="0041535E">
        <w:trPr>
          <w:trHeight w:val="103"/>
          <w:jc w:val="center"/>
        </w:trPr>
        <w:tc>
          <w:tcPr>
            <w:tcW w:w="1977" w:type="dxa"/>
            <w:tcBorders>
              <w:bottom w:val="single" w:sz="4" w:space="0" w:color="auto"/>
            </w:tcBorders>
          </w:tcPr>
          <w:p w14:paraId="21EAF0C8"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4D23EEA4" w14:textId="77777777" w:rsidR="0041535E" w:rsidRPr="000F27C5" w:rsidRDefault="0041535E" w:rsidP="00670242">
            <w:pPr>
              <w:rPr>
                <w:b/>
              </w:rPr>
            </w:pPr>
            <w:r w:rsidRPr="000F27C5">
              <w:rPr>
                <w:b/>
              </w:rPr>
              <w:t>Administrador</w:t>
            </w:r>
          </w:p>
        </w:tc>
        <w:tc>
          <w:tcPr>
            <w:tcW w:w="3265" w:type="dxa"/>
            <w:gridSpan w:val="3"/>
            <w:tcBorders>
              <w:bottom w:val="single" w:sz="4" w:space="0" w:color="auto"/>
            </w:tcBorders>
          </w:tcPr>
          <w:p w14:paraId="7686D614" w14:textId="77777777" w:rsidR="0041535E" w:rsidRPr="000F27C5" w:rsidRDefault="0041535E" w:rsidP="00670242">
            <w:pPr>
              <w:rPr>
                <w:b/>
              </w:rPr>
            </w:pPr>
            <w:r w:rsidRPr="000F27C5">
              <w:rPr>
                <w:b/>
              </w:rPr>
              <w:t>Sistema</w:t>
            </w:r>
          </w:p>
        </w:tc>
      </w:tr>
      <w:tr w:rsidR="0041535E" w:rsidRPr="0041535E" w14:paraId="2DEF9234" w14:textId="77777777" w:rsidTr="0041535E">
        <w:trPr>
          <w:trHeight w:val="103"/>
          <w:jc w:val="center"/>
        </w:trPr>
        <w:tc>
          <w:tcPr>
            <w:tcW w:w="1977" w:type="dxa"/>
            <w:tcBorders>
              <w:top w:val="single" w:sz="4" w:space="0" w:color="auto"/>
              <w:bottom w:val="double" w:sz="4" w:space="0" w:color="auto"/>
            </w:tcBorders>
          </w:tcPr>
          <w:p w14:paraId="12827A5A" w14:textId="77777777" w:rsidR="0041535E" w:rsidRPr="00585EDB" w:rsidRDefault="0041535E" w:rsidP="00670242"/>
        </w:tc>
        <w:tc>
          <w:tcPr>
            <w:tcW w:w="3580" w:type="dxa"/>
            <w:tcBorders>
              <w:top w:val="single" w:sz="4" w:space="0" w:color="auto"/>
              <w:bottom w:val="double" w:sz="4" w:space="0" w:color="auto"/>
            </w:tcBorders>
          </w:tcPr>
          <w:p w14:paraId="329C8099" w14:textId="77777777" w:rsidR="0041535E" w:rsidRPr="0041535E" w:rsidRDefault="0041535E" w:rsidP="00670242">
            <w:r w:rsidRPr="0041535E">
              <w:t>3.a. El actor no confirma la acción.</w:t>
            </w:r>
          </w:p>
        </w:tc>
        <w:tc>
          <w:tcPr>
            <w:tcW w:w="3265" w:type="dxa"/>
            <w:gridSpan w:val="3"/>
            <w:tcBorders>
              <w:top w:val="single" w:sz="4" w:space="0" w:color="auto"/>
              <w:bottom w:val="double" w:sz="4" w:space="0" w:color="auto"/>
            </w:tcBorders>
          </w:tcPr>
          <w:p w14:paraId="38FE465F" w14:textId="77777777" w:rsidR="0041535E" w:rsidRPr="0041535E" w:rsidRDefault="0041535E" w:rsidP="00670242">
            <w:r w:rsidRPr="0041535E">
              <w:t>4.a. El sistema no suspende la cuenta de usuario y notifica que se ha cancelado la operación.</w:t>
            </w:r>
          </w:p>
          <w:p w14:paraId="0DDE8DB8" w14:textId="77777777" w:rsidR="0041535E" w:rsidRPr="0041535E" w:rsidRDefault="0041535E" w:rsidP="00670242"/>
        </w:tc>
      </w:tr>
    </w:tbl>
    <w:p w14:paraId="704A5AEB" w14:textId="39862978" w:rsidR="00601001" w:rsidRPr="0041535E" w:rsidRDefault="00601001" w:rsidP="00601001">
      <w:pPr>
        <w:pStyle w:val="Cita"/>
      </w:pPr>
      <w:r>
        <w:t>Tabla N°25: Especificación de casos de uso de la página web</w:t>
      </w:r>
    </w:p>
    <w:p w14:paraId="5AC89DDF" w14:textId="77777777" w:rsidR="0041535E" w:rsidRPr="0041535E" w:rsidRDefault="0041535E" w:rsidP="00670242"/>
    <w:p w14:paraId="2153E25D" w14:textId="77777777" w:rsidR="00057BCE" w:rsidRDefault="00057BCE">
      <w:pPr>
        <w:spacing w:after="0" w:line="276" w:lineRule="auto"/>
        <w:jc w:val="left"/>
        <w:rPr>
          <w:b/>
        </w:rPr>
      </w:pPr>
      <w:r>
        <w:br w:type="page"/>
      </w:r>
    </w:p>
    <w:p w14:paraId="5F07BB4C" w14:textId="2E19468A" w:rsidR="0041535E" w:rsidRPr="0041535E" w:rsidRDefault="0041535E" w:rsidP="00E03A94">
      <w:pPr>
        <w:pStyle w:val="Ttulo5"/>
      </w:pPr>
      <w:bookmarkStart w:id="235" w:name="_Toc484123347"/>
      <w:bookmarkStart w:id="236" w:name="_Toc485332388"/>
      <w:r w:rsidRPr="0041535E">
        <w:lastRenderedPageBreak/>
        <w:t>6.1.</w:t>
      </w:r>
      <w:r w:rsidR="00E03A94">
        <w:t>2</w:t>
      </w:r>
      <w:r w:rsidRPr="0041535E">
        <w:t>3.14 Caso de uso: Modificar Evento</w:t>
      </w:r>
      <w:bookmarkEnd w:id="235"/>
      <w:bookmarkEnd w:id="23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120B3C0D" w14:textId="77777777" w:rsidTr="0041535E">
        <w:trPr>
          <w:trHeight w:val="227"/>
          <w:jc w:val="center"/>
        </w:trPr>
        <w:tc>
          <w:tcPr>
            <w:tcW w:w="1977" w:type="dxa"/>
          </w:tcPr>
          <w:p w14:paraId="46A93FA1" w14:textId="77777777" w:rsidR="0041535E" w:rsidRPr="000F27C5" w:rsidRDefault="0041535E" w:rsidP="00670242">
            <w:pPr>
              <w:rPr>
                <w:b/>
              </w:rPr>
            </w:pPr>
            <w:r w:rsidRPr="000F27C5">
              <w:rPr>
                <w:b/>
              </w:rPr>
              <w:t>Nombre</w:t>
            </w:r>
          </w:p>
        </w:tc>
        <w:tc>
          <w:tcPr>
            <w:tcW w:w="4011" w:type="dxa"/>
            <w:gridSpan w:val="2"/>
          </w:tcPr>
          <w:p w14:paraId="65FAE857" w14:textId="77777777" w:rsidR="0041535E" w:rsidRPr="000F27C5" w:rsidRDefault="0041535E" w:rsidP="00670242">
            <w:pPr>
              <w:rPr>
                <w:b/>
              </w:rPr>
            </w:pPr>
            <w:r w:rsidRPr="000F27C5">
              <w:rPr>
                <w:b/>
              </w:rPr>
              <w:t>Modificar evento</w:t>
            </w:r>
          </w:p>
        </w:tc>
        <w:tc>
          <w:tcPr>
            <w:tcW w:w="824" w:type="dxa"/>
          </w:tcPr>
          <w:p w14:paraId="65B03E2D" w14:textId="77777777" w:rsidR="0041535E" w:rsidRPr="000F27C5" w:rsidRDefault="0041535E" w:rsidP="00670242">
            <w:pPr>
              <w:rPr>
                <w:b/>
              </w:rPr>
            </w:pPr>
            <w:r w:rsidRPr="000F27C5">
              <w:rPr>
                <w:b/>
              </w:rPr>
              <w:t>ID</w:t>
            </w:r>
          </w:p>
        </w:tc>
        <w:tc>
          <w:tcPr>
            <w:tcW w:w="2010" w:type="dxa"/>
          </w:tcPr>
          <w:p w14:paraId="354E25C1" w14:textId="6BD1AE03" w:rsidR="0041535E" w:rsidRPr="000F27C5" w:rsidRDefault="000F27C5" w:rsidP="00670242">
            <w:pPr>
              <w:rPr>
                <w:b/>
              </w:rPr>
            </w:pPr>
            <w:r>
              <w:rPr>
                <w:b/>
              </w:rPr>
              <w:t>CUSWPW</w:t>
            </w:r>
            <w:r w:rsidR="0041535E" w:rsidRPr="000F27C5">
              <w:rPr>
                <w:b/>
              </w:rPr>
              <w:t>_14</w:t>
            </w:r>
          </w:p>
        </w:tc>
      </w:tr>
      <w:tr w:rsidR="0041535E" w:rsidRPr="0041535E" w14:paraId="0EB53C28" w14:textId="77777777" w:rsidTr="0041535E">
        <w:trPr>
          <w:trHeight w:val="227"/>
          <w:jc w:val="center"/>
        </w:trPr>
        <w:tc>
          <w:tcPr>
            <w:tcW w:w="1977" w:type="dxa"/>
          </w:tcPr>
          <w:p w14:paraId="540B7784" w14:textId="77777777" w:rsidR="0041535E" w:rsidRPr="00585EDB" w:rsidRDefault="0041535E" w:rsidP="00670242">
            <w:r w:rsidRPr="00585EDB">
              <w:t>Actores</w:t>
            </w:r>
          </w:p>
        </w:tc>
        <w:tc>
          <w:tcPr>
            <w:tcW w:w="6845" w:type="dxa"/>
            <w:gridSpan w:val="4"/>
          </w:tcPr>
          <w:p w14:paraId="56F4F704" w14:textId="77777777" w:rsidR="0041535E" w:rsidRPr="0041535E" w:rsidRDefault="0041535E" w:rsidP="00670242">
            <w:pPr>
              <w:pStyle w:val="Prrafodelista"/>
              <w:numPr>
                <w:ilvl w:val="0"/>
                <w:numId w:val="12"/>
              </w:numPr>
            </w:pPr>
            <w:r w:rsidRPr="0041535E">
              <w:t>Administrador</w:t>
            </w:r>
          </w:p>
        </w:tc>
      </w:tr>
      <w:tr w:rsidR="0041535E" w:rsidRPr="0041535E" w14:paraId="39D8B094" w14:textId="77777777" w:rsidTr="0041535E">
        <w:trPr>
          <w:trHeight w:val="227"/>
          <w:jc w:val="center"/>
        </w:trPr>
        <w:tc>
          <w:tcPr>
            <w:tcW w:w="1977" w:type="dxa"/>
          </w:tcPr>
          <w:p w14:paraId="59D18CFE" w14:textId="77777777" w:rsidR="0041535E" w:rsidRPr="00585EDB" w:rsidRDefault="0041535E" w:rsidP="00670242">
            <w:r w:rsidRPr="00585EDB">
              <w:t>Referencias</w:t>
            </w:r>
          </w:p>
        </w:tc>
        <w:tc>
          <w:tcPr>
            <w:tcW w:w="6845" w:type="dxa"/>
            <w:gridSpan w:val="4"/>
          </w:tcPr>
          <w:p w14:paraId="571ACA88" w14:textId="77777777" w:rsidR="0041535E" w:rsidRPr="0041535E" w:rsidRDefault="0041535E" w:rsidP="00670242">
            <w:pPr>
              <w:pStyle w:val="Prrafodelista"/>
              <w:numPr>
                <w:ilvl w:val="0"/>
                <w:numId w:val="11"/>
              </w:numPr>
            </w:pPr>
            <w:r w:rsidRPr="0041535E">
              <w:t>RF_STKSWE_W_12: Modificar evento</w:t>
            </w:r>
          </w:p>
        </w:tc>
      </w:tr>
      <w:tr w:rsidR="0041535E" w:rsidRPr="0041535E" w14:paraId="14175A26" w14:textId="77777777" w:rsidTr="0041535E">
        <w:trPr>
          <w:trHeight w:val="227"/>
          <w:jc w:val="center"/>
        </w:trPr>
        <w:tc>
          <w:tcPr>
            <w:tcW w:w="1977" w:type="dxa"/>
          </w:tcPr>
          <w:p w14:paraId="48FAEA31" w14:textId="77777777" w:rsidR="0041535E" w:rsidRPr="00585EDB" w:rsidRDefault="0041535E" w:rsidP="00670242">
            <w:r w:rsidRPr="00585EDB">
              <w:t>Precondiciones</w:t>
            </w:r>
          </w:p>
        </w:tc>
        <w:tc>
          <w:tcPr>
            <w:tcW w:w="6845" w:type="dxa"/>
            <w:gridSpan w:val="4"/>
          </w:tcPr>
          <w:p w14:paraId="5CF73E21"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42623B3F" w14:textId="77777777" w:rsidTr="0041535E">
        <w:trPr>
          <w:trHeight w:val="227"/>
          <w:jc w:val="center"/>
        </w:trPr>
        <w:tc>
          <w:tcPr>
            <w:tcW w:w="1977" w:type="dxa"/>
            <w:tcBorders>
              <w:bottom w:val="single" w:sz="6" w:space="0" w:color="auto"/>
            </w:tcBorders>
          </w:tcPr>
          <w:p w14:paraId="5EEA1555" w14:textId="77777777" w:rsidR="0041535E" w:rsidRPr="00585EDB" w:rsidRDefault="0041535E" w:rsidP="00670242">
            <w:r w:rsidRPr="00585EDB">
              <w:t>Postcondiciones</w:t>
            </w:r>
          </w:p>
        </w:tc>
        <w:tc>
          <w:tcPr>
            <w:tcW w:w="6845" w:type="dxa"/>
            <w:gridSpan w:val="4"/>
            <w:tcBorders>
              <w:bottom w:val="single" w:sz="6" w:space="0" w:color="auto"/>
            </w:tcBorders>
          </w:tcPr>
          <w:p w14:paraId="55413A31" w14:textId="77777777" w:rsidR="0041535E" w:rsidRPr="0041535E" w:rsidRDefault="0041535E" w:rsidP="00670242">
            <w:pPr>
              <w:pStyle w:val="Prrafodelista"/>
              <w:numPr>
                <w:ilvl w:val="0"/>
                <w:numId w:val="11"/>
              </w:numPr>
            </w:pPr>
            <w:r w:rsidRPr="0041535E">
              <w:t>El sistema debe registrar los cambios del evento.</w:t>
            </w:r>
          </w:p>
        </w:tc>
      </w:tr>
      <w:tr w:rsidR="0041535E" w:rsidRPr="0041535E" w14:paraId="65B99717" w14:textId="77777777" w:rsidTr="0041535E">
        <w:trPr>
          <w:trHeight w:val="227"/>
          <w:jc w:val="center"/>
        </w:trPr>
        <w:tc>
          <w:tcPr>
            <w:tcW w:w="1977" w:type="dxa"/>
            <w:tcBorders>
              <w:top w:val="double" w:sz="4" w:space="0" w:color="auto"/>
            </w:tcBorders>
          </w:tcPr>
          <w:p w14:paraId="4D87CABC" w14:textId="77777777" w:rsidR="0041535E" w:rsidRPr="00585EDB" w:rsidRDefault="0041535E" w:rsidP="00670242">
            <w:r w:rsidRPr="00585EDB">
              <w:t>Propósito</w:t>
            </w:r>
          </w:p>
        </w:tc>
        <w:tc>
          <w:tcPr>
            <w:tcW w:w="6845" w:type="dxa"/>
            <w:gridSpan w:val="4"/>
            <w:tcBorders>
              <w:top w:val="double" w:sz="4" w:space="0" w:color="auto"/>
            </w:tcBorders>
          </w:tcPr>
          <w:p w14:paraId="6D7968E2" w14:textId="77777777" w:rsidR="0041535E" w:rsidRPr="0041535E" w:rsidRDefault="0041535E" w:rsidP="00670242">
            <w:r w:rsidRPr="0041535E">
              <w:t>El actor podrá modificar un evento.</w:t>
            </w:r>
          </w:p>
        </w:tc>
      </w:tr>
      <w:tr w:rsidR="0041535E" w:rsidRPr="000F27C5" w14:paraId="5E03AE8B" w14:textId="77777777" w:rsidTr="0041535E">
        <w:trPr>
          <w:trHeight w:val="227"/>
          <w:jc w:val="center"/>
        </w:trPr>
        <w:tc>
          <w:tcPr>
            <w:tcW w:w="1977" w:type="dxa"/>
            <w:vMerge w:val="restart"/>
          </w:tcPr>
          <w:p w14:paraId="1BE64A43"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6CBBBE4F"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7980D1F5" w14:textId="77777777" w:rsidR="0041535E" w:rsidRPr="000F27C5" w:rsidRDefault="0041535E" w:rsidP="00670242">
            <w:pPr>
              <w:rPr>
                <w:b/>
              </w:rPr>
            </w:pPr>
            <w:r w:rsidRPr="000F27C5">
              <w:rPr>
                <w:b/>
              </w:rPr>
              <w:t>Sistema</w:t>
            </w:r>
          </w:p>
        </w:tc>
      </w:tr>
      <w:tr w:rsidR="0041535E" w:rsidRPr="0041535E" w14:paraId="077F1A18" w14:textId="77777777" w:rsidTr="0041535E">
        <w:trPr>
          <w:trHeight w:val="227"/>
          <w:jc w:val="center"/>
        </w:trPr>
        <w:tc>
          <w:tcPr>
            <w:tcW w:w="1977" w:type="dxa"/>
            <w:vMerge/>
          </w:tcPr>
          <w:p w14:paraId="4E4C0527" w14:textId="77777777" w:rsidR="0041535E" w:rsidRPr="00585EDB" w:rsidRDefault="0041535E" w:rsidP="00670242"/>
        </w:tc>
        <w:tc>
          <w:tcPr>
            <w:tcW w:w="3580" w:type="dxa"/>
            <w:tcBorders>
              <w:bottom w:val="single" w:sz="6" w:space="0" w:color="auto"/>
            </w:tcBorders>
          </w:tcPr>
          <w:p w14:paraId="556E9045" w14:textId="77777777" w:rsidR="0041535E" w:rsidRPr="0041535E" w:rsidRDefault="0041535E" w:rsidP="00670242">
            <w:r w:rsidRPr="0041535E">
              <w:t>1. El caso de uso empieza cuando el actor selecciona la opción modificar un evento.</w:t>
            </w:r>
          </w:p>
        </w:tc>
        <w:tc>
          <w:tcPr>
            <w:tcW w:w="3265" w:type="dxa"/>
            <w:gridSpan w:val="3"/>
            <w:tcBorders>
              <w:bottom w:val="single" w:sz="6" w:space="0" w:color="auto"/>
            </w:tcBorders>
          </w:tcPr>
          <w:p w14:paraId="0DA17E83" w14:textId="77777777" w:rsidR="0041535E" w:rsidRPr="0041535E" w:rsidRDefault="0041535E" w:rsidP="00670242">
            <w:r w:rsidRPr="0041535E">
              <w:t>2. El sistema despliega un formulario con los datos de entrada IEE_04.</w:t>
            </w:r>
          </w:p>
        </w:tc>
      </w:tr>
      <w:tr w:rsidR="0041535E" w:rsidRPr="0041535E" w14:paraId="0F724EDC" w14:textId="77777777" w:rsidTr="0041535E">
        <w:trPr>
          <w:trHeight w:val="227"/>
          <w:jc w:val="center"/>
        </w:trPr>
        <w:tc>
          <w:tcPr>
            <w:tcW w:w="1977" w:type="dxa"/>
            <w:vMerge/>
          </w:tcPr>
          <w:p w14:paraId="3218CE88" w14:textId="77777777" w:rsidR="0041535E" w:rsidRPr="00585EDB" w:rsidRDefault="0041535E" w:rsidP="00670242"/>
        </w:tc>
        <w:tc>
          <w:tcPr>
            <w:tcW w:w="3580" w:type="dxa"/>
            <w:tcBorders>
              <w:bottom w:val="single" w:sz="6" w:space="0" w:color="auto"/>
            </w:tcBorders>
          </w:tcPr>
          <w:p w14:paraId="7CB7F9A4"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38F0F84C" w14:textId="77777777" w:rsidR="0041535E" w:rsidRPr="0041535E" w:rsidRDefault="0041535E" w:rsidP="00670242">
            <w:r w:rsidRPr="0041535E">
              <w:t>4. El sistema verifica que los datos ingresados son correctos.</w:t>
            </w:r>
          </w:p>
        </w:tc>
      </w:tr>
      <w:tr w:rsidR="0041535E" w:rsidRPr="0041535E" w14:paraId="25A34E1D" w14:textId="77777777" w:rsidTr="0041535E">
        <w:trPr>
          <w:trHeight w:val="227"/>
          <w:jc w:val="center"/>
        </w:trPr>
        <w:tc>
          <w:tcPr>
            <w:tcW w:w="1977" w:type="dxa"/>
            <w:vMerge/>
            <w:tcBorders>
              <w:bottom w:val="single" w:sz="6" w:space="0" w:color="auto"/>
            </w:tcBorders>
          </w:tcPr>
          <w:p w14:paraId="2F47F9D5" w14:textId="77777777" w:rsidR="0041535E" w:rsidRPr="00585EDB" w:rsidRDefault="0041535E" w:rsidP="00670242"/>
        </w:tc>
        <w:tc>
          <w:tcPr>
            <w:tcW w:w="3580" w:type="dxa"/>
            <w:tcBorders>
              <w:bottom w:val="single" w:sz="6" w:space="0" w:color="auto"/>
            </w:tcBorders>
          </w:tcPr>
          <w:p w14:paraId="774824C9" w14:textId="77777777" w:rsidR="0041535E" w:rsidRPr="0041535E" w:rsidRDefault="0041535E" w:rsidP="00670242"/>
        </w:tc>
        <w:tc>
          <w:tcPr>
            <w:tcW w:w="3265" w:type="dxa"/>
            <w:gridSpan w:val="3"/>
            <w:tcBorders>
              <w:bottom w:val="single" w:sz="6" w:space="0" w:color="auto"/>
            </w:tcBorders>
          </w:tcPr>
          <w:p w14:paraId="25B82D01" w14:textId="77777777" w:rsidR="0041535E" w:rsidRPr="0041535E" w:rsidRDefault="0041535E" w:rsidP="00670242">
            <w:r w:rsidRPr="0041535E">
              <w:t>5. El sistema registra los cambios del evento y notifica al actor la operación se realizó correctamente.</w:t>
            </w:r>
          </w:p>
        </w:tc>
      </w:tr>
      <w:tr w:rsidR="0041535E" w:rsidRPr="000F27C5" w14:paraId="5F178B8A" w14:textId="77777777" w:rsidTr="0041535E">
        <w:trPr>
          <w:trHeight w:val="103"/>
          <w:jc w:val="center"/>
        </w:trPr>
        <w:tc>
          <w:tcPr>
            <w:tcW w:w="1977" w:type="dxa"/>
            <w:tcBorders>
              <w:bottom w:val="single" w:sz="4" w:space="0" w:color="auto"/>
            </w:tcBorders>
          </w:tcPr>
          <w:p w14:paraId="04F884B5"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4D07C2E2" w14:textId="77777777" w:rsidR="0041535E" w:rsidRPr="000F27C5" w:rsidRDefault="0041535E" w:rsidP="00670242">
            <w:pPr>
              <w:rPr>
                <w:b/>
              </w:rPr>
            </w:pPr>
            <w:r w:rsidRPr="000F27C5">
              <w:rPr>
                <w:b/>
              </w:rPr>
              <w:t>Administrador</w:t>
            </w:r>
          </w:p>
        </w:tc>
        <w:tc>
          <w:tcPr>
            <w:tcW w:w="3265" w:type="dxa"/>
            <w:gridSpan w:val="3"/>
            <w:tcBorders>
              <w:bottom w:val="single" w:sz="4" w:space="0" w:color="auto"/>
            </w:tcBorders>
          </w:tcPr>
          <w:p w14:paraId="3DCC3B9B" w14:textId="77777777" w:rsidR="0041535E" w:rsidRPr="000F27C5" w:rsidRDefault="0041535E" w:rsidP="00670242">
            <w:pPr>
              <w:rPr>
                <w:b/>
              </w:rPr>
            </w:pPr>
            <w:r w:rsidRPr="000F27C5">
              <w:rPr>
                <w:b/>
              </w:rPr>
              <w:t>Sistema</w:t>
            </w:r>
          </w:p>
        </w:tc>
      </w:tr>
      <w:tr w:rsidR="0041535E" w:rsidRPr="0041535E" w14:paraId="21018CB5" w14:textId="77777777" w:rsidTr="0041535E">
        <w:trPr>
          <w:trHeight w:val="103"/>
          <w:jc w:val="center"/>
        </w:trPr>
        <w:tc>
          <w:tcPr>
            <w:tcW w:w="1977" w:type="dxa"/>
            <w:tcBorders>
              <w:top w:val="single" w:sz="4" w:space="0" w:color="auto"/>
              <w:bottom w:val="double" w:sz="4" w:space="0" w:color="auto"/>
            </w:tcBorders>
          </w:tcPr>
          <w:p w14:paraId="25510BFE" w14:textId="77777777" w:rsidR="0041535E" w:rsidRPr="00585EDB" w:rsidRDefault="0041535E" w:rsidP="00670242"/>
        </w:tc>
        <w:tc>
          <w:tcPr>
            <w:tcW w:w="3580" w:type="dxa"/>
            <w:tcBorders>
              <w:top w:val="single" w:sz="4" w:space="0" w:color="auto"/>
              <w:bottom w:val="double" w:sz="4" w:space="0" w:color="auto"/>
            </w:tcBorders>
          </w:tcPr>
          <w:p w14:paraId="3145E777" w14:textId="77777777" w:rsidR="0041535E" w:rsidRPr="0041535E" w:rsidRDefault="0041535E" w:rsidP="00670242"/>
        </w:tc>
        <w:tc>
          <w:tcPr>
            <w:tcW w:w="3265" w:type="dxa"/>
            <w:gridSpan w:val="3"/>
            <w:tcBorders>
              <w:top w:val="single" w:sz="4" w:space="0" w:color="auto"/>
              <w:bottom w:val="double" w:sz="4" w:space="0" w:color="auto"/>
            </w:tcBorders>
          </w:tcPr>
          <w:p w14:paraId="61CD920D" w14:textId="47C772E9" w:rsidR="0041535E" w:rsidRPr="0041535E" w:rsidRDefault="0041535E" w:rsidP="00670242">
            <w:r w:rsidRPr="0041535E">
              <w:t>5.a</w:t>
            </w:r>
            <w:r w:rsidR="000F6C67">
              <w:t>.</w:t>
            </w:r>
            <w:r w:rsidRPr="0041535E">
              <w:t xml:space="preserve"> El sistema notifica que los datos ingresados son incorrectos, y solicita que sean ingresados nuevamente.</w:t>
            </w:r>
          </w:p>
          <w:p w14:paraId="2668E40D" w14:textId="0A871819" w:rsidR="0041535E" w:rsidRPr="0041535E" w:rsidRDefault="00D324A5" w:rsidP="00670242">
            <w:r>
              <w:t>6.a</w:t>
            </w:r>
            <w:r w:rsidR="000F6C67">
              <w:t>.</w:t>
            </w:r>
            <w:r w:rsidR="0041535E" w:rsidRPr="0041535E">
              <w:t xml:space="preserve"> Vuelve al paso 2.</w:t>
            </w:r>
          </w:p>
        </w:tc>
      </w:tr>
    </w:tbl>
    <w:p w14:paraId="537FC841" w14:textId="611A2FA5" w:rsidR="0041535E" w:rsidRPr="0041535E" w:rsidRDefault="00601001" w:rsidP="00601001">
      <w:pPr>
        <w:pStyle w:val="Cita"/>
      </w:pPr>
      <w:r>
        <w:t>Tabla N°26: Especificación de casos de uso de la página web</w:t>
      </w:r>
    </w:p>
    <w:p w14:paraId="58198E9E" w14:textId="77777777" w:rsidR="00057BCE" w:rsidRDefault="00057BCE">
      <w:pPr>
        <w:spacing w:after="0" w:line="276" w:lineRule="auto"/>
        <w:jc w:val="left"/>
        <w:rPr>
          <w:b/>
        </w:rPr>
      </w:pPr>
      <w:r>
        <w:br w:type="page"/>
      </w:r>
    </w:p>
    <w:p w14:paraId="6D56D8AD" w14:textId="5AF49368" w:rsidR="0041535E" w:rsidRPr="0041535E" w:rsidRDefault="0041535E" w:rsidP="00E03A94">
      <w:pPr>
        <w:pStyle w:val="Ttulo5"/>
      </w:pPr>
      <w:bookmarkStart w:id="237" w:name="_Toc484123348"/>
      <w:bookmarkStart w:id="238" w:name="_Toc485332389"/>
      <w:r w:rsidRPr="0041535E">
        <w:lastRenderedPageBreak/>
        <w:t>6.1.</w:t>
      </w:r>
      <w:r w:rsidR="00E03A94">
        <w:t>2</w:t>
      </w:r>
      <w:r w:rsidRPr="0041535E">
        <w:t>3.15 Caso de uso: Modificar Perfil</w:t>
      </w:r>
      <w:bookmarkEnd w:id="237"/>
      <w:bookmarkEnd w:id="23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2008FF0C" w14:textId="77777777" w:rsidTr="0041535E">
        <w:trPr>
          <w:trHeight w:val="227"/>
          <w:jc w:val="center"/>
        </w:trPr>
        <w:tc>
          <w:tcPr>
            <w:tcW w:w="1977" w:type="dxa"/>
          </w:tcPr>
          <w:p w14:paraId="37C3637A" w14:textId="77777777" w:rsidR="0041535E" w:rsidRPr="000F27C5" w:rsidRDefault="0041535E" w:rsidP="00670242">
            <w:pPr>
              <w:rPr>
                <w:b/>
              </w:rPr>
            </w:pPr>
            <w:r w:rsidRPr="000F27C5">
              <w:rPr>
                <w:b/>
              </w:rPr>
              <w:t>Nombre</w:t>
            </w:r>
          </w:p>
        </w:tc>
        <w:tc>
          <w:tcPr>
            <w:tcW w:w="4011" w:type="dxa"/>
            <w:gridSpan w:val="2"/>
          </w:tcPr>
          <w:p w14:paraId="5DCC1842" w14:textId="77777777" w:rsidR="0041535E" w:rsidRPr="000F27C5" w:rsidRDefault="0041535E" w:rsidP="00670242">
            <w:pPr>
              <w:rPr>
                <w:b/>
              </w:rPr>
            </w:pPr>
            <w:r w:rsidRPr="000F27C5">
              <w:rPr>
                <w:b/>
              </w:rPr>
              <w:t>Modificar Perfil</w:t>
            </w:r>
          </w:p>
        </w:tc>
        <w:tc>
          <w:tcPr>
            <w:tcW w:w="824" w:type="dxa"/>
          </w:tcPr>
          <w:p w14:paraId="79CB8D1D" w14:textId="77777777" w:rsidR="0041535E" w:rsidRPr="000F27C5" w:rsidRDefault="0041535E" w:rsidP="00670242">
            <w:pPr>
              <w:rPr>
                <w:b/>
              </w:rPr>
            </w:pPr>
            <w:r w:rsidRPr="000F27C5">
              <w:rPr>
                <w:b/>
              </w:rPr>
              <w:t>ID</w:t>
            </w:r>
          </w:p>
        </w:tc>
        <w:tc>
          <w:tcPr>
            <w:tcW w:w="2010" w:type="dxa"/>
          </w:tcPr>
          <w:p w14:paraId="10F19C61" w14:textId="358BEF57" w:rsidR="0041535E" w:rsidRPr="000F27C5" w:rsidRDefault="000F27C5" w:rsidP="00670242">
            <w:pPr>
              <w:rPr>
                <w:b/>
              </w:rPr>
            </w:pPr>
            <w:r>
              <w:rPr>
                <w:b/>
              </w:rPr>
              <w:t>CUSWPW</w:t>
            </w:r>
            <w:r w:rsidR="0041535E" w:rsidRPr="000F27C5">
              <w:rPr>
                <w:b/>
              </w:rPr>
              <w:t>_15</w:t>
            </w:r>
          </w:p>
        </w:tc>
      </w:tr>
      <w:tr w:rsidR="0041535E" w:rsidRPr="0041535E" w14:paraId="25D31B9A" w14:textId="77777777" w:rsidTr="0041535E">
        <w:trPr>
          <w:trHeight w:val="227"/>
          <w:jc w:val="center"/>
        </w:trPr>
        <w:tc>
          <w:tcPr>
            <w:tcW w:w="1977" w:type="dxa"/>
          </w:tcPr>
          <w:p w14:paraId="142D1F9E" w14:textId="77777777" w:rsidR="0041535E" w:rsidRPr="00585EDB" w:rsidRDefault="0041535E" w:rsidP="00670242">
            <w:r w:rsidRPr="00585EDB">
              <w:t>Actores</w:t>
            </w:r>
          </w:p>
        </w:tc>
        <w:tc>
          <w:tcPr>
            <w:tcW w:w="6845" w:type="dxa"/>
            <w:gridSpan w:val="4"/>
          </w:tcPr>
          <w:p w14:paraId="2222A2FA" w14:textId="77777777" w:rsidR="0041535E" w:rsidRPr="0041535E" w:rsidRDefault="0041535E" w:rsidP="00670242">
            <w:pPr>
              <w:pStyle w:val="Prrafodelista"/>
              <w:numPr>
                <w:ilvl w:val="0"/>
                <w:numId w:val="12"/>
              </w:numPr>
            </w:pPr>
            <w:r w:rsidRPr="0041535E">
              <w:t>Administrador</w:t>
            </w:r>
          </w:p>
        </w:tc>
      </w:tr>
      <w:tr w:rsidR="0041535E" w:rsidRPr="0041535E" w14:paraId="0B012026" w14:textId="77777777" w:rsidTr="0041535E">
        <w:trPr>
          <w:trHeight w:val="227"/>
          <w:jc w:val="center"/>
        </w:trPr>
        <w:tc>
          <w:tcPr>
            <w:tcW w:w="1977" w:type="dxa"/>
          </w:tcPr>
          <w:p w14:paraId="2ED6A110" w14:textId="77777777" w:rsidR="0041535E" w:rsidRPr="00585EDB" w:rsidRDefault="0041535E" w:rsidP="00670242">
            <w:r w:rsidRPr="00585EDB">
              <w:t>Referencias</w:t>
            </w:r>
          </w:p>
        </w:tc>
        <w:tc>
          <w:tcPr>
            <w:tcW w:w="6845" w:type="dxa"/>
            <w:gridSpan w:val="4"/>
          </w:tcPr>
          <w:p w14:paraId="7AEDAC8A" w14:textId="77777777" w:rsidR="0041535E" w:rsidRPr="0041535E" w:rsidRDefault="0041535E" w:rsidP="00670242">
            <w:pPr>
              <w:pStyle w:val="Prrafodelista"/>
              <w:numPr>
                <w:ilvl w:val="0"/>
                <w:numId w:val="11"/>
              </w:numPr>
            </w:pPr>
            <w:r w:rsidRPr="0041535E">
              <w:t>RF_STKSWE_W_04: Modificar perfil de usuario</w:t>
            </w:r>
          </w:p>
        </w:tc>
      </w:tr>
      <w:tr w:rsidR="0041535E" w:rsidRPr="0041535E" w14:paraId="10E40D99" w14:textId="77777777" w:rsidTr="0041535E">
        <w:trPr>
          <w:trHeight w:val="227"/>
          <w:jc w:val="center"/>
        </w:trPr>
        <w:tc>
          <w:tcPr>
            <w:tcW w:w="1977" w:type="dxa"/>
          </w:tcPr>
          <w:p w14:paraId="453B0894" w14:textId="77777777" w:rsidR="0041535E" w:rsidRPr="00585EDB" w:rsidRDefault="0041535E" w:rsidP="00670242">
            <w:r w:rsidRPr="00585EDB">
              <w:t>Precondiciones</w:t>
            </w:r>
          </w:p>
        </w:tc>
        <w:tc>
          <w:tcPr>
            <w:tcW w:w="6845" w:type="dxa"/>
            <w:gridSpan w:val="4"/>
          </w:tcPr>
          <w:p w14:paraId="04C4E724"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1D64388C" w14:textId="77777777" w:rsidTr="0041535E">
        <w:trPr>
          <w:trHeight w:val="227"/>
          <w:jc w:val="center"/>
        </w:trPr>
        <w:tc>
          <w:tcPr>
            <w:tcW w:w="1977" w:type="dxa"/>
            <w:tcBorders>
              <w:bottom w:val="single" w:sz="6" w:space="0" w:color="auto"/>
            </w:tcBorders>
          </w:tcPr>
          <w:p w14:paraId="17EA5EEE" w14:textId="77777777" w:rsidR="0041535E" w:rsidRPr="00585EDB" w:rsidRDefault="0041535E" w:rsidP="00670242">
            <w:r w:rsidRPr="00585EDB">
              <w:t>Postcondiciones</w:t>
            </w:r>
          </w:p>
        </w:tc>
        <w:tc>
          <w:tcPr>
            <w:tcW w:w="6845" w:type="dxa"/>
            <w:gridSpan w:val="4"/>
            <w:tcBorders>
              <w:bottom w:val="single" w:sz="6" w:space="0" w:color="auto"/>
            </w:tcBorders>
          </w:tcPr>
          <w:p w14:paraId="15489AB8" w14:textId="77777777" w:rsidR="0041535E" w:rsidRPr="0041535E" w:rsidRDefault="0041535E" w:rsidP="00670242">
            <w:pPr>
              <w:pStyle w:val="Prrafodelista"/>
              <w:numPr>
                <w:ilvl w:val="0"/>
                <w:numId w:val="11"/>
              </w:numPr>
            </w:pPr>
            <w:r w:rsidRPr="0041535E">
              <w:t>El sistema debe registrar los cambios del perfil.</w:t>
            </w:r>
          </w:p>
        </w:tc>
      </w:tr>
      <w:tr w:rsidR="0041535E" w:rsidRPr="0041535E" w14:paraId="029D55D0" w14:textId="77777777" w:rsidTr="0041535E">
        <w:trPr>
          <w:trHeight w:val="227"/>
          <w:jc w:val="center"/>
        </w:trPr>
        <w:tc>
          <w:tcPr>
            <w:tcW w:w="1977" w:type="dxa"/>
            <w:tcBorders>
              <w:top w:val="double" w:sz="4" w:space="0" w:color="auto"/>
            </w:tcBorders>
          </w:tcPr>
          <w:p w14:paraId="28DA1313" w14:textId="77777777" w:rsidR="0041535E" w:rsidRPr="00585EDB" w:rsidRDefault="0041535E" w:rsidP="00670242">
            <w:r w:rsidRPr="00585EDB">
              <w:t>Propósito</w:t>
            </w:r>
          </w:p>
        </w:tc>
        <w:tc>
          <w:tcPr>
            <w:tcW w:w="6845" w:type="dxa"/>
            <w:gridSpan w:val="4"/>
            <w:tcBorders>
              <w:top w:val="double" w:sz="4" w:space="0" w:color="auto"/>
            </w:tcBorders>
          </w:tcPr>
          <w:p w14:paraId="511A8CEE" w14:textId="77777777" w:rsidR="0041535E" w:rsidRPr="0041535E" w:rsidRDefault="0041535E" w:rsidP="00670242">
            <w:r w:rsidRPr="0041535E">
              <w:t>El actor podrá modificar un perfil.</w:t>
            </w:r>
          </w:p>
        </w:tc>
      </w:tr>
      <w:tr w:rsidR="0041535E" w:rsidRPr="000F27C5" w14:paraId="602B9932" w14:textId="77777777" w:rsidTr="0041535E">
        <w:trPr>
          <w:trHeight w:val="227"/>
          <w:jc w:val="center"/>
        </w:trPr>
        <w:tc>
          <w:tcPr>
            <w:tcW w:w="1977" w:type="dxa"/>
            <w:vMerge w:val="restart"/>
          </w:tcPr>
          <w:p w14:paraId="68F1CDBF"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1F6F19A5"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04377FB9" w14:textId="77777777" w:rsidR="0041535E" w:rsidRPr="000F27C5" w:rsidRDefault="0041535E" w:rsidP="00670242">
            <w:pPr>
              <w:rPr>
                <w:b/>
              </w:rPr>
            </w:pPr>
            <w:r w:rsidRPr="000F27C5">
              <w:rPr>
                <w:b/>
              </w:rPr>
              <w:t>Sistema</w:t>
            </w:r>
          </w:p>
        </w:tc>
      </w:tr>
      <w:tr w:rsidR="0041535E" w:rsidRPr="0041535E" w14:paraId="29DEDD6F" w14:textId="77777777" w:rsidTr="0041535E">
        <w:trPr>
          <w:trHeight w:val="227"/>
          <w:jc w:val="center"/>
        </w:trPr>
        <w:tc>
          <w:tcPr>
            <w:tcW w:w="1977" w:type="dxa"/>
            <w:vMerge/>
          </w:tcPr>
          <w:p w14:paraId="03A10DD3" w14:textId="77777777" w:rsidR="0041535E" w:rsidRPr="00585EDB" w:rsidRDefault="0041535E" w:rsidP="00670242"/>
        </w:tc>
        <w:tc>
          <w:tcPr>
            <w:tcW w:w="3580" w:type="dxa"/>
            <w:tcBorders>
              <w:bottom w:val="single" w:sz="6" w:space="0" w:color="auto"/>
            </w:tcBorders>
          </w:tcPr>
          <w:p w14:paraId="549C1864" w14:textId="77777777" w:rsidR="0041535E" w:rsidRPr="0041535E" w:rsidRDefault="0041535E" w:rsidP="00670242">
            <w:r w:rsidRPr="0041535E">
              <w:t>1. El caso de uso empieza cuando el actor selecciona la opción modificar un perfil.</w:t>
            </w:r>
          </w:p>
        </w:tc>
        <w:tc>
          <w:tcPr>
            <w:tcW w:w="3265" w:type="dxa"/>
            <w:gridSpan w:val="3"/>
            <w:tcBorders>
              <w:bottom w:val="single" w:sz="6" w:space="0" w:color="auto"/>
            </w:tcBorders>
          </w:tcPr>
          <w:p w14:paraId="03608BC6" w14:textId="77777777" w:rsidR="0041535E" w:rsidRPr="0041535E" w:rsidRDefault="0041535E" w:rsidP="00670242">
            <w:r w:rsidRPr="0041535E">
              <w:t>2. El sistema despliega un formulario con los datos de entrada IEE_06.</w:t>
            </w:r>
          </w:p>
        </w:tc>
      </w:tr>
      <w:tr w:rsidR="0041535E" w:rsidRPr="0041535E" w14:paraId="6598C9CE" w14:textId="77777777" w:rsidTr="0041535E">
        <w:trPr>
          <w:trHeight w:val="227"/>
          <w:jc w:val="center"/>
        </w:trPr>
        <w:tc>
          <w:tcPr>
            <w:tcW w:w="1977" w:type="dxa"/>
            <w:vMerge/>
          </w:tcPr>
          <w:p w14:paraId="65E1AF22" w14:textId="77777777" w:rsidR="0041535E" w:rsidRPr="00585EDB" w:rsidRDefault="0041535E" w:rsidP="00670242"/>
        </w:tc>
        <w:tc>
          <w:tcPr>
            <w:tcW w:w="3580" w:type="dxa"/>
            <w:tcBorders>
              <w:bottom w:val="single" w:sz="6" w:space="0" w:color="auto"/>
            </w:tcBorders>
          </w:tcPr>
          <w:p w14:paraId="1E0893F4" w14:textId="77777777" w:rsidR="0041535E" w:rsidRPr="0041535E" w:rsidRDefault="0041535E" w:rsidP="00670242">
            <w:r w:rsidRPr="0041535E">
              <w:t>3. El actor ingresa los datos solicitados en el formulario.</w:t>
            </w:r>
          </w:p>
        </w:tc>
        <w:tc>
          <w:tcPr>
            <w:tcW w:w="3265" w:type="dxa"/>
            <w:gridSpan w:val="3"/>
            <w:tcBorders>
              <w:bottom w:val="single" w:sz="6" w:space="0" w:color="auto"/>
            </w:tcBorders>
          </w:tcPr>
          <w:p w14:paraId="4A20C0FF" w14:textId="77777777" w:rsidR="0041535E" w:rsidRPr="0041535E" w:rsidRDefault="0041535E" w:rsidP="00670242">
            <w:r w:rsidRPr="0041535E">
              <w:t>4. El sistema verifica que los datos ingresados son correctos.</w:t>
            </w:r>
          </w:p>
        </w:tc>
      </w:tr>
      <w:tr w:rsidR="0041535E" w:rsidRPr="0041535E" w14:paraId="7C4CB875" w14:textId="77777777" w:rsidTr="0041535E">
        <w:trPr>
          <w:trHeight w:val="227"/>
          <w:jc w:val="center"/>
        </w:trPr>
        <w:tc>
          <w:tcPr>
            <w:tcW w:w="1977" w:type="dxa"/>
            <w:vMerge/>
            <w:tcBorders>
              <w:bottom w:val="single" w:sz="6" w:space="0" w:color="auto"/>
            </w:tcBorders>
          </w:tcPr>
          <w:p w14:paraId="3182D581" w14:textId="77777777" w:rsidR="0041535E" w:rsidRPr="00585EDB" w:rsidRDefault="0041535E" w:rsidP="00670242"/>
        </w:tc>
        <w:tc>
          <w:tcPr>
            <w:tcW w:w="3580" w:type="dxa"/>
            <w:tcBorders>
              <w:bottom w:val="single" w:sz="6" w:space="0" w:color="auto"/>
            </w:tcBorders>
          </w:tcPr>
          <w:p w14:paraId="03457E66" w14:textId="77777777" w:rsidR="0041535E" w:rsidRPr="0041535E" w:rsidRDefault="0041535E" w:rsidP="00670242"/>
        </w:tc>
        <w:tc>
          <w:tcPr>
            <w:tcW w:w="3265" w:type="dxa"/>
            <w:gridSpan w:val="3"/>
            <w:tcBorders>
              <w:bottom w:val="single" w:sz="6" w:space="0" w:color="auto"/>
            </w:tcBorders>
          </w:tcPr>
          <w:p w14:paraId="1C0EBBF0" w14:textId="77777777" w:rsidR="0041535E" w:rsidRPr="0041535E" w:rsidRDefault="0041535E" w:rsidP="00670242">
            <w:r w:rsidRPr="0041535E">
              <w:t>5. El sistema registra los cambios y notifica la opresión se realizó correctamente.</w:t>
            </w:r>
          </w:p>
        </w:tc>
      </w:tr>
      <w:tr w:rsidR="0041535E" w:rsidRPr="0041535E" w14:paraId="7FAF1B64" w14:textId="77777777" w:rsidTr="0041535E">
        <w:trPr>
          <w:trHeight w:val="227"/>
          <w:jc w:val="center"/>
        </w:trPr>
        <w:tc>
          <w:tcPr>
            <w:tcW w:w="1977" w:type="dxa"/>
            <w:tcBorders>
              <w:bottom w:val="single" w:sz="6" w:space="0" w:color="auto"/>
            </w:tcBorders>
          </w:tcPr>
          <w:p w14:paraId="264D6248" w14:textId="77777777" w:rsidR="0041535E" w:rsidRPr="00585EDB" w:rsidRDefault="0041535E" w:rsidP="00670242"/>
        </w:tc>
        <w:tc>
          <w:tcPr>
            <w:tcW w:w="3580" w:type="dxa"/>
            <w:tcBorders>
              <w:bottom w:val="single" w:sz="6" w:space="0" w:color="auto"/>
            </w:tcBorders>
          </w:tcPr>
          <w:p w14:paraId="01C02EB7" w14:textId="77777777" w:rsidR="0041535E" w:rsidRPr="0041535E" w:rsidRDefault="0041535E" w:rsidP="00670242"/>
        </w:tc>
        <w:tc>
          <w:tcPr>
            <w:tcW w:w="3265" w:type="dxa"/>
            <w:gridSpan w:val="3"/>
            <w:tcBorders>
              <w:bottom w:val="single" w:sz="6" w:space="0" w:color="auto"/>
            </w:tcBorders>
          </w:tcPr>
          <w:p w14:paraId="44CCCBB1" w14:textId="7286D341" w:rsidR="0041535E" w:rsidRPr="0041535E" w:rsidRDefault="0041535E" w:rsidP="00661B5A">
            <w:r w:rsidRPr="0041535E">
              <w:t xml:space="preserve">6. El sistema </w:t>
            </w:r>
            <w:r w:rsidR="00661B5A">
              <w:t>despliega</w:t>
            </w:r>
            <w:r w:rsidRPr="0041535E">
              <w:t xml:space="preserve"> el evento modificado (ver </w:t>
            </w:r>
            <w:r w:rsidR="000F27C5">
              <w:t>CUSWPW</w:t>
            </w:r>
            <w:r w:rsidRPr="0041535E">
              <w:t>_02)</w:t>
            </w:r>
          </w:p>
        </w:tc>
      </w:tr>
      <w:tr w:rsidR="0041535E" w:rsidRPr="000F27C5" w14:paraId="41B79EA6" w14:textId="77777777" w:rsidTr="0041535E">
        <w:trPr>
          <w:trHeight w:val="103"/>
          <w:jc w:val="center"/>
        </w:trPr>
        <w:tc>
          <w:tcPr>
            <w:tcW w:w="1977" w:type="dxa"/>
            <w:tcBorders>
              <w:bottom w:val="single" w:sz="4" w:space="0" w:color="auto"/>
            </w:tcBorders>
          </w:tcPr>
          <w:p w14:paraId="7BBAD737"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49DF5DFA" w14:textId="77777777" w:rsidR="0041535E" w:rsidRPr="000F27C5" w:rsidRDefault="0041535E" w:rsidP="00670242">
            <w:pPr>
              <w:rPr>
                <w:b/>
              </w:rPr>
            </w:pPr>
            <w:r w:rsidRPr="000F27C5">
              <w:rPr>
                <w:b/>
              </w:rPr>
              <w:t>Administrador</w:t>
            </w:r>
          </w:p>
        </w:tc>
        <w:tc>
          <w:tcPr>
            <w:tcW w:w="3265" w:type="dxa"/>
            <w:gridSpan w:val="3"/>
            <w:tcBorders>
              <w:bottom w:val="single" w:sz="4" w:space="0" w:color="auto"/>
            </w:tcBorders>
          </w:tcPr>
          <w:p w14:paraId="1925298C" w14:textId="77777777" w:rsidR="0041535E" w:rsidRPr="000F27C5" w:rsidRDefault="0041535E" w:rsidP="00670242">
            <w:pPr>
              <w:rPr>
                <w:b/>
              </w:rPr>
            </w:pPr>
            <w:r w:rsidRPr="000F27C5">
              <w:rPr>
                <w:b/>
              </w:rPr>
              <w:t>Sistema</w:t>
            </w:r>
          </w:p>
        </w:tc>
      </w:tr>
      <w:tr w:rsidR="0041535E" w:rsidRPr="0041535E" w14:paraId="3347FAA5" w14:textId="77777777" w:rsidTr="0041535E">
        <w:trPr>
          <w:trHeight w:val="103"/>
          <w:jc w:val="center"/>
        </w:trPr>
        <w:tc>
          <w:tcPr>
            <w:tcW w:w="1977" w:type="dxa"/>
            <w:tcBorders>
              <w:top w:val="single" w:sz="4" w:space="0" w:color="auto"/>
              <w:bottom w:val="double" w:sz="4" w:space="0" w:color="auto"/>
            </w:tcBorders>
          </w:tcPr>
          <w:p w14:paraId="3C4E2863" w14:textId="77777777" w:rsidR="0041535E" w:rsidRPr="00585EDB" w:rsidRDefault="0041535E" w:rsidP="00670242"/>
        </w:tc>
        <w:tc>
          <w:tcPr>
            <w:tcW w:w="3580" w:type="dxa"/>
            <w:tcBorders>
              <w:top w:val="single" w:sz="4" w:space="0" w:color="auto"/>
              <w:bottom w:val="double" w:sz="4" w:space="0" w:color="auto"/>
            </w:tcBorders>
          </w:tcPr>
          <w:p w14:paraId="1D702EE4" w14:textId="77777777" w:rsidR="0041535E" w:rsidRPr="0041535E" w:rsidRDefault="0041535E" w:rsidP="00670242"/>
        </w:tc>
        <w:tc>
          <w:tcPr>
            <w:tcW w:w="3265" w:type="dxa"/>
            <w:gridSpan w:val="3"/>
            <w:tcBorders>
              <w:top w:val="single" w:sz="4" w:space="0" w:color="auto"/>
              <w:bottom w:val="double" w:sz="4" w:space="0" w:color="auto"/>
            </w:tcBorders>
          </w:tcPr>
          <w:p w14:paraId="73C39AE5" w14:textId="38F2B823" w:rsidR="0041535E" w:rsidRPr="0041535E" w:rsidRDefault="0041535E" w:rsidP="00670242">
            <w:r w:rsidRPr="0041535E">
              <w:t>5.a</w:t>
            </w:r>
            <w:r w:rsidR="000F6C67">
              <w:t>.</w:t>
            </w:r>
            <w:r w:rsidRPr="0041535E">
              <w:t xml:space="preserve"> El sistema notifica que los datos ingresados son incorrectos, y solicita que sean ingresados nuevamente.</w:t>
            </w:r>
          </w:p>
          <w:p w14:paraId="321A3AA1" w14:textId="71701B68" w:rsidR="0041535E" w:rsidRPr="0041535E" w:rsidRDefault="00D324A5" w:rsidP="00670242">
            <w:r>
              <w:t>6</w:t>
            </w:r>
            <w:r w:rsidR="0041535E" w:rsidRPr="0041535E">
              <w:t>.b</w:t>
            </w:r>
            <w:r w:rsidR="000F6C67">
              <w:t>.</w:t>
            </w:r>
            <w:r w:rsidR="0041535E" w:rsidRPr="0041535E">
              <w:t xml:space="preserve"> Vuelve al paso 2.</w:t>
            </w:r>
          </w:p>
        </w:tc>
      </w:tr>
    </w:tbl>
    <w:p w14:paraId="6B6762B5" w14:textId="7C6B4587" w:rsidR="0041535E" w:rsidRPr="0041535E" w:rsidRDefault="00601001" w:rsidP="00601001">
      <w:pPr>
        <w:pStyle w:val="Cita"/>
      </w:pPr>
      <w:r>
        <w:t>Tabla N°27: Especificación de casos de uso de la página web</w:t>
      </w:r>
    </w:p>
    <w:p w14:paraId="2F192977" w14:textId="3F18B13B" w:rsidR="0041535E" w:rsidRPr="0041535E" w:rsidRDefault="0041535E" w:rsidP="00E03A94">
      <w:pPr>
        <w:pStyle w:val="Ttulo5"/>
      </w:pPr>
      <w:bookmarkStart w:id="239" w:name="_Toc484123349"/>
      <w:bookmarkStart w:id="240" w:name="_Toc485332390"/>
      <w:r w:rsidRPr="0041535E">
        <w:lastRenderedPageBreak/>
        <w:t>6.1.</w:t>
      </w:r>
      <w:r w:rsidR="00E03A94">
        <w:t>2.</w:t>
      </w:r>
      <w:r w:rsidRPr="0041535E">
        <w:t>3.16 Caso de uso: Ver actividades de un Usuario</w:t>
      </w:r>
      <w:bookmarkEnd w:id="239"/>
      <w:bookmarkEnd w:id="24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758A73D" w14:textId="77777777" w:rsidTr="0041535E">
        <w:trPr>
          <w:trHeight w:val="227"/>
          <w:jc w:val="center"/>
        </w:trPr>
        <w:tc>
          <w:tcPr>
            <w:tcW w:w="1977" w:type="dxa"/>
          </w:tcPr>
          <w:p w14:paraId="73588023" w14:textId="77777777" w:rsidR="0041535E" w:rsidRPr="000F27C5" w:rsidRDefault="0041535E" w:rsidP="00670242">
            <w:pPr>
              <w:rPr>
                <w:b/>
              </w:rPr>
            </w:pPr>
            <w:r w:rsidRPr="000F27C5">
              <w:rPr>
                <w:b/>
              </w:rPr>
              <w:t>Nombre</w:t>
            </w:r>
          </w:p>
        </w:tc>
        <w:tc>
          <w:tcPr>
            <w:tcW w:w="4011" w:type="dxa"/>
            <w:gridSpan w:val="2"/>
          </w:tcPr>
          <w:p w14:paraId="2538AA9D" w14:textId="77777777" w:rsidR="0041535E" w:rsidRPr="000F27C5" w:rsidRDefault="0041535E" w:rsidP="00670242">
            <w:pPr>
              <w:rPr>
                <w:b/>
              </w:rPr>
            </w:pPr>
            <w:r w:rsidRPr="000F27C5">
              <w:rPr>
                <w:b/>
              </w:rPr>
              <w:t>Ver actividades de un Usuario</w:t>
            </w:r>
          </w:p>
        </w:tc>
        <w:tc>
          <w:tcPr>
            <w:tcW w:w="824" w:type="dxa"/>
          </w:tcPr>
          <w:p w14:paraId="09F61218" w14:textId="77777777" w:rsidR="0041535E" w:rsidRPr="000F27C5" w:rsidRDefault="0041535E" w:rsidP="00670242">
            <w:pPr>
              <w:rPr>
                <w:b/>
              </w:rPr>
            </w:pPr>
            <w:r w:rsidRPr="000F27C5">
              <w:rPr>
                <w:b/>
              </w:rPr>
              <w:t>ID</w:t>
            </w:r>
          </w:p>
        </w:tc>
        <w:tc>
          <w:tcPr>
            <w:tcW w:w="2010" w:type="dxa"/>
          </w:tcPr>
          <w:p w14:paraId="4020DA04" w14:textId="31510371" w:rsidR="0041535E" w:rsidRPr="000F27C5" w:rsidRDefault="000F27C5" w:rsidP="00670242">
            <w:pPr>
              <w:rPr>
                <w:b/>
              </w:rPr>
            </w:pPr>
            <w:r>
              <w:rPr>
                <w:b/>
              </w:rPr>
              <w:t>CUSWPW</w:t>
            </w:r>
            <w:r w:rsidR="0041535E" w:rsidRPr="000F27C5">
              <w:rPr>
                <w:b/>
              </w:rPr>
              <w:t>_16</w:t>
            </w:r>
          </w:p>
        </w:tc>
      </w:tr>
      <w:tr w:rsidR="0041535E" w:rsidRPr="0041535E" w14:paraId="129C3357" w14:textId="77777777" w:rsidTr="0041535E">
        <w:trPr>
          <w:trHeight w:val="227"/>
          <w:jc w:val="center"/>
        </w:trPr>
        <w:tc>
          <w:tcPr>
            <w:tcW w:w="1977" w:type="dxa"/>
          </w:tcPr>
          <w:p w14:paraId="2F14BC8F" w14:textId="77777777" w:rsidR="0041535E" w:rsidRPr="00585EDB" w:rsidRDefault="0041535E" w:rsidP="00670242">
            <w:r w:rsidRPr="00585EDB">
              <w:t>Actores</w:t>
            </w:r>
          </w:p>
        </w:tc>
        <w:tc>
          <w:tcPr>
            <w:tcW w:w="6845" w:type="dxa"/>
            <w:gridSpan w:val="4"/>
          </w:tcPr>
          <w:p w14:paraId="499274EB" w14:textId="77777777" w:rsidR="0041535E" w:rsidRPr="0041535E" w:rsidRDefault="0041535E" w:rsidP="00670242">
            <w:pPr>
              <w:pStyle w:val="Prrafodelista"/>
              <w:numPr>
                <w:ilvl w:val="0"/>
                <w:numId w:val="12"/>
              </w:numPr>
            </w:pPr>
            <w:r w:rsidRPr="0041535E">
              <w:t>Administrador</w:t>
            </w:r>
          </w:p>
        </w:tc>
      </w:tr>
      <w:tr w:rsidR="0041535E" w:rsidRPr="0041535E" w14:paraId="4DDAA096" w14:textId="77777777" w:rsidTr="0041535E">
        <w:trPr>
          <w:trHeight w:val="227"/>
          <w:jc w:val="center"/>
        </w:trPr>
        <w:tc>
          <w:tcPr>
            <w:tcW w:w="1977" w:type="dxa"/>
          </w:tcPr>
          <w:p w14:paraId="0D6A4D87" w14:textId="77777777" w:rsidR="0041535E" w:rsidRPr="00585EDB" w:rsidRDefault="0041535E" w:rsidP="00670242">
            <w:r w:rsidRPr="00585EDB">
              <w:t>Referencias</w:t>
            </w:r>
          </w:p>
        </w:tc>
        <w:tc>
          <w:tcPr>
            <w:tcW w:w="6845" w:type="dxa"/>
            <w:gridSpan w:val="4"/>
          </w:tcPr>
          <w:p w14:paraId="422CDB02" w14:textId="77777777" w:rsidR="0041535E" w:rsidRPr="0041535E" w:rsidRDefault="0041535E" w:rsidP="00670242">
            <w:pPr>
              <w:pStyle w:val="Prrafodelista"/>
              <w:numPr>
                <w:ilvl w:val="0"/>
                <w:numId w:val="11"/>
              </w:numPr>
            </w:pPr>
            <w:r w:rsidRPr="0041535E">
              <w:t>RF_STKSWE_W_15: Ver actividades de un usuario</w:t>
            </w:r>
          </w:p>
        </w:tc>
      </w:tr>
      <w:tr w:rsidR="0041535E" w:rsidRPr="0041535E" w14:paraId="105756A9" w14:textId="77777777" w:rsidTr="0041535E">
        <w:trPr>
          <w:trHeight w:val="227"/>
          <w:jc w:val="center"/>
        </w:trPr>
        <w:tc>
          <w:tcPr>
            <w:tcW w:w="1977" w:type="dxa"/>
          </w:tcPr>
          <w:p w14:paraId="574F718F" w14:textId="77777777" w:rsidR="0041535E" w:rsidRPr="00585EDB" w:rsidRDefault="0041535E" w:rsidP="00670242">
            <w:r w:rsidRPr="00585EDB">
              <w:t>Precondiciones</w:t>
            </w:r>
          </w:p>
        </w:tc>
        <w:tc>
          <w:tcPr>
            <w:tcW w:w="6845" w:type="dxa"/>
            <w:gridSpan w:val="4"/>
          </w:tcPr>
          <w:p w14:paraId="1DC45757"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3B576829" w14:textId="77777777" w:rsidTr="0041535E">
        <w:trPr>
          <w:trHeight w:val="227"/>
          <w:jc w:val="center"/>
        </w:trPr>
        <w:tc>
          <w:tcPr>
            <w:tcW w:w="1977" w:type="dxa"/>
            <w:tcBorders>
              <w:bottom w:val="single" w:sz="6" w:space="0" w:color="auto"/>
            </w:tcBorders>
          </w:tcPr>
          <w:p w14:paraId="01A451C3" w14:textId="77777777" w:rsidR="0041535E" w:rsidRPr="00585EDB" w:rsidRDefault="0041535E" w:rsidP="00670242">
            <w:r w:rsidRPr="00585EDB">
              <w:t>Postcondiciones</w:t>
            </w:r>
          </w:p>
        </w:tc>
        <w:tc>
          <w:tcPr>
            <w:tcW w:w="6845" w:type="dxa"/>
            <w:gridSpan w:val="4"/>
            <w:tcBorders>
              <w:bottom w:val="single" w:sz="6" w:space="0" w:color="auto"/>
            </w:tcBorders>
          </w:tcPr>
          <w:p w14:paraId="17E15A71" w14:textId="77777777" w:rsidR="0041535E" w:rsidRPr="0041535E" w:rsidRDefault="0041535E" w:rsidP="00670242">
            <w:pPr>
              <w:pStyle w:val="Prrafodelista"/>
              <w:numPr>
                <w:ilvl w:val="0"/>
                <w:numId w:val="11"/>
              </w:numPr>
            </w:pPr>
            <w:r w:rsidRPr="0041535E">
              <w:t>No hay postcondiciones.</w:t>
            </w:r>
          </w:p>
        </w:tc>
      </w:tr>
      <w:tr w:rsidR="0041535E" w:rsidRPr="0041535E" w14:paraId="37817DA5" w14:textId="77777777" w:rsidTr="0041535E">
        <w:trPr>
          <w:trHeight w:val="227"/>
          <w:jc w:val="center"/>
        </w:trPr>
        <w:tc>
          <w:tcPr>
            <w:tcW w:w="1977" w:type="dxa"/>
            <w:tcBorders>
              <w:top w:val="double" w:sz="4" w:space="0" w:color="auto"/>
            </w:tcBorders>
          </w:tcPr>
          <w:p w14:paraId="2343BA56" w14:textId="77777777" w:rsidR="0041535E" w:rsidRPr="00585EDB" w:rsidRDefault="0041535E" w:rsidP="00670242">
            <w:r w:rsidRPr="00585EDB">
              <w:t>Propósito</w:t>
            </w:r>
          </w:p>
        </w:tc>
        <w:tc>
          <w:tcPr>
            <w:tcW w:w="6845" w:type="dxa"/>
            <w:gridSpan w:val="4"/>
            <w:tcBorders>
              <w:top w:val="double" w:sz="4" w:space="0" w:color="auto"/>
            </w:tcBorders>
          </w:tcPr>
          <w:p w14:paraId="78503155" w14:textId="77777777" w:rsidR="0041535E" w:rsidRPr="0041535E" w:rsidRDefault="0041535E" w:rsidP="00670242">
            <w:r w:rsidRPr="0041535E">
              <w:t>El actor podrá ver la actividad de un usuario.</w:t>
            </w:r>
          </w:p>
        </w:tc>
      </w:tr>
      <w:tr w:rsidR="0041535E" w:rsidRPr="000F27C5" w14:paraId="0BC525DF" w14:textId="77777777" w:rsidTr="0041535E">
        <w:trPr>
          <w:trHeight w:val="227"/>
          <w:jc w:val="center"/>
        </w:trPr>
        <w:tc>
          <w:tcPr>
            <w:tcW w:w="1977" w:type="dxa"/>
            <w:vMerge w:val="restart"/>
          </w:tcPr>
          <w:p w14:paraId="7DBDEED7"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7A80AE61"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35AEBE3E" w14:textId="77777777" w:rsidR="0041535E" w:rsidRPr="000F27C5" w:rsidRDefault="0041535E" w:rsidP="00670242">
            <w:pPr>
              <w:rPr>
                <w:b/>
              </w:rPr>
            </w:pPr>
            <w:r w:rsidRPr="000F27C5">
              <w:rPr>
                <w:b/>
              </w:rPr>
              <w:t>Sistema</w:t>
            </w:r>
          </w:p>
        </w:tc>
      </w:tr>
      <w:tr w:rsidR="0041535E" w:rsidRPr="0041535E" w14:paraId="34C4D57C" w14:textId="77777777" w:rsidTr="0041535E">
        <w:trPr>
          <w:trHeight w:val="227"/>
          <w:jc w:val="center"/>
        </w:trPr>
        <w:tc>
          <w:tcPr>
            <w:tcW w:w="1977" w:type="dxa"/>
            <w:vMerge/>
          </w:tcPr>
          <w:p w14:paraId="254A8B38" w14:textId="77777777" w:rsidR="0041535E" w:rsidRPr="00585EDB" w:rsidRDefault="0041535E" w:rsidP="00670242"/>
        </w:tc>
        <w:tc>
          <w:tcPr>
            <w:tcW w:w="3580" w:type="dxa"/>
            <w:tcBorders>
              <w:bottom w:val="single" w:sz="6" w:space="0" w:color="auto"/>
            </w:tcBorders>
          </w:tcPr>
          <w:p w14:paraId="37CBA774" w14:textId="77777777" w:rsidR="0041535E" w:rsidRPr="0041535E" w:rsidRDefault="0041535E" w:rsidP="00670242">
            <w:r w:rsidRPr="0041535E">
              <w:t>1. El caso de uso empieza cuando el actor selecciona la opción para ver la actividad de un usuario.</w:t>
            </w:r>
          </w:p>
        </w:tc>
        <w:tc>
          <w:tcPr>
            <w:tcW w:w="3265" w:type="dxa"/>
            <w:gridSpan w:val="3"/>
            <w:tcBorders>
              <w:bottom w:val="single" w:sz="6" w:space="0" w:color="auto"/>
            </w:tcBorders>
          </w:tcPr>
          <w:p w14:paraId="1AE3EB41" w14:textId="77777777" w:rsidR="0041535E" w:rsidRPr="0041535E" w:rsidRDefault="0041535E" w:rsidP="00670242">
            <w:r w:rsidRPr="0041535E">
              <w:t>2. El sistema entrega lista de actividades, en la que se muestran los datos de salida IES_08 para cada actividad del usuario.</w:t>
            </w:r>
          </w:p>
        </w:tc>
      </w:tr>
      <w:tr w:rsidR="0041535E" w:rsidRPr="000F27C5" w14:paraId="785AE4E9" w14:textId="77777777" w:rsidTr="0041535E">
        <w:trPr>
          <w:trHeight w:val="103"/>
          <w:jc w:val="center"/>
        </w:trPr>
        <w:tc>
          <w:tcPr>
            <w:tcW w:w="1977" w:type="dxa"/>
            <w:tcBorders>
              <w:bottom w:val="single" w:sz="4" w:space="0" w:color="auto"/>
            </w:tcBorders>
          </w:tcPr>
          <w:p w14:paraId="7E3ECAB6" w14:textId="77777777" w:rsidR="0041535E" w:rsidRPr="000F27C5" w:rsidRDefault="0041535E" w:rsidP="00670242">
            <w:pPr>
              <w:rPr>
                <w:b/>
              </w:rPr>
            </w:pPr>
            <w:r w:rsidRPr="000F27C5">
              <w:rPr>
                <w:b/>
              </w:rPr>
              <w:t>Flujos Alternos</w:t>
            </w:r>
          </w:p>
        </w:tc>
        <w:tc>
          <w:tcPr>
            <w:tcW w:w="3580" w:type="dxa"/>
            <w:tcBorders>
              <w:bottom w:val="single" w:sz="4" w:space="0" w:color="auto"/>
            </w:tcBorders>
          </w:tcPr>
          <w:p w14:paraId="49F3B20F" w14:textId="77777777" w:rsidR="0041535E" w:rsidRPr="000F27C5" w:rsidRDefault="0041535E" w:rsidP="00670242">
            <w:pPr>
              <w:rPr>
                <w:b/>
              </w:rPr>
            </w:pPr>
            <w:r w:rsidRPr="000F27C5">
              <w:rPr>
                <w:b/>
              </w:rPr>
              <w:t>Administrador</w:t>
            </w:r>
          </w:p>
        </w:tc>
        <w:tc>
          <w:tcPr>
            <w:tcW w:w="3265" w:type="dxa"/>
            <w:gridSpan w:val="3"/>
            <w:tcBorders>
              <w:bottom w:val="single" w:sz="4" w:space="0" w:color="auto"/>
            </w:tcBorders>
          </w:tcPr>
          <w:p w14:paraId="2502D2BA" w14:textId="77777777" w:rsidR="0041535E" w:rsidRPr="000F27C5" w:rsidRDefault="0041535E" w:rsidP="00670242">
            <w:pPr>
              <w:rPr>
                <w:b/>
              </w:rPr>
            </w:pPr>
            <w:r w:rsidRPr="000F27C5">
              <w:rPr>
                <w:b/>
              </w:rPr>
              <w:t>Sistema</w:t>
            </w:r>
          </w:p>
        </w:tc>
      </w:tr>
      <w:tr w:rsidR="0041535E" w:rsidRPr="0041535E" w14:paraId="03352A7F" w14:textId="77777777" w:rsidTr="0041535E">
        <w:trPr>
          <w:trHeight w:val="103"/>
          <w:jc w:val="center"/>
        </w:trPr>
        <w:tc>
          <w:tcPr>
            <w:tcW w:w="1977" w:type="dxa"/>
            <w:tcBorders>
              <w:top w:val="single" w:sz="4" w:space="0" w:color="auto"/>
              <w:bottom w:val="double" w:sz="4" w:space="0" w:color="auto"/>
            </w:tcBorders>
          </w:tcPr>
          <w:p w14:paraId="520CB974" w14:textId="77777777" w:rsidR="0041535E" w:rsidRPr="00585EDB" w:rsidRDefault="0041535E" w:rsidP="00670242"/>
        </w:tc>
        <w:tc>
          <w:tcPr>
            <w:tcW w:w="3580" w:type="dxa"/>
            <w:tcBorders>
              <w:top w:val="single" w:sz="4" w:space="0" w:color="auto"/>
              <w:bottom w:val="double" w:sz="4" w:space="0" w:color="auto"/>
            </w:tcBorders>
          </w:tcPr>
          <w:p w14:paraId="4D3365E4" w14:textId="77777777" w:rsidR="0041535E" w:rsidRPr="0041535E" w:rsidRDefault="0041535E" w:rsidP="00670242"/>
        </w:tc>
        <w:tc>
          <w:tcPr>
            <w:tcW w:w="3265" w:type="dxa"/>
            <w:gridSpan w:val="3"/>
            <w:tcBorders>
              <w:top w:val="single" w:sz="4" w:space="0" w:color="auto"/>
              <w:bottom w:val="double" w:sz="4" w:space="0" w:color="auto"/>
            </w:tcBorders>
          </w:tcPr>
          <w:p w14:paraId="47D8B1FF" w14:textId="77777777" w:rsidR="0041535E" w:rsidRPr="0041535E" w:rsidRDefault="0041535E" w:rsidP="00670242">
            <w:r w:rsidRPr="0041535E">
              <w:t>5.a. El sistema notifica al actor que el usuario no tiene actividades realizadas.</w:t>
            </w:r>
          </w:p>
          <w:p w14:paraId="5F315921" w14:textId="77777777" w:rsidR="0041535E" w:rsidRPr="0041535E" w:rsidRDefault="0041535E" w:rsidP="00670242"/>
        </w:tc>
      </w:tr>
    </w:tbl>
    <w:p w14:paraId="44AF8EC0" w14:textId="50642436" w:rsidR="00057BCE" w:rsidRDefault="00601001" w:rsidP="00601001">
      <w:pPr>
        <w:pStyle w:val="Cita"/>
      </w:pPr>
      <w:r>
        <w:t>Tabla N°</w:t>
      </w:r>
      <w:r w:rsidR="00543C73">
        <w:t>28</w:t>
      </w:r>
      <w:r>
        <w:t>: Especificación de casos de uso de la página web</w:t>
      </w:r>
      <w:r w:rsidR="00057BCE">
        <w:br w:type="page"/>
      </w:r>
    </w:p>
    <w:p w14:paraId="100D00E7" w14:textId="04044358" w:rsidR="0041535E" w:rsidRPr="0041535E" w:rsidRDefault="0041535E" w:rsidP="00E03A94">
      <w:pPr>
        <w:pStyle w:val="Ttulo5"/>
      </w:pPr>
      <w:bookmarkStart w:id="241" w:name="_Toc484123350"/>
      <w:bookmarkStart w:id="242" w:name="_Toc485332391"/>
      <w:r w:rsidRPr="0041535E">
        <w:lastRenderedPageBreak/>
        <w:t>6.1.</w:t>
      </w:r>
      <w:r w:rsidR="00E03A94">
        <w:t>2.</w:t>
      </w:r>
      <w:r w:rsidRPr="0041535E">
        <w:t>3.17 Caso de uso: Ver Promedio de Actividades Realizadas</w:t>
      </w:r>
      <w:bookmarkEnd w:id="241"/>
      <w:bookmarkEnd w:id="24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754D51F2" w14:textId="77777777" w:rsidTr="0041535E">
        <w:trPr>
          <w:trHeight w:val="227"/>
          <w:jc w:val="center"/>
        </w:trPr>
        <w:tc>
          <w:tcPr>
            <w:tcW w:w="1977" w:type="dxa"/>
          </w:tcPr>
          <w:p w14:paraId="5DE866AC" w14:textId="77777777" w:rsidR="0041535E" w:rsidRPr="000F27C5" w:rsidRDefault="0041535E" w:rsidP="00670242">
            <w:pPr>
              <w:rPr>
                <w:b/>
              </w:rPr>
            </w:pPr>
            <w:r w:rsidRPr="000F27C5">
              <w:rPr>
                <w:b/>
              </w:rPr>
              <w:t>Nombre</w:t>
            </w:r>
          </w:p>
        </w:tc>
        <w:tc>
          <w:tcPr>
            <w:tcW w:w="4011" w:type="dxa"/>
            <w:gridSpan w:val="2"/>
          </w:tcPr>
          <w:p w14:paraId="37B7BCA3" w14:textId="77777777" w:rsidR="0041535E" w:rsidRPr="000F27C5" w:rsidRDefault="0041535E" w:rsidP="00670242">
            <w:pPr>
              <w:rPr>
                <w:b/>
              </w:rPr>
            </w:pPr>
            <w:r w:rsidRPr="000F27C5">
              <w:rPr>
                <w:b/>
              </w:rPr>
              <w:t>Ver Promedio de Actividades Realizadas</w:t>
            </w:r>
          </w:p>
        </w:tc>
        <w:tc>
          <w:tcPr>
            <w:tcW w:w="824" w:type="dxa"/>
          </w:tcPr>
          <w:p w14:paraId="1ECC7F20" w14:textId="77777777" w:rsidR="0041535E" w:rsidRPr="000F27C5" w:rsidRDefault="0041535E" w:rsidP="00670242">
            <w:pPr>
              <w:rPr>
                <w:b/>
              </w:rPr>
            </w:pPr>
            <w:r w:rsidRPr="000F27C5">
              <w:rPr>
                <w:b/>
              </w:rPr>
              <w:t>ID</w:t>
            </w:r>
          </w:p>
        </w:tc>
        <w:tc>
          <w:tcPr>
            <w:tcW w:w="2010" w:type="dxa"/>
          </w:tcPr>
          <w:p w14:paraId="2635B429" w14:textId="221646F2" w:rsidR="0041535E" w:rsidRPr="000F27C5" w:rsidRDefault="000F27C5" w:rsidP="00670242">
            <w:pPr>
              <w:rPr>
                <w:b/>
              </w:rPr>
            </w:pPr>
            <w:r>
              <w:rPr>
                <w:b/>
              </w:rPr>
              <w:t>CUSWPW</w:t>
            </w:r>
            <w:r w:rsidR="0041535E" w:rsidRPr="000F27C5">
              <w:rPr>
                <w:b/>
              </w:rPr>
              <w:t>_17</w:t>
            </w:r>
          </w:p>
        </w:tc>
      </w:tr>
      <w:tr w:rsidR="0041535E" w:rsidRPr="0041535E" w14:paraId="64069B98" w14:textId="77777777" w:rsidTr="0041535E">
        <w:trPr>
          <w:trHeight w:val="227"/>
          <w:jc w:val="center"/>
        </w:trPr>
        <w:tc>
          <w:tcPr>
            <w:tcW w:w="1977" w:type="dxa"/>
          </w:tcPr>
          <w:p w14:paraId="324DB4F0" w14:textId="77777777" w:rsidR="0041535E" w:rsidRPr="00585EDB" w:rsidRDefault="0041535E" w:rsidP="00670242">
            <w:r w:rsidRPr="00585EDB">
              <w:t>Actores</w:t>
            </w:r>
          </w:p>
        </w:tc>
        <w:tc>
          <w:tcPr>
            <w:tcW w:w="6845" w:type="dxa"/>
            <w:gridSpan w:val="4"/>
          </w:tcPr>
          <w:p w14:paraId="6A23371F" w14:textId="77777777" w:rsidR="0041535E" w:rsidRPr="0041535E" w:rsidRDefault="0041535E" w:rsidP="00670242">
            <w:pPr>
              <w:pStyle w:val="Prrafodelista"/>
              <w:numPr>
                <w:ilvl w:val="0"/>
                <w:numId w:val="12"/>
              </w:numPr>
            </w:pPr>
            <w:r w:rsidRPr="0041535E">
              <w:t>Administrador</w:t>
            </w:r>
          </w:p>
        </w:tc>
      </w:tr>
      <w:tr w:rsidR="0041535E" w:rsidRPr="0041535E" w14:paraId="775FF8BE" w14:textId="77777777" w:rsidTr="0041535E">
        <w:trPr>
          <w:trHeight w:val="227"/>
          <w:jc w:val="center"/>
        </w:trPr>
        <w:tc>
          <w:tcPr>
            <w:tcW w:w="1977" w:type="dxa"/>
          </w:tcPr>
          <w:p w14:paraId="6C8BEF4E" w14:textId="77777777" w:rsidR="0041535E" w:rsidRPr="00585EDB" w:rsidRDefault="0041535E" w:rsidP="00670242">
            <w:r w:rsidRPr="00585EDB">
              <w:t>Referencias</w:t>
            </w:r>
          </w:p>
        </w:tc>
        <w:tc>
          <w:tcPr>
            <w:tcW w:w="6845" w:type="dxa"/>
            <w:gridSpan w:val="4"/>
          </w:tcPr>
          <w:p w14:paraId="4F68826A" w14:textId="77777777" w:rsidR="0041535E" w:rsidRPr="0041535E" w:rsidRDefault="0041535E" w:rsidP="00670242">
            <w:pPr>
              <w:pStyle w:val="Prrafodelista"/>
              <w:numPr>
                <w:ilvl w:val="0"/>
                <w:numId w:val="11"/>
              </w:numPr>
            </w:pPr>
            <w:r w:rsidRPr="0041535E">
              <w:t>RF_STKSWE_W_16: Ver promedio de actividades realizadas</w:t>
            </w:r>
          </w:p>
        </w:tc>
      </w:tr>
      <w:tr w:rsidR="0041535E" w:rsidRPr="0041535E" w14:paraId="446D5991" w14:textId="77777777" w:rsidTr="0041535E">
        <w:trPr>
          <w:trHeight w:val="227"/>
          <w:jc w:val="center"/>
        </w:trPr>
        <w:tc>
          <w:tcPr>
            <w:tcW w:w="1977" w:type="dxa"/>
          </w:tcPr>
          <w:p w14:paraId="37D681DE" w14:textId="77777777" w:rsidR="0041535E" w:rsidRPr="00585EDB" w:rsidRDefault="0041535E" w:rsidP="00670242">
            <w:r w:rsidRPr="00585EDB">
              <w:t>Precondiciones</w:t>
            </w:r>
          </w:p>
        </w:tc>
        <w:tc>
          <w:tcPr>
            <w:tcW w:w="6845" w:type="dxa"/>
            <w:gridSpan w:val="4"/>
          </w:tcPr>
          <w:p w14:paraId="3B40EA68" w14:textId="77777777" w:rsidR="0041535E" w:rsidRPr="0041535E" w:rsidRDefault="0041535E" w:rsidP="00670242">
            <w:pPr>
              <w:pStyle w:val="Prrafodelista"/>
              <w:numPr>
                <w:ilvl w:val="0"/>
                <w:numId w:val="11"/>
              </w:numPr>
            </w:pPr>
            <w:r w:rsidRPr="0041535E">
              <w:t>El actor debe tener la sesión iniciada.</w:t>
            </w:r>
          </w:p>
        </w:tc>
      </w:tr>
      <w:tr w:rsidR="0041535E" w:rsidRPr="0041535E" w14:paraId="24711A9F" w14:textId="77777777" w:rsidTr="0041535E">
        <w:trPr>
          <w:trHeight w:val="227"/>
          <w:jc w:val="center"/>
        </w:trPr>
        <w:tc>
          <w:tcPr>
            <w:tcW w:w="1977" w:type="dxa"/>
            <w:tcBorders>
              <w:bottom w:val="single" w:sz="6" w:space="0" w:color="auto"/>
            </w:tcBorders>
          </w:tcPr>
          <w:p w14:paraId="3211FBF3" w14:textId="77777777" w:rsidR="0041535E" w:rsidRPr="00585EDB" w:rsidRDefault="0041535E" w:rsidP="00670242">
            <w:r w:rsidRPr="00585EDB">
              <w:t>Postcondiciones</w:t>
            </w:r>
          </w:p>
        </w:tc>
        <w:tc>
          <w:tcPr>
            <w:tcW w:w="6845" w:type="dxa"/>
            <w:gridSpan w:val="4"/>
            <w:tcBorders>
              <w:bottom w:val="single" w:sz="6" w:space="0" w:color="auto"/>
            </w:tcBorders>
          </w:tcPr>
          <w:p w14:paraId="76FB5ECF" w14:textId="77777777" w:rsidR="0041535E" w:rsidRPr="0041535E" w:rsidRDefault="0041535E" w:rsidP="00670242">
            <w:pPr>
              <w:pStyle w:val="Prrafodelista"/>
              <w:numPr>
                <w:ilvl w:val="0"/>
                <w:numId w:val="11"/>
              </w:numPr>
            </w:pPr>
            <w:r w:rsidRPr="0041535E">
              <w:t>No hay postcondiciones.</w:t>
            </w:r>
          </w:p>
        </w:tc>
      </w:tr>
      <w:tr w:rsidR="0041535E" w:rsidRPr="0041535E" w14:paraId="1BB0C916" w14:textId="77777777" w:rsidTr="0041535E">
        <w:trPr>
          <w:trHeight w:val="227"/>
          <w:jc w:val="center"/>
        </w:trPr>
        <w:tc>
          <w:tcPr>
            <w:tcW w:w="1977" w:type="dxa"/>
            <w:tcBorders>
              <w:top w:val="double" w:sz="4" w:space="0" w:color="auto"/>
            </w:tcBorders>
          </w:tcPr>
          <w:p w14:paraId="2216FD23" w14:textId="77777777" w:rsidR="0041535E" w:rsidRPr="00585EDB" w:rsidRDefault="0041535E" w:rsidP="00670242">
            <w:r w:rsidRPr="00585EDB">
              <w:t>Propósito</w:t>
            </w:r>
          </w:p>
        </w:tc>
        <w:tc>
          <w:tcPr>
            <w:tcW w:w="6845" w:type="dxa"/>
            <w:gridSpan w:val="4"/>
            <w:tcBorders>
              <w:top w:val="double" w:sz="4" w:space="0" w:color="auto"/>
            </w:tcBorders>
          </w:tcPr>
          <w:p w14:paraId="66F9E41B" w14:textId="77777777" w:rsidR="0041535E" w:rsidRPr="0041535E" w:rsidRDefault="0041535E" w:rsidP="00670242">
            <w:r w:rsidRPr="0041535E">
              <w:t>El actor podrá ver el promedio de actividades que más realizan los usuarios en el sistema.</w:t>
            </w:r>
          </w:p>
        </w:tc>
      </w:tr>
      <w:tr w:rsidR="0041535E" w:rsidRPr="000F27C5" w14:paraId="437AF73C" w14:textId="77777777" w:rsidTr="0041535E">
        <w:trPr>
          <w:trHeight w:val="227"/>
          <w:jc w:val="center"/>
        </w:trPr>
        <w:tc>
          <w:tcPr>
            <w:tcW w:w="1977" w:type="dxa"/>
            <w:vMerge w:val="restart"/>
          </w:tcPr>
          <w:p w14:paraId="681F0C55" w14:textId="77777777" w:rsidR="0041535E" w:rsidRPr="000F27C5" w:rsidRDefault="0041535E" w:rsidP="00670242">
            <w:pPr>
              <w:rPr>
                <w:b/>
              </w:rPr>
            </w:pPr>
            <w:r w:rsidRPr="000F27C5">
              <w:rPr>
                <w:b/>
              </w:rPr>
              <w:t>Flujo Principal</w:t>
            </w:r>
          </w:p>
        </w:tc>
        <w:tc>
          <w:tcPr>
            <w:tcW w:w="3580" w:type="dxa"/>
            <w:tcBorders>
              <w:bottom w:val="single" w:sz="6" w:space="0" w:color="auto"/>
            </w:tcBorders>
          </w:tcPr>
          <w:p w14:paraId="0A2913B1" w14:textId="77777777" w:rsidR="0041535E" w:rsidRPr="000F27C5" w:rsidRDefault="0041535E" w:rsidP="00670242">
            <w:pPr>
              <w:rPr>
                <w:b/>
              </w:rPr>
            </w:pPr>
            <w:r w:rsidRPr="000F27C5">
              <w:rPr>
                <w:b/>
              </w:rPr>
              <w:t>Administrador</w:t>
            </w:r>
          </w:p>
        </w:tc>
        <w:tc>
          <w:tcPr>
            <w:tcW w:w="3265" w:type="dxa"/>
            <w:gridSpan w:val="3"/>
            <w:tcBorders>
              <w:bottom w:val="single" w:sz="6" w:space="0" w:color="auto"/>
            </w:tcBorders>
          </w:tcPr>
          <w:p w14:paraId="64E5159C" w14:textId="77777777" w:rsidR="0041535E" w:rsidRPr="000F27C5" w:rsidRDefault="0041535E" w:rsidP="00670242">
            <w:pPr>
              <w:rPr>
                <w:b/>
              </w:rPr>
            </w:pPr>
            <w:r w:rsidRPr="000F27C5">
              <w:rPr>
                <w:b/>
              </w:rPr>
              <w:t>Sistema</w:t>
            </w:r>
          </w:p>
        </w:tc>
      </w:tr>
      <w:tr w:rsidR="0041535E" w:rsidRPr="0041535E" w14:paraId="344A802D" w14:textId="77777777" w:rsidTr="0041535E">
        <w:trPr>
          <w:trHeight w:val="227"/>
          <w:jc w:val="center"/>
        </w:trPr>
        <w:tc>
          <w:tcPr>
            <w:tcW w:w="1977" w:type="dxa"/>
            <w:vMerge/>
          </w:tcPr>
          <w:p w14:paraId="5F6B9269" w14:textId="77777777" w:rsidR="0041535E" w:rsidRPr="00585EDB" w:rsidRDefault="0041535E" w:rsidP="00670242"/>
        </w:tc>
        <w:tc>
          <w:tcPr>
            <w:tcW w:w="3580" w:type="dxa"/>
            <w:tcBorders>
              <w:bottom w:val="single" w:sz="6" w:space="0" w:color="auto"/>
            </w:tcBorders>
          </w:tcPr>
          <w:p w14:paraId="3CDCA946" w14:textId="77777777" w:rsidR="0041535E" w:rsidRPr="0041535E" w:rsidRDefault="0041535E" w:rsidP="00670242">
            <w:r w:rsidRPr="0041535E">
              <w:t>1. El caso de uso empieza cuando el actor selecciona la opción para ver el promedio de actividades realizadas.</w:t>
            </w:r>
          </w:p>
        </w:tc>
        <w:tc>
          <w:tcPr>
            <w:tcW w:w="3265" w:type="dxa"/>
            <w:gridSpan w:val="3"/>
            <w:tcBorders>
              <w:bottom w:val="single" w:sz="6" w:space="0" w:color="auto"/>
            </w:tcBorders>
          </w:tcPr>
          <w:p w14:paraId="7856C82E" w14:textId="77777777" w:rsidR="0041535E" w:rsidRPr="0041535E" w:rsidRDefault="0041535E" w:rsidP="00670242">
            <w:r w:rsidRPr="0041535E">
              <w:t>2. El sistema despliega un gráfico en donde se reflejan los nombres de las actividades más realizadas en conjunto con el promedio en que estás se realizan.</w:t>
            </w:r>
          </w:p>
        </w:tc>
      </w:tr>
      <w:tr w:rsidR="0041535E" w:rsidRPr="000F27C5" w14:paraId="742FF397" w14:textId="77777777" w:rsidTr="0041535E">
        <w:trPr>
          <w:trHeight w:val="103"/>
          <w:jc w:val="center"/>
        </w:trPr>
        <w:tc>
          <w:tcPr>
            <w:tcW w:w="1977" w:type="dxa"/>
            <w:tcBorders>
              <w:bottom w:val="single" w:sz="4" w:space="0" w:color="auto"/>
            </w:tcBorders>
          </w:tcPr>
          <w:p w14:paraId="292414BE" w14:textId="77777777" w:rsidR="0041535E" w:rsidRPr="000F27C5" w:rsidRDefault="0041535E" w:rsidP="00670242">
            <w:pPr>
              <w:rPr>
                <w:b/>
              </w:rPr>
            </w:pPr>
            <w:r w:rsidRPr="000F27C5">
              <w:rPr>
                <w:b/>
              </w:rPr>
              <w:t>Flujos Alternos</w:t>
            </w:r>
          </w:p>
        </w:tc>
        <w:tc>
          <w:tcPr>
            <w:tcW w:w="6845" w:type="dxa"/>
            <w:gridSpan w:val="4"/>
            <w:tcBorders>
              <w:bottom w:val="single" w:sz="4" w:space="0" w:color="auto"/>
            </w:tcBorders>
          </w:tcPr>
          <w:p w14:paraId="683C810E" w14:textId="77777777" w:rsidR="0041535E" w:rsidRPr="000F27C5" w:rsidRDefault="0041535E" w:rsidP="00670242">
            <w:pPr>
              <w:rPr>
                <w:b/>
              </w:rPr>
            </w:pPr>
            <w:r w:rsidRPr="000F27C5">
              <w:rPr>
                <w:b/>
              </w:rPr>
              <w:t>No hay flujos alternativos.</w:t>
            </w:r>
          </w:p>
        </w:tc>
      </w:tr>
    </w:tbl>
    <w:p w14:paraId="5DCC583C" w14:textId="062AC22D" w:rsidR="00DB089B" w:rsidRPr="0041535E" w:rsidRDefault="00DB089B" w:rsidP="00DB089B">
      <w:pPr>
        <w:pStyle w:val="Cita"/>
      </w:pPr>
      <w:r>
        <w:t>Tabla N°</w:t>
      </w:r>
      <w:r>
        <w:t>29</w:t>
      </w:r>
      <w:r>
        <w:t>: Especificación de casos de uso de la página web</w:t>
      </w:r>
    </w:p>
    <w:p w14:paraId="600B5238" w14:textId="36C0EB54" w:rsidR="00057BCE" w:rsidRDefault="00057BCE" w:rsidP="00057BCE">
      <w:r>
        <w:br w:type="page"/>
      </w:r>
    </w:p>
    <w:p w14:paraId="13CF5391" w14:textId="1BAE1D44" w:rsidR="0041535E" w:rsidRPr="0041535E" w:rsidRDefault="0041535E" w:rsidP="00E03A94">
      <w:pPr>
        <w:pStyle w:val="Ttulo5"/>
      </w:pPr>
      <w:bookmarkStart w:id="243" w:name="_Toc484123351"/>
      <w:bookmarkStart w:id="244" w:name="_Toc485332392"/>
      <w:r w:rsidRPr="0041535E">
        <w:lastRenderedPageBreak/>
        <w:t>6.1</w:t>
      </w:r>
      <w:r w:rsidR="00E03A94">
        <w:t>.2</w:t>
      </w:r>
      <w:r w:rsidRPr="0041535E">
        <w:t>.3.18 Caso de uso: Listar usuarios</w:t>
      </w:r>
      <w:bookmarkEnd w:id="243"/>
      <w:bookmarkEnd w:id="24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5F3C8B75" w14:textId="77777777" w:rsidTr="0041535E">
        <w:trPr>
          <w:trHeight w:val="227"/>
          <w:jc w:val="center"/>
        </w:trPr>
        <w:tc>
          <w:tcPr>
            <w:tcW w:w="1977" w:type="dxa"/>
          </w:tcPr>
          <w:p w14:paraId="13C5917C" w14:textId="77777777" w:rsidR="0041535E" w:rsidRPr="000F27C5" w:rsidRDefault="0041535E" w:rsidP="00670242">
            <w:pPr>
              <w:rPr>
                <w:b/>
              </w:rPr>
            </w:pPr>
            <w:r w:rsidRPr="000F27C5">
              <w:rPr>
                <w:b/>
              </w:rPr>
              <w:t>Nombre</w:t>
            </w:r>
          </w:p>
        </w:tc>
        <w:tc>
          <w:tcPr>
            <w:tcW w:w="4011" w:type="dxa"/>
            <w:gridSpan w:val="2"/>
          </w:tcPr>
          <w:p w14:paraId="1D6AF12E" w14:textId="77777777" w:rsidR="0041535E" w:rsidRPr="000F27C5" w:rsidRDefault="0041535E" w:rsidP="00670242">
            <w:pPr>
              <w:rPr>
                <w:b/>
              </w:rPr>
            </w:pPr>
            <w:r w:rsidRPr="000F27C5">
              <w:rPr>
                <w:b/>
              </w:rPr>
              <w:t>Listar usuarios</w:t>
            </w:r>
          </w:p>
        </w:tc>
        <w:tc>
          <w:tcPr>
            <w:tcW w:w="824" w:type="dxa"/>
          </w:tcPr>
          <w:p w14:paraId="2AB32EDB" w14:textId="77777777" w:rsidR="0041535E" w:rsidRPr="000F27C5" w:rsidRDefault="0041535E" w:rsidP="00670242">
            <w:pPr>
              <w:rPr>
                <w:b/>
              </w:rPr>
            </w:pPr>
            <w:r w:rsidRPr="000F27C5">
              <w:rPr>
                <w:b/>
              </w:rPr>
              <w:t>ID</w:t>
            </w:r>
          </w:p>
        </w:tc>
        <w:tc>
          <w:tcPr>
            <w:tcW w:w="2010" w:type="dxa"/>
          </w:tcPr>
          <w:p w14:paraId="3719436D" w14:textId="340D2D36" w:rsidR="0041535E" w:rsidRPr="000F27C5" w:rsidRDefault="000F27C5" w:rsidP="00670242">
            <w:pPr>
              <w:rPr>
                <w:b/>
              </w:rPr>
            </w:pPr>
            <w:r>
              <w:rPr>
                <w:b/>
              </w:rPr>
              <w:t>CUSWPW</w:t>
            </w:r>
            <w:r w:rsidR="0041535E" w:rsidRPr="000F27C5">
              <w:rPr>
                <w:b/>
              </w:rPr>
              <w:t>_18</w:t>
            </w:r>
          </w:p>
        </w:tc>
      </w:tr>
      <w:tr w:rsidR="0041535E" w:rsidRPr="0041535E" w14:paraId="66AC595F" w14:textId="77777777" w:rsidTr="0041535E">
        <w:trPr>
          <w:trHeight w:val="227"/>
          <w:jc w:val="center"/>
        </w:trPr>
        <w:tc>
          <w:tcPr>
            <w:tcW w:w="1977" w:type="dxa"/>
          </w:tcPr>
          <w:p w14:paraId="30BEDFB2" w14:textId="77777777" w:rsidR="0041535E" w:rsidRPr="00585EDB" w:rsidRDefault="0041535E" w:rsidP="00670242">
            <w:r w:rsidRPr="00585EDB">
              <w:t>Actores</w:t>
            </w:r>
          </w:p>
        </w:tc>
        <w:tc>
          <w:tcPr>
            <w:tcW w:w="6845" w:type="dxa"/>
            <w:gridSpan w:val="4"/>
          </w:tcPr>
          <w:p w14:paraId="2598817D" w14:textId="77777777" w:rsidR="0041535E" w:rsidRPr="0041535E" w:rsidRDefault="0041535E" w:rsidP="00670242">
            <w:pPr>
              <w:pStyle w:val="Prrafodelista"/>
              <w:numPr>
                <w:ilvl w:val="0"/>
                <w:numId w:val="12"/>
              </w:numPr>
            </w:pPr>
            <w:r w:rsidRPr="0041535E">
              <w:t>Administrador</w:t>
            </w:r>
          </w:p>
        </w:tc>
      </w:tr>
      <w:tr w:rsidR="0041535E" w:rsidRPr="0041535E" w14:paraId="7495739B" w14:textId="77777777" w:rsidTr="0041535E">
        <w:trPr>
          <w:trHeight w:val="227"/>
          <w:jc w:val="center"/>
        </w:trPr>
        <w:tc>
          <w:tcPr>
            <w:tcW w:w="1977" w:type="dxa"/>
          </w:tcPr>
          <w:p w14:paraId="7CED7DDB" w14:textId="77777777" w:rsidR="0041535E" w:rsidRPr="00585EDB" w:rsidRDefault="0041535E" w:rsidP="00670242">
            <w:r w:rsidRPr="00585EDB">
              <w:t>Referencias</w:t>
            </w:r>
          </w:p>
        </w:tc>
        <w:tc>
          <w:tcPr>
            <w:tcW w:w="6845" w:type="dxa"/>
            <w:gridSpan w:val="4"/>
          </w:tcPr>
          <w:p w14:paraId="3E022D6D" w14:textId="77777777" w:rsidR="0041535E" w:rsidRPr="0041535E" w:rsidRDefault="0041535E" w:rsidP="00670242">
            <w:pPr>
              <w:pStyle w:val="Prrafodelista"/>
              <w:numPr>
                <w:ilvl w:val="0"/>
                <w:numId w:val="11"/>
              </w:numPr>
            </w:pPr>
            <w:r w:rsidRPr="0041535E">
              <w:t>RF_STKSWE_W_13: Listar usuarios</w:t>
            </w:r>
          </w:p>
        </w:tc>
      </w:tr>
      <w:tr w:rsidR="0041535E" w:rsidRPr="0041535E" w14:paraId="0BA3E18F" w14:textId="77777777" w:rsidTr="0041535E">
        <w:trPr>
          <w:trHeight w:val="227"/>
          <w:jc w:val="center"/>
        </w:trPr>
        <w:tc>
          <w:tcPr>
            <w:tcW w:w="1977" w:type="dxa"/>
          </w:tcPr>
          <w:p w14:paraId="2480E650" w14:textId="77777777" w:rsidR="0041535E" w:rsidRPr="00585EDB" w:rsidRDefault="0041535E" w:rsidP="00670242">
            <w:r w:rsidRPr="00585EDB">
              <w:t>Precondiciones</w:t>
            </w:r>
          </w:p>
        </w:tc>
        <w:tc>
          <w:tcPr>
            <w:tcW w:w="6845" w:type="dxa"/>
            <w:gridSpan w:val="4"/>
          </w:tcPr>
          <w:p w14:paraId="00105F36" w14:textId="77777777" w:rsidR="0041535E" w:rsidRPr="0041535E" w:rsidRDefault="0041535E" w:rsidP="00670242">
            <w:pPr>
              <w:pStyle w:val="Prrafodelista"/>
              <w:numPr>
                <w:ilvl w:val="0"/>
                <w:numId w:val="11"/>
              </w:numPr>
            </w:pPr>
            <w:r w:rsidRPr="0041535E">
              <w:t>El actor debe tener la sesión iniciada.</w:t>
            </w:r>
          </w:p>
          <w:p w14:paraId="0F214D6C" w14:textId="77777777" w:rsidR="0041535E" w:rsidRPr="0041535E" w:rsidRDefault="0041535E" w:rsidP="00670242">
            <w:pPr>
              <w:pStyle w:val="Prrafodelista"/>
              <w:numPr>
                <w:ilvl w:val="0"/>
                <w:numId w:val="11"/>
              </w:numPr>
            </w:pPr>
            <w:r w:rsidRPr="0041535E">
              <w:t>Debe al menos existir un usuario en el sistema.</w:t>
            </w:r>
          </w:p>
        </w:tc>
      </w:tr>
      <w:tr w:rsidR="0041535E" w:rsidRPr="0041535E" w14:paraId="35EA0887" w14:textId="77777777" w:rsidTr="0041535E">
        <w:trPr>
          <w:trHeight w:val="227"/>
          <w:jc w:val="center"/>
        </w:trPr>
        <w:tc>
          <w:tcPr>
            <w:tcW w:w="1977" w:type="dxa"/>
            <w:tcBorders>
              <w:bottom w:val="single" w:sz="6" w:space="0" w:color="auto"/>
            </w:tcBorders>
          </w:tcPr>
          <w:p w14:paraId="2910EA5C" w14:textId="77777777" w:rsidR="0041535E" w:rsidRPr="00585EDB" w:rsidRDefault="0041535E" w:rsidP="00670242">
            <w:r w:rsidRPr="00585EDB">
              <w:t>Postcondiciones</w:t>
            </w:r>
          </w:p>
        </w:tc>
        <w:tc>
          <w:tcPr>
            <w:tcW w:w="6845" w:type="dxa"/>
            <w:gridSpan w:val="4"/>
            <w:tcBorders>
              <w:bottom w:val="single" w:sz="6" w:space="0" w:color="auto"/>
            </w:tcBorders>
          </w:tcPr>
          <w:p w14:paraId="08FB90AE" w14:textId="77777777" w:rsidR="0041535E" w:rsidRPr="0041535E" w:rsidRDefault="0041535E" w:rsidP="00670242">
            <w:pPr>
              <w:pStyle w:val="Prrafodelista"/>
              <w:numPr>
                <w:ilvl w:val="0"/>
                <w:numId w:val="11"/>
              </w:numPr>
            </w:pPr>
            <w:r w:rsidRPr="0041535E">
              <w:t>No hay postcondiciones.</w:t>
            </w:r>
          </w:p>
        </w:tc>
      </w:tr>
      <w:tr w:rsidR="0041535E" w:rsidRPr="0041535E" w14:paraId="4931F6B7" w14:textId="77777777" w:rsidTr="0041535E">
        <w:trPr>
          <w:trHeight w:val="227"/>
          <w:jc w:val="center"/>
        </w:trPr>
        <w:tc>
          <w:tcPr>
            <w:tcW w:w="1977" w:type="dxa"/>
            <w:tcBorders>
              <w:top w:val="double" w:sz="4" w:space="0" w:color="auto"/>
            </w:tcBorders>
          </w:tcPr>
          <w:p w14:paraId="6E55E80D" w14:textId="77777777" w:rsidR="0041535E" w:rsidRPr="00585EDB" w:rsidRDefault="0041535E" w:rsidP="00670242">
            <w:r w:rsidRPr="00585EDB">
              <w:t>Propósito</w:t>
            </w:r>
          </w:p>
        </w:tc>
        <w:tc>
          <w:tcPr>
            <w:tcW w:w="6845" w:type="dxa"/>
            <w:gridSpan w:val="4"/>
            <w:tcBorders>
              <w:top w:val="double" w:sz="4" w:space="0" w:color="auto"/>
            </w:tcBorders>
          </w:tcPr>
          <w:p w14:paraId="70B41FB9" w14:textId="77777777" w:rsidR="0041535E" w:rsidRPr="0041535E" w:rsidRDefault="0041535E" w:rsidP="00670242">
            <w:r w:rsidRPr="0041535E">
              <w:t>El actor podrá ver una lista de usuarios registrados en el sistema</w:t>
            </w:r>
          </w:p>
        </w:tc>
      </w:tr>
      <w:tr w:rsidR="0041535E" w:rsidRPr="0041535E" w14:paraId="23DDFF95" w14:textId="77777777" w:rsidTr="0041535E">
        <w:trPr>
          <w:trHeight w:val="227"/>
          <w:jc w:val="center"/>
        </w:trPr>
        <w:tc>
          <w:tcPr>
            <w:tcW w:w="1977" w:type="dxa"/>
            <w:vMerge w:val="restart"/>
          </w:tcPr>
          <w:p w14:paraId="1CD2A3B9" w14:textId="77777777" w:rsidR="0041535E" w:rsidRPr="00585EDB" w:rsidRDefault="0041535E" w:rsidP="00670242">
            <w:r w:rsidRPr="00585EDB">
              <w:t>Flujo Principal</w:t>
            </w:r>
          </w:p>
        </w:tc>
        <w:tc>
          <w:tcPr>
            <w:tcW w:w="3580" w:type="dxa"/>
            <w:tcBorders>
              <w:bottom w:val="single" w:sz="6" w:space="0" w:color="auto"/>
            </w:tcBorders>
          </w:tcPr>
          <w:p w14:paraId="57DFB07F" w14:textId="77777777" w:rsidR="0041535E" w:rsidRPr="0041535E" w:rsidRDefault="0041535E" w:rsidP="00670242">
            <w:r w:rsidRPr="00585EDB">
              <w:t>Administrador</w:t>
            </w:r>
          </w:p>
        </w:tc>
        <w:tc>
          <w:tcPr>
            <w:tcW w:w="3265" w:type="dxa"/>
            <w:gridSpan w:val="3"/>
            <w:tcBorders>
              <w:bottom w:val="single" w:sz="6" w:space="0" w:color="auto"/>
            </w:tcBorders>
          </w:tcPr>
          <w:p w14:paraId="3B82CC22" w14:textId="77777777" w:rsidR="0041535E" w:rsidRPr="0041535E" w:rsidRDefault="0041535E" w:rsidP="00670242">
            <w:r w:rsidRPr="00585EDB">
              <w:t>Sistema</w:t>
            </w:r>
          </w:p>
        </w:tc>
      </w:tr>
      <w:tr w:rsidR="0041535E" w:rsidRPr="0041535E" w14:paraId="2A6F8ED3" w14:textId="77777777" w:rsidTr="0041535E">
        <w:trPr>
          <w:trHeight w:val="227"/>
          <w:jc w:val="center"/>
        </w:trPr>
        <w:tc>
          <w:tcPr>
            <w:tcW w:w="1977" w:type="dxa"/>
            <w:vMerge/>
          </w:tcPr>
          <w:p w14:paraId="16A2B8B2" w14:textId="77777777" w:rsidR="0041535E" w:rsidRPr="00585EDB" w:rsidRDefault="0041535E" w:rsidP="00670242"/>
        </w:tc>
        <w:tc>
          <w:tcPr>
            <w:tcW w:w="3580" w:type="dxa"/>
            <w:tcBorders>
              <w:bottom w:val="single" w:sz="6" w:space="0" w:color="auto"/>
            </w:tcBorders>
          </w:tcPr>
          <w:p w14:paraId="7B9435AA" w14:textId="77777777" w:rsidR="0041535E" w:rsidRPr="0041535E" w:rsidRDefault="0041535E" w:rsidP="00670242">
            <w:r w:rsidRPr="0041535E">
              <w:t>1. El caso de uso empieza cuando el actor selecciona la opción para listar los usuarios.</w:t>
            </w:r>
          </w:p>
        </w:tc>
        <w:tc>
          <w:tcPr>
            <w:tcW w:w="3265" w:type="dxa"/>
            <w:gridSpan w:val="3"/>
            <w:tcBorders>
              <w:bottom w:val="single" w:sz="6" w:space="0" w:color="auto"/>
            </w:tcBorders>
          </w:tcPr>
          <w:p w14:paraId="7FDBB304" w14:textId="77777777" w:rsidR="0041535E" w:rsidRPr="0041535E" w:rsidRDefault="0041535E" w:rsidP="00670242">
            <w:r w:rsidRPr="0041535E">
              <w:t>2. El sistema entrega lista de usuarios, en la que se muestran los datos de salida IES_06 para cada usuario de la lista.</w:t>
            </w:r>
          </w:p>
        </w:tc>
      </w:tr>
      <w:tr w:rsidR="0041535E" w:rsidRPr="0041535E" w14:paraId="07AA7884" w14:textId="77777777" w:rsidTr="0041535E">
        <w:trPr>
          <w:trHeight w:val="103"/>
          <w:jc w:val="center"/>
        </w:trPr>
        <w:tc>
          <w:tcPr>
            <w:tcW w:w="1977" w:type="dxa"/>
            <w:tcBorders>
              <w:bottom w:val="single" w:sz="4" w:space="0" w:color="auto"/>
            </w:tcBorders>
          </w:tcPr>
          <w:p w14:paraId="14C6FD8F" w14:textId="77777777" w:rsidR="0041535E" w:rsidRPr="00585EDB" w:rsidRDefault="0041535E" w:rsidP="00670242">
            <w:r w:rsidRPr="00585EDB">
              <w:t>Flujos Alternos</w:t>
            </w:r>
          </w:p>
        </w:tc>
        <w:tc>
          <w:tcPr>
            <w:tcW w:w="6845" w:type="dxa"/>
            <w:gridSpan w:val="4"/>
            <w:tcBorders>
              <w:bottom w:val="single" w:sz="4" w:space="0" w:color="auto"/>
            </w:tcBorders>
          </w:tcPr>
          <w:p w14:paraId="30FA26AD" w14:textId="77777777" w:rsidR="0041535E" w:rsidRPr="0041535E" w:rsidRDefault="0041535E" w:rsidP="00670242">
            <w:r w:rsidRPr="0041535E">
              <w:t>No hay flujos alternativos.</w:t>
            </w:r>
          </w:p>
        </w:tc>
      </w:tr>
    </w:tbl>
    <w:p w14:paraId="31DE263D" w14:textId="30DCB5CA" w:rsidR="0041535E" w:rsidRPr="0041535E" w:rsidRDefault="00DB089B" w:rsidP="00DB089B">
      <w:pPr>
        <w:pStyle w:val="Cita"/>
      </w:pPr>
      <w:r>
        <w:t>Tabla N°</w:t>
      </w:r>
      <w:r>
        <w:t>30</w:t>
      </w:r>
      <w:r>
        <w:t>: Especificación de casos de uso de la página web</w:t>
      </w:r>
    </w:p>
    <w:p w14:paraId="35A5D6CC" w14:textId="218F92F2" w:rsidR="0041535E" w:rsidRPr="0041535E" w:rsidRDefault="0041535E" w:rsidP="00E03A94">
      <w:pPr>
        <w:pStyle w:val="Ttulo5"/>
      </w:pPr>
      <w:bookmarkStart w:id="245" w:name="_Toc484123352"/>
      <w:bookmarkStart w:id="246" w:name="_Toc485332393"/>
      <w:r w:rsidRPr="0041535E">
        <w:t>6.1</w:t>
      </w:r>
      <w:r w:rsidR="00E03A94">
        <w:t>.2</w:t>
      </w:r>
      <w:r w:rsidRPr="0041535E">
        <w:t>.3.19 Caso de uso: Listar eventos</w:t>
      </w:r>
      <w:bookmarkEnd w:id="245"/>
      <w:bookmarkEnd w:id="24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66854320" w14:textId="77777777" w:rsidTr="0041535E">
        <w:trPr>
          <w:trHeight w:val="227"/>
          <w:jc w:val="center"/>
        </w:trPr>
        <w:tc>
          <w:tcPr>
            <w:tcW w:w="1977" w:type="dxa"/>
          </w:tcPr>
          <w:p w14:paraId="362E2FA5" w14:textId="77777777" w:rsidR="0041535E" w:rsidRPr="000F27C5" w:rsidRDefault="0041535E" w:rsidP="00670242">
            <w:pPr>
              <w:rPr>
                <w:b/>
              </w:rPr>
            </w:pPr>
            <w:r w:rsidRPr="000F27C5">
              <w:rPr>
                <w:b/>
              </w:rPr>
              <w:t>Nombre</w:t>
            </w:r>
          </w:p>
        </w:tc>
        <w:tc>
          <w:tcPr>
            <w:tcW w:w="4011" w:type="dxa"/>
            <w:gridSpan w:val="2"/>
          </w:tcPr>
          <w:p w14:paraId="24E6971F" w14:textId="77777777" w:rsidR="0041535E" w:rsidRPr="000F27C5" w:rsidRDefault="0041535E" w:rsidP="00670242">
            <w:pPr>
              <w:rPr>
                <w:b/>
              </w:rPr>
            </w:pPr>
            <w:r w:rsidRPr="000F27C5">
              <w:rPr>
                <w:b/>
              </w:rPr>
              <w:t>Listar eventos</w:t>
            </w:r>
          </w:p>
        </w:tc>
        <w:tc>
          <w:tcPr>
            <w:tcW w:w="824" w:type="dxa"/>
          </w:tcPr>
          <w:p w14:paraId="3D40535C" w14:textId="77777777" w:rsidR="0041535E" w:rsidRPr="000F27C5" w:rsidRDefault="0041535E" w:rsidP="00670242">
            <w:pPr>
              <w:rPr>
                <w:b/>
              </w:rPr>
            </w:pPr>
            <w:r w:rsidRPr="000F27C5">
              <w:rPr>
                <w:b/>
              </w:rPr>
              <w:t>ID</w:t>
            </w:r>
          </w:p>
        </w:tc>
        <w:tc>
          <w:tcPr>
            <w:tcW w:w="2010" w:type="dxa"/>
          </w:tcPr>
          <w:p w14:paraId="67CAB4C1" w14:textId="36F1F49F" w:rsidR="0041535E" w:rsidRPr="000F27C5" w:rsidRDefault="000F27C5" w:rsidP="00670242">
            <w:pPr>
              <w:rPr>
                <w:b/>
              </w:rPr>
            </w:pPr>
            <w:r>
              <w:rPr>
                <w:b/>
              </w:rPr>
              <w:t>CUSWPW</w:t>
            </w:r>
            <w:r w:rsidR="0041535E" w:rsidRPr="000F27C5">
              <w:rPr>
                <w:b/>
              </w:rPr>
              <w:t>_19</w:t>
            </w:r>
          </w:p>
        </w:tc>
      </w:tr>
      <w:tr w:rsidR="0041535E" w:rsidRPr="0041535E" w14:paraId="37D2F17F" w14:textId="77777777" w:rsidTr="0041535E">
        <w:trPr>
          <w:trHeight w:val="227"/>
          <w:jc w:val="center"/>
        </w:trPr>
        <w:tc>
          <w:tcPr>
            <w:tcW w:w="1977" w:type="dxa"/>
          </w:tcPr>
          <w:p w14:paraId="216D1BDC" w14:textId="77777777" w:rsidR="0041535E" w:rsidRPr="00585EDB" w:rsidRDefault="0041535E" w:rsidP="00670242">
            <w:r w:rsidRPr="00585EDB">
              <w:t>Actores</w:t>
            </w:r>
          </w:p>
        </w:tc>
        <w:tc>
          <w:tcPr>
            <w:tcW w:w="6845" w:type="dxa"/>
            <w:gridSpan w:val="4"/>
          </w:tcPr>
          <w:p w14:paraId="71D29CB6" w14:textId="77777777" w:rsidR="0041535E" w:rsidRPr="0041535E" w:rsidRDefault="0041535E" w:rsidP="00670242">
            <w:pPr>
              <w:pStyle w:val="Prrafodelista"/>
              <w:numPr>
                <w:ilvl w:val="0"/>
                <w:numId w:val="12"/>
              </w:numPr>
            </w:pPr>
            <w:r w:rsidRPr="0041535E">
              <w:t>Administrador</w:t>
            </w:r>
          </w:p>
        </w:tc>
      </w:tr>
      <w:tr w:rsidR="0041535E" w:rsidRPr="0041535E" w14:paraId="27EA94F9" w14:textId="77777777" w:rsidTr="0041535E">
        <w:trPr>
          <w:trHeight w:val="227"/>
          <w:jc w:val="center"/>
        </w:trPr>
        <w:tc>
          <w:tcPr>
            <w:tcW w:w="1977" w:type="dxa"/>
          </w:tcPr>
          <w:p w14:paraId="328766E2" w14:textId="77777777" w:rsidR="0041535E" w:rsidRPr="00585EDB" w:rsidRDefault="0041535E" w:rsidP="00670242">
            <w:r w:rsidRPr="00585EDB">
              <w:t>Referencias</w:t>
            </w:r>
          </w:p>
        </w:tc>
        <w:tc>
          <w:tcPr>
            <w:tcW w:w="6845" w:type="dxa"/>
            <w:gridSpan w:val="4"/>
          </w:tcPr>
          <w:p w14:paraId="0F82CC76" w14:textId="77777777" w:rsidR="0041535E" w:rsidRPr="0041535E" w:rsidRDefault="0041535E" w:rsidP="00670242">
            <w:pPr>
              <w:pStyle w:val="Prrafodelista"/>
              <w:numPr>
                <w:ilvl w:val="0"/>
                <w:numId w:val="11"/>
              </w:numPr>
            </w:pPr>
            <w:r w:rsidRPr="0041535E">
              <w:t>RF_STKSWE_W_14: Listar eventos</w:t>
            </w:r>
          </w:p>
        </w:tc>
      </w:tr>
      <w:tr w:rsidR="0041535E" w:rsidRPr="0041535E" w14:paraId="185BCDDA" w14:textId="77777777" w:rsidTr="0041535E">
        <w:trPr>
          <w:trHeight w:val="227"/>
          <w:jc w:val="center"/>
        </w:trPr>
        <w:tc>
          <w:tcPr>
            <w:tcW w:w="1977" w:type="dxa"/>
          </w:tcPr>
          <w:p w14:paraId="6D61E095" w14:textId="77777777" w:rsidR="0041535E" w:rsidRPr="00585EDB" w:rsidRDefault="0041535E" w:rsidP="00670242">
            <w:r w:rsidRPr="00585EDB">
              <w:t>Precondiciones</w:t>
            </w:r>
          </w:p>
        </w:tc>
        <w:tc>
          <w:tcPr>
            <w:tcW w:w="6845" w:type="dxa"/>
            <w:gridSpan w:val="4"/>
          </w:tcPr>
          <w:p w14:paraId="5EF1A2F2" w14:textId="77777777" w:rsidR="0041535E" w:rsidRPr="0041535E" w:rsidRDefault="0041535E" w:rsidP="00670242">
            <w:pPr>
              <w:pStyle w:val="Prrafodelista"/>
              <w:numPr>
                <w:ilvl w:val="0"/>
                <w:numId w:val="11"/>
              </w:numPr>
            </w:pPr>
            <w:r w:rsidRPr="0041535E">
              <w:t>El actor debe tener la sesión iniciada.</w:t>
            </w:r>
          </w:p>
          <w:p w14:paraId="770510A0" w14:textId="77777777" w:rsidR="0041535E" w:rsidRPr="0041535E" w:rsidRDefault="0041535E" w:rsidP="00670242">
            <w:pPr>
              <w:pStyle w:val="Prrafodelista"/>
              <w:numPr>
                <w:ilvl w:val="0"/>
                <w:numId w:val="11"/>
              </w:numPr>
            </w:pPr>
            <w:r w:rsidRPr="0041535E">
              <w:t>Debe al menos existir un evento en el sistema.</w:t>
            </w:r>
          </w:p>
        </w:tc>
      </w:tr>
      <w:tr w:rsidR="0041535E" w:rsidRPr="0041535E" w14:paraId="30D55C8E" w14:textId="77777777" w:rsidTr="0041535E">
        <w:trPr>
          <w:trHeight w:val="227"/>
          <w:jc w:val="center"/>
        </w:trPr>
        <w:tc>
          <w:tcPr>
            <w:tcW w:w="1977" w:type="dxa"/>
            <w:tcBorders>
              <w:bottom w:val="single" w:sz="6" w:space="0" w:color="auto"/>
            </w:tcBorders>
          </w:tcPr>
          <w:p w14:paraId="14F4E443" w14:textId="77777777" w:rsidR="0041535E" w:rsidRPr="00585EDB" w:rsidRDefault="0041535E" w:rsidP="00670242">
            <w:r w:rsidRPr="00585EDB">
              <w:t>Postcondiciones</w:t>
            </w:r>
          </w:p>
        </w:tc>
        <w:tc>
          <w:tcPr>
            <w:tcW w:w="6845" w:type="dxa"/>
            <w:gridSpan w:val="4"/>
            <w:tcBorders>
              <w:bottom w:val="single" w:sz="6" w:space="0" w:color="auto"/>
            </w:tcBorders>
          </w:tcPr>
          <w:p w14:paraId="11E59D6F" w14:textId="77777777" w:rsidR="0041535E" w:rsidRPr="0041535E" w:rsidRDefault="0041535E" w:rsidP="00670242">
            <w:pPr>
              <w:pStyle w:val="Prrafodelista"/>
              <w:numPr>
                <w:ilvl w:val="0"/>
                <w:numId w:val="11"/>
              </w:numPr>
            </w:pPr>
            <w:r w:rsidRPr="0041535E">
              <w:t>No hay postcondiciones.</w:t>
            </w:r>
          </w:p>
        </w:tc>
      </w:tr>
      <w:tr w:rsidR="0041535E" w:rsidRPr="0041535E" w14:paraId="586DD785" w14:textId="77777777" w:rsidTr="0041535E">
        <w:trPr>
          <w:trHeight w:val="227"/>
          <w:jc w:val="center"/>
        </w:trPr>
        <w:tc>
          <w:tcPr>
            <w:tcW w:w="1977" w:type="dxa"/>
            <w:tcBorders>
              <w:top w:val="double" w:sz="4" w:space="0" w:color="auto"/>
            </w:tcBorders>
          </w:tcPr>
          <w:p w14:paraId="044C7407" w14:textId="77777777" w:rsidR="0041535E" w:rsidRPr="00585EDB" w:rsidRDefault="0041535E" w:rsidP="00670242">
            <w:r w:rsidRPr="00585EDB">
              <w:t>Propósito</w:t>
            </w:r>
          </w:p>
        </w:tc>
        <w:tc>
          <w:tcPr>
            <w:tcW w:w="6845" w:type="dxa"/>
            <w:gridSpan w:val="4"/>
            <w:tcBorders>
              <w:top w:val="double" w:sz="4" w:space="0" w:color="auto"/>
            </w:tcBorders>
          </w:tcPr>
          <w:p w14:paraId="040BEC1D" w14:textId="77777777" w:rsidR="0041535E" w:rsidRPr="0041535E" w:rsidRDefault="0041535E" w:rsidP="00670242">
            <w:r w:rsidRPr="0041535E">
              <w:t>El actor podrá ver una lista de eventos registrados en el sistema</w:t>
            </w:r>
          </w:p>
        </w:tc>
      </w:tr>
      <w:tr w:rsidR="0041535E" w:rsidRPr="000F27C5" w14:paraId="235BF388" w14:textId="77777777" w:rsidTr="0041535E">
        <w:trPr>
          <w:trHeight w:val="227"/>
          <w:jc w:val="center"/>
        </w:trPr>
        <w:tc>
          <w:tcPr>
            <w:tcW w:w="1977" w:type="dxa"/>
            <w:vMerge w:val="restart"/>
          </w:tcPr>
          <w:p w14:paraId="08F1F1FF" w14:textId="77777777" w:rsidR="0041535E" w:rsidRPr="000F27C5" w:rsidRDefault="0041535E" w:rsidP="00670242">
            <w:pPr>
              <w:rPr>
                <w:b/>
              </w:rPr>
            </w:pPr>
            <w:r w:rsidRPr="000F27C5">
              <w:rPr>
                <w:b/>
              </w:rPr>
              <w:lastRenderedPageBreak/>
              <w:t>Flujo Principal</w:t>
            </w:r>
          </w:p>
        </w:tc>
        <w:tc>
          <w:tcPr>
            <w:tcW w:w="3580" w:type="dxa"/>
            <w:tcBorders>
              <w:bottom w:val="single" w:sz="6" w:space="0" w:color="auto"/>
            </w:tcBorders>
          </w:tcPr>
          <w:p w14:paraId="44DD6D99" w14:textId="77777777" w:rsidR="0041535E" w:rsidRPr="000F27C5" w:rsidRDefault="0041535E" w:rsidP="00670242">
            <w:pPr>
              <w:rPr>
                <w:rStyle w:val="Textoennegrita"/>
              </w:rPr>
            </w:pPr>
            <w:r w:rsidRPr="000F27C5">
              <w:rPr>
                <w:rStyle w:val="Textoennegrita"/>
              </w:rPr>
              <w:t>Administrador</w:t>
            </w:r>
          </w:p>
        </w:tc>
        <w:tc>
          <w:tcPr>
            <w:tcW w:w="3265" w:type="dxa"/>
            <w:gridSpan w:val="3"/>
            <w:tcBorders>
              <w:bottom w:val="single" w:sz="6" w:space="0" w:color="auto"/>
            </w:tcBorders>
          </w:tcPr>
          <w:p w14:paraId="7DC255A1" w14:textId="77777777" w:rsidR="0041535E" w:rsidRPr="000F27C5" w:rsidRDefault="0041535E" w:rsidP="00670242">
            <w:pPr>
              <w:rPr>
                <w:rStyle w:val="Textoennegrita"/>
              </w:rPr>
            </w:pPr>
            <w:r w:rsidRPr="000F27C5">
              <w:rPr>
                <w:rStyle w:val="Textoennegrita"/>
              </w:rPr>
              <w:t>Sistema</w:t>
            </w:r>
          </w:p>
        </w:tc>
      </w:tr>
      <w:tr w:rsidR="0041535E" w:rsidRPr="0041535E" w14:paraId="4B9986DE" w14:textId="77777777" w:rsidTr="0041535E">
        <w:trPr>
          <w:trHeight w:val="227"/>
          <w:jc w:val="center"/>
        </w:trPr>
        <w:tc>
          <w:tcPr>
            <w:tcW w:w="1977" w:type="dxa"/>
            <w:vMerge/>
          </w:tcPr>
          <w:p w14:paraId="199A6D91" w14:textId="77777777" w:rsidR="0041535E" w:rsidRPr="00585EDB" w:rsidRDefault="0041535E" w:rsidP="00670242"/>
        </w:tc>
        <w:tc>
          <w:tcPr>
            <w:tcW w:w="3580" w:type="dxa"/>
            <w:tcBorders>
              <w:bottom w:val="single" w:sz="6" w:space="0" w:color="auto"/>
            </w:tcBorders>
          </w:tcPr>
          <w:p w14:paraId="546A2040" w14:textId="77777777" w:rsidR="0041535E" w:rsidRPr="0041535E" w:rsidRDefault="0041535E" w:rsidP="00670242">
            <w:r w:rsidRPr="0041535E">
              <w:t>1. El caso de uso empieza cuando el actor selecciona la opción para listar los eventos.</w:t>
            </w:r>
          </w:p>
        </w:tc>
        <w:tc>
          <w:tcPr>
            <w:tcW w:w="3265" w:type="dxa"/>
            <w:gridSpan w:val="3"/>
            <w:tcBorders>
              <w:bottom w:val="single" w:sz="6" w:space="0" w:color="auto"/>
            </w:tcBorders>
          </w:tcPr>
          <w:p w14:paraId="06642985" w14:textId="29900B34" w:rsidR="0041535E" w:rsidRPr="0041535E" w:rsidRDefault="0041535E" w:rsidP="00661B5A">
            <w:r w:rsidRPr="0041535E">
              <w:t xml:space="preserve">2. El sistema </w:t>
            </w:r>
            <w:r w:rsidR="00661B5A">
              <w:t>despliega una</w:t>
            </w:r>
            <w:r w:rsidRPr="0041535E">
              <w:t xml:space="preserve"> lista de eventos, en la que se muestran los datos de salida IES_01 para cada evento de la lista.</w:t>
            </w:r>
          </w:p>
        </w:tc>
      </w:tr>
      <w:tr w:rsidR="0041535E" w:rsidRPr="000F27C5" w14:paraId="6218C5C4" w14:textId="77777777" w:rsidTr="0041535E">
        <w:trPr>
          <w:trHeight w:val="103"/>
          <w:jc w:val="center"/>
        </w:trPr>
        <w:tc>
          <w:tcPr>
            <w:tcW w:w="1977" w:type="dxa"/>
            <w:tcBorders>
              <w:bottom w:val="single" w:sz="4" w:space="0" w:color="auto"/>
            </w:tcBorders>
          </w:tcPr>
          <w:p w14:paraId="5BD7CB4A" w14:textId="77777777" w:rsidR="0041535E" w:rsidRPr="000F27C5" w:rsidRDefault="0041535E" w:rsidP="00670242">
            <w:pPr>
              <w:rPr>
                <w:b/>
              </w:rPr>
            </w:pPr>
            <w:r w:rsidRPr="000F27C5">
              <w:rPr>
                <w:b/>
              </w:rPr>
              <w:t>Flujos Alternos</w:t>
            </w:r>
          </w:p>
        </w:tc>
        <w:tc>
          <w:tcPr>
            <w:tcW w:w="6845" w:type="dxa"/>
            <w:gridSpan w:val="4"/>
            <w:tcBorders>
              <w:bottom w:val="single" w:sz="4" w:space="0" w:color="auto"/>
            </w:tcBorders>
          </w:tcPr>
          <w:p w14:paraId="009EAB28" w14:textId="77777777" w:rsidR="0041535E" w:rsidRPr="000F27C5" w:rsidRDefault="0041535E" w:rsidP="00670242">
            <w:pPr>
              <w:rPr>
                <w:b/>
              </w:rPr>
            </w:pPr>
            <w:r w:rsidRPr="000F27C5">
              <w:rPr>
                <w:b/>
              </w:rPr>
              <w:t>No hay flujos alternativos.</w:t>
            </w:r>
          </w:p>
        </w:tc>
      </w:tr>
    </w:tbl>
    <w:p w14:paraId="6B67DECC" w14:textId="52A86F4B" w:rsidR="0041535E" w:rsidRPr="0041535E" w:rsidRDefault="00DB089B" w:rsidP="00DB089B">
      <w:pPr>
        <w:pStyle w:val="Cita"/>
      </w:pPr>
      <w:r>
        <w:t>Tabla N°</w:t>
      </w:r>
      <w:r>
        <w:t>31</w:t>
      </w:r>
      <w:r>
        <w:t>: Especificación de casos de uso de la página web</w:t>
      </w:r>
    </w:p>
    <w:p w14:paraId="1399AE71" w14:textId="20326CED" w:rsidR="000B00DA" w:rsidRPr="0041535E" w:rsidRDefault="000B00DA" w:rsidP="00E03A94">
      <w:pPr>
        <w:pStyle w:val="Ttulo5"/>
      </w:pPr>
      <w:bookmarkStart w:id="247" w:name="_Toc484123353"/>
      <w:bookmarkStart w:id="248" w:name="_Toc485332394"/>
      <w:r w:rsidRPr="0041535E">
        <w:t>6.1.</w:t>
      </w:r>
      <w:r w:rsidR="00E03A94">
        <w:t>2.</w:t>
      </w:r>
      <w:r w:rsidRPr="0041535E">
        <w:t>3.</w:t>
      </w:r>
      <w:r w:rsidR="00476482">
        <w:t>20</w:t>
      </w:r>
      <w:r w:rsidRPr="0041535E">
        <w:t xml:space="preserve"> Caso de uso: </w:t>
      </w:r>
      <w:r>
        <w:t>Activar cuenta de Usuario</w:t>
      </w:r>
      <w:bookmarkEnd w:id="247"/>
      <w:bookmarkEnd w:id="24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22"/>
        <w:gridCol w:w="158"/>
        <w:gridCol w:w="431"/>
        <w:gridCol w:w="824"/>
        <w:gridCol w:w="2010"/>
      </w:tblGrid>
      <w:tr w:rsidR="000B00DA" w:rsidRPr="000F27C5" w14:paraId="40AA18B7" w14:textId="77777777" w:rsidTr="00670242">
        <w:trPr>
          <w:trHeight w:val="227"/>
          <w:jc w:val="center"/>
        </w:trPr>
        <w:tc>
          <w:tcPr>
            <w:tcW w:w="1977" w:type="dxa"/>
          </w:tcPr>
          <w:p w14:paraId="09C5D742" w14:textId="77777777" w:rsidR="000B00DA" w:rsidRPr="000F27C5" w:rsidRDefault="000B00DA" w:rsidP="00670242">
            <w:pPr>
              <w:rPr>
                <w:rStyle w:val="Textoennegrita"/>
              </w:rPr>
            </w:pPr>
            <w:r w:rsidRPr="000F27C5">
              <w:rPr>
                <w:rStyle w:val="Textoennegrita"/>
              </w:rPr>
              <w:t>Nombre</w:t>
            </w:r>
          </w:p>
        </w:tc>
        <w:tc>
          <w:tcPr>
            <w:tcW w:w="4011" w:type="dxa"/>
            <w:gridSpan w:val="3"/>
          </w:tcPr>
          <w:p w14:paraId="05DFA6EB" w14:textId="77777777" w:rsidR="000B00DA" w:rsidRPr="000F27C5" w:rsidRDefault="000B00DA" w:rsidP="00670242">
            <w:pPr>
              <w:rPr>
                <w:b/>
              </w:rPr>
            </w:pPr>
            <w:r w:rsidRPr="000F27C5">
              <w:rPr>
                <w:b/>
              </w:rPr>
              <w:t>Activar cuenta de Usuario</w:t>
            </w:r>
          </w:p>
        </w:tc>
        <w:tc>
          <w:tcPr>
            <w:tcW w:w="824" w:type="dxa"/>
          </w:tcPr>
          <w:p w14:paraId="701331BA" w14:textId="77777777" w:rsidR="000B00DA" w:rsidRPr="000F27C5" w:rsidRDefault="000B00DA" w:rsidP="00670242">
            <w:pPr>
              <w:rPr>
                <w:b/>
              </w:rPr>
            </w:pPr>
            <w:r w:rsidRPr="000F27C5">
              <w:rPr>
                <w:b/>
              </w:rPr>
              <w:t>ID</w:t>
            </w:r>
          </w:p>
        </w:tc>
        <w:tc>
          <w:tcPr>
            <w:tcW w:w="2010" w:type="dxa"/>
          </w:tcPr>
          <w:p w14:paraId="2B679ACB" w14:textId="3630C16F" w:rsidR="000B00DA" w:rsidRPr="000F27C5" w:rsidRDefault="000F27C5" w:rsidP="00670242">
            <w:pPr>
              <w:rPr>
                <w:b/>
              </w:rPr>
            </w:pPr>
            <w:r>
              <w:rPr>
                <w:b/>
              </w:rPr>
              <w:t>CUSWPW</w:t>
            </w:r>
            <w:r w:rsidR="000B00DA" w:rsidRPr="000F27C5">
              <w:rPr>
                <w:b/>
              </w:rPr>
              <w:t>_20</w:t>
            </w:r>
          </w:p>
        </w:tc>
      </w:tr>
      <w:tr w:rsidR="000B00DA" w:rsidRPr="0041535E" w14:paraId="1EBE6DFE" w14:textId="77777777" w:rsidTr="00670242">
        <w:trPr>
          <w:trHeight w:val="227"/>
          <w:jc w:val="center"/>
        </w:trPr>
        <w:tc>
          <w:tcPr>
            <w:tcW w:w="1977" w:type="dxa"/>
          </w:tcPr>
          <w:p w14:paraId="5882FC72" w14:textId="77777777" w:rsidR="000B00DA" w:rsidRPr="000F27C5" w:rsidRDefault="000B00DA" w:rsidP="00670242">
            <w:pPr>
              <w:rPr>
                <w:rStyle w:val="Textoennegrita"/>
                <w:b w:val="0"/>
              </w:rPr>
            </w:pPr>
            <w:r w:rsidRPr="000F27C5">
              <w:rPr>
                <w:rStyle w:val="Textoennegrita"/>
                <w:b w:val="0"/>
              </w:rPr>
              <w:t>Actores</w:t>
            </w:r>
          </w:p>
        </w:tc>
        <w:tc>
          <w:tcPr>
            <w:tcW w:w="6845" w:type="dxa"/>
            <w:gridSpan w:val="5"/>
          </w:tcPr>
          <w:p w14:paraId="341B84B2" w14:textId="77777777" w:rsidR="000B00DA" w:rsidRPr="0041535E" w:rsidRDefault="000B00DA" w:rsidP="00670242">
            <w:pPr>
              <w:pStyle w:val="Prrafodelista"/>
              <w:numPr>
                <w:ilvl w:val="0"/>
                <w:numId w:val="12"/>
              </w:numPr>
            </w:pPr>
            <w:r w:rsidRPr="0041535E">
              <w:t>Administrador</w:t>
            </w:r>
          </w:p>
        </w:tc>
      </w:tr>
      <w:tr w:rsidR="000B00DA" w:rsidRPr="0041535E" w14:paraId="1D251643" w14:textId="77777777" w:rsidTr="00670242">
        <w:trPr>
          <w:trHeight w:val="227"/>
          <w:jc w:val="center"/>
        </w:trPr>
        <w:tc>
          <w:tcPr>
            <w:tcW w:w="1977" w:type="dxa"/>
          </w:tcPr>
          <w:p w14:paraId="0A8E6E23" w14:textId="77777777" w:rsidR="000B00DA" w:rsidRPr="000F27C5" w:rsidRDefault="000B00DA" w:rsidP="00670242">
            <w:pPr>
              <w:rPr>
                <w:rStyle w:val="Textoennegrita"/>
                <w:b w:val="0"/>
              </w:rPr>
            </w:pPr>
            <w:r w:rsidRPr="000F27C5">
              <w:rPr>
                <w:rStyle w:val="Textoennegrita"/>
                <w:b w:val="0"/>
              </w:rPr>
              <w:t>Referencias</w:t>
            </w:r>
          </w:p>
        </w:tc>
        <w:tc>
          <w:tcPr>
            <w:tcW w:w="6845" w:type="dxa"/>
            <w:gridSpan w:val="5"/>
          </w:tcPr>
          <w:p w14:paraId="1523E56C" w14:textId="77777777" w:rsidR="000B00DA" w:rsidRPr="0041535E" w:rsidRDefault="003B592A" w:rsidP="00670242">
            <w:pPr>
              <w:pStyle w:val="Prrafodelista"/>
              <w:numPr>
                <w:ilvl w:val="0"/>
                <w:numId w:val="11"/>
              </w:numPr>
            </w:pPr>
            <w:r>
              <w:t>RF_STKSWE_W_17</w:t>
            </w:r>
            <w:r w:rsidR="000B00DA" w:rsidRPr="0041535E">
              <w:t xml:space="preserve">: </w:t>
            </w:r>
            <w:r>
              <w:t>Activar cuenta de usuario</w:t>
            </w:r>
          </w:p>
        </w:tc>
      </w:tr>
      <w:tr w:rsidR="000B00DA" w:rsidRPr="0041535E" w14:paraId="19A43AFB" w14:textId="77777777" w:rsidTr="00670242">
        <w:trPr>
          <w:trHeight w:val="227"/>
          <w:jc w:val="center"/>
        </w:trPr>
        <w:tc>
          <w:tcPr>
            <w:tcW w:w="1977" w:type="dxa"/>
          </w:tcPr>
          <w:p w14:paraId="32D3BA65" w14:textId="77777777" w:rsidR="000B00DA" w:rsidRPr="000F27C5" w:rsidRDefault="000B00DA" w:rsidP="00670242">
            <w:pPr>
              <w:rPr>
                <w:rStyle w:val="Textoennegrita"/>
                <w:b w:val="0"/>
              </w:rPr>
            </w:pPr>
            <w:r w:rsidRPr="000F27C5">
              <w:rPr>
                <w:rStyle w:val="Textoennegrita"/>
                <w:b w:val="0"/>
              </w:rPr>
              <w:t>Precondiciones</w:t>
            </w:r>
          </w:p>
        </w:tc>
        <w:tc>
          <w:tcPr>
            <w:tcW w:w="6845" w:type="dxa"/>
            <w:gridSpan w:val="5"/>
          </w:tcPr>
          <w:p w14:paraId="00D0C2E3" w14:textId="44965A0B" w:rsidR="000B00DA" w:rsidRDefault="000B00DA" w:rsidP="00661B5A">
            <w:pPr>
              <w:pStyle w:val="Prrafodelista"/>
              <w:numPr>
                <w:ilvl w:val="0"/>
                <w:numId w:val="11"/>
              </w:numPr>
            </w:pPr>
            <w:r w:rsidRPr="0041535E">
              <w:t>El actor debe tener la sesión iniciada.</w:t>
            </w:r>
          </w:p>
          <w:p w14:paraId="57092313" w14:textId="39A23535" w:rsidR="00661B5A" w:rsidRDefault="00661B5A" w:rsidP="00661B5A">
            <w:pPr>
              <w:pStyle w:val="Prrafodelista"/>
              <w:numPr>
                <w:ilvl w:val="0"/>
                <w:numId w:val="11"/>
              </w:numPr>
            </w:pPr>
            <w:r>
              <w:t>El sistema debe tener desplegada una lista de usuarios.</w:t>
            </w:r>
          </w:p>
          <w:p w14:paraId="1671750D" w14:textId="22D66476" w:rsidR="00661B5A" w:rsidRPr="0041535E" w:rsidRDefault="00661B5A" w:rsidP="00661B5A">
            <w:pPr>
              <w:pStyle w:val="Prrafodelista"/>
              <w:numPr>
                <w:ilvl w:val="0"/>
                <w:numId w:val="11"/>
              </w:numPr>
            </w:pPr>
            <w:r>
              <w:t>La cuenta de usuario de usuario a activar debe estar actualmente suspendida.</w:t>
            </w:r>
          </w:p>
        </w:tc>
      </w:tr>
      <w:tr w:rsidR="000B00DA" w:rsidRPr="0041535E" w14:paraId="2EBD8D21" w14:textId="77777777" w:rsidTr="00670242">
        <w:trPr>
          <w:trHeight w:val="227"/>
          <w:jc w:val="center"/>
        </w:trPr>
        <w:tc>
          <w:tcPr>
            <w:tcW w:w="1977" w:type="dxa"/>
            <w:tcBorders>
              <w:bottom w:val="single" w:sz="6" w:space="0" w:color="auto"/>
            </w:tcBorders>
          </w:tcPr>
          <w:p w14:paraId="4C777F0F" w14:textId="77777777" w:rsidR="000B00DA" w:rsidRPr="000F27C5" w:rsidRDefault="000B00DA" w:rsidP="00670242">
            <w:pPr>
              <w:rPr>
                <w:rStyle w:val="Textoennegrita"/>
                <w:b w:val="0"/>
              </w:rPr>
            </w:pPr>
            <w:r w:rsidRPr="000F27C5">
              <w:rPr>
                <w:rStyle w:val="Textoennegrita"/>
                <w:b w:val="0"/>
              </w:rPr>
              <w:t>Postcondiciones</w:t>
            </w:r>
          </w:p>
        </w:tc>
        <w:tc>
          <w:tcPr>
            <w:tcW w:w="6845" w:type="dxa"/>
            <w:gridSpan w:val="5"/>
            <w:tcBorders>
              <w:bottom w:val="single" w:sz="6" w:space="0" w:color="auto"/>
            </w:tcBorders>
          </w:tcPr>
          <w:p w14:paraId="1F522E0E" w14:textId="77777777" w:rsidR="000B00DA" w:rsidRPr="0041535E" w:rsidRDefault="000B00DA" w:rsidP="00670242">
            <w:pPr>
              <w:pStyle w:val="Prrafodelista"/>
              <w:numPr>
                <w:ilvl w:val="0"/>
                <w:numId w:val="11"/>
              </w:numPr>
            </w:pPr>
            <w:r w:rsidRPr="0041535E">
              <w:t>No hay postcondiciones.</w:t>
            </w:r>
          </w:p>
        </w:tc>
      </w:tr>
      <w:tr w:rsidR="000B00DA" w:rsidRPr="0041535E" w14:paraId="7B997500" w14:textId="77777777" w:rsidTr="00670242">
        <w:trPr>
          <w:trHeight w:val="227"/>
          <w:jc w:val="center"/>
        </w:trPr>
        <w:tc>
          <w:tcPr>
            <w:tcW w:w="1977" w:type="dxa"/>
            <w:tcBorders>
              <w:top w:val="double" w:sz="4" w:space="0" w:color="auto"/>
            </w:tcBorders>
          </w:tcPr>
          <w:p w14:paraId="38DBEDC0" w14:textId="77777777" w:rsidR="000B00DA" w:rsidRPr="000F27C5" w:rsidRDefault="000B00DA" w:rsidP="00670242">
            <w:pPr>
              <w:rPr>
                <w:rStyle w:val="Textoennegrita"/>
                <w:b w:val="0"/>
              </w:rPr>
            </w:pPr>
            <w:r w:rsidRPr="000F27C5">
              <w:rPr>
                <w:rStyle w:val="Textoennegrita"/>
                <w:b w:val="0"/>
              </w:rPr>
              <w:t>Propósito</w:t>
            </w:r>
          </w:p>
        </w:tc>
        <w:tc>
          <w:tcPr>
            <w:tcW w:w="6845" w:type="dxa"/>
            <w:gridSpan w:val="5"/>
            <w:tcBorders>
              <w:top w:val="double" w:sz="4" w:space="0" w:color="auto"/>
            </w:tcBorders>
          </w:tcPr>
          <w:p w14:paraId="683CB285" w14:textId="77777777" w:rsidR="000B00DA" w:rsidRPr="0041535E" w:rsidRDefault="000B00DA" w:rsidP="00670242">
            <w:r w:rsidRPr="0041535E">
              <w:t>El actor podrá ver una lista de eventos registrados en el sistema</w:t>
            </w:r>
          </w:p>
        </w:tc>
      </w:tr>
      <w:tr w:rsidR="00661B5A" w:rsidRPr="000F27C5" w14:paraId="5A689186" w14:textId="77777777" w:rsidTr="00670242">
        <w:trPr>
          <w:trHeight w:val="227"/>
          <w:jc w:val="center"/>
        </w:trPr>
        <w:tc>
          <w:tcPr>
            <w:tcW w:w="1977" w:type="dxa"/>
            <w:vMerge w:val="restart"/>
          </w:tcPr>
          <w:p w14:paraId="492A754A" w14:textId="77777777" w:rsidR="00661B5A" w:rsidRPr="000F27C5" w:rsidRDefault="00661B5A" w:rsidP="00670242">
            <w:pPr>
              <w:rPr>
                <w:rStyle w:val="Textoennegrita"/>
              </w:rPr>
            </w:pPr>
            <w:r w:rsidRPr="000F27C5">
              <w:rPr>
                <w:rStyle w:val="Textoennegrita"/>
              </w:rPr>
              <w:t>Flujo Principal</w:t>
            </w:r>
          </w:p>
        </w:tc>
        <w:tc>
          <w:tcPr>
            <w:tcW w:w="3580" w:type="dxa"/>
            <w:gridSpan w:val="2"/>
            <w:tcBorders>
              <w:bottom w:val="single" w:sz="6" w:space="0" w:color="auto"/>
            </w:tcBorders>
          </w:tcPr>
          <w:p w14:paraId="7CE26E1F" w14:textId="77777777" w:rsidR="00661B5A" w:rsidRPr="000F27C5" w:rsidRDefault="00661B5A" w:rsidP="00670242">
            <w:pPr>
              <w:rPr>
                <w:b/>
              </w:rPr>
            </w:pPr>
            <w:r w:rsidRPr="000F27C5">
              <w:rPr>
                <w:rStyle w:val="Textoennegrita"/>
              </w:rPr>
              <w:t>Administrador</w:t>
            </w:r>
          </w:p>
        </w:tc>
        <w:tc>
          <w:tcPr>
            <w:tcW w:w="3265" w:type="dxa"/>
            <w:gridSpan w:val="3"/>
            <w:tcBorders>
              <w:bottom w:val="single" w:sz="6" w:space="0" w:color="auto"/>
            </w:tcBorders>
          </w:tcPr>
          <w:p w14:paraId="15A79E17" w14:textId="77777777" w:rsidR="00661B5A" w:rsidRPr="000F27C5" w:rsidRDefault="00661B5A" w:rsidP="00670242">
            <w:pPr>
              <w:rPr>
                <w:rStyle w:val="Textoennegrita"/>
              </w:rPr>
            </w:pPr>
            <w:r w:rsidRPr="000F27C5">
              <w:rPr>
                <w:rStyle w:val="Textoennegrita"/>
              </w:rPr>
              <w:t>Sistema</w:t>
            </w:r>
          </w:p>
        </w:tc>
      </w:tr>
      <w:tr w:rsidR="00661B5A" w:rsidRPr="0041535E" w14:paraId="54D3FA81" w14:textId="77777777" w:rsidTr="00670242">
        <w:trPr>
          <w:trHeight w:val="227"/>
          <w:jc w:val="center"/>
        </w:trPr>
        <w:tc>
          <w:tcPr>
            <w:tcW w:w="1977" w:type="dxa"/>
            <w:vMerge/>
          </w:tcPr>
          <w:p w14:paraId="78A3B238" w14:textId="77777777" w:rsidR="00661B5A" w:rsidRPr="000F27C5" w:rsidRDefault="00661B5A" w:rsidP="00670242">
            <w:pPr>
              <w:rPr>
                <w:rStyle w:val="Textoennegrita"/>
                <w:b w:val="0"/>
              </w:rPr>
            </w:pPr>
          </w:p>
        </w:tc>
        <w:tc>
          <w:tcPr>
            <w:tcW w:w="3580" w:type="dxa"/>
            <w:gridSpan w:val="2"/>
            <w:tcBorders>
              <w:bottom w:val="single" w:sz="6" w:space="0" w:color="auto"/>
            </w:tcBorders>
          </w:tcPr>
          <w:p w14:paraId="3AF907CE" w14:textId="70D6A980" w:rsidR="00661B5A" w:rsidRPr="0041535E" w:rsidRDefault="00661B5A" w:rsidP="00661B5A">
            <w:r w:rsidRPr="0041535E">
              <w:t xml:space="preserve">1. El caso de uso empieza cuando el actor selecciona la opción </w:t>
            </w:r>
            <w:r>
              <w:t>de activar una cuenta suspendida.</w:t>
            </w:r>
          </w:p>
        </w:tc>
        <w:tc>
          <w:tcPr>
            <w:tcW w:w="3265" w:type="dxa"/>
            <w:gridSpan w:val="3"/>
            <w:tcBorders>
              <w:bottom w:val="single" w:sz="6" w:space="0" w:color="auto"/>
            </w:tcBorders>
          </w:tcPr>
          <w:p w14:paraId="7EAD2E3E" w14:textId="2B62C0BA" w:rsidR="00661B5A" w:rsidRPr="0041535E" w:rsidRDefault="00661B5A" w:rsidP="00661B5A">
            <w:r>
              <w:t xml:space="preserve">2. </w:t>
            </w:r>
            <w:r w:rsidRPr="0041535E">
              <w:t>El sistema pide al actor confirmar la acción a realizar.</w:t>
            </w:r>
          </w:p>
        </w:tc>
      </w:tr>
      <w:tr w:rsidR="00661B5A" w:rsidRPr="0041535E" w14:paraId="5A908C20" w14:textId="77777777" w:rsidTr="00670242">
        <w:trPr>
          <w:trHeight w:val="227"/>
          <w:jc w:val="center"/>
        </w:trPr>
        <w:tc>
          <w:tcPr>
            <w:tcW w:w="1977" w:type="dxa"/>
            <w:vMerge/>
          </w:tcPr>
          <w:p w14:paraId="41204C4D" w14:textId="77777777" w:rsidR="00661B5A" w:rsidRPr="000F27C5" w:rsidRDefault="00661B5A" w:rsidP="00661B5A">
            <w:pPr>
              <w:rPr>
                <w:rStyle w:val="Textoennegrita"/>
                <w:b w:val="0"/>
              </w:rPr>
            </w:pPr>
          </w:p>
        </w:tc>
        <w:tc>
          <w:tcPr>
            <w:tcW w:w="3580" w:type="dxa"/>
            <w:gridSpan w:val="2"/>
            <w:tcBorders>
              <w:bottom w:val="single" w:sz="6" w:space="0" w:color="auto"/>
            </w:tcBorders>
          </w:tcPr>
          <w:p w14:paraId="0F1C01EA" w14:textId="7695B840" w:rsidR="00661B5A" w:rsidRPr="0041535E" w:rsidRDefault="00661B5A" w:rsidP="00661B5A">
            <w:r w:rsidRPr="0041535E">
              <w:t>3. El actor confirma la acción.</w:t>
            </w:r>
          </w:p>
        </w:tc>
        <w:tc>
          <w:tcPr>
            <w:tcW w:w="3265" w:type="dxa"/>
            <w:gridSpan w:val="3"/>
            <w:tcBorders>
              <w:bottom w:val="single" w:sz="6" w:space="0" w:color="auto"/>
            </w:tcBorders>
          </w:tcPr>
          <w:p w14:paraId="40821C9D" w14:textId="475DF22B" w:rsidR="00661B5A" w:rsidRPr="0041535E" w:rsidRDefault="00661B5A" w:rsidP="00661B5A">
            <w:r w:rsidRPr="0041535E">
              <w:t xml:space="preserve">4. El sistema </w:t>
            </w:r>
            <w:r>
              <w:t>activa</w:t>
            </w:r>
            <w:r w:rsidRPr="0041535E">
              <w:t xml:space="preserve"> la cuenta de usuario y notifica al actor que la operación se realizó correctamente.</w:t>
            </w:r>
          </w:p>
        </w:tc>
      </w:tr>
      <w:tr w:rsidR="00661B5A" w:rsidRPr="000F27C5" w14:paraId="5E728E67" w14:textId="77777777" w:rsidTr="00661B5A">
        <w:trPr>
          <w:trHeight w:val="103"/>
          <w:jc w:val="center"/>
        </w:trPr>
        <w:tc>
          <w:tcPr>
            <w:tcW w:w="1977" w:type="dxa"/>
          </w:tcPr>
          <w:p w14:paraId="633E1BF9" w14:textId="72CF041B" w:rsidR="00661B5A" w:rsidRPr="000F27C5" w:rsidRDefault="00661B5A" w:rsidP="00661B5A">
            <w:pPr>
              <w:rPr>
                <w:rStyle w:val="Textoennegrita"/>
                <w:b w:val="0"/>
              </w:rPr>
            </w:pPr>
            <w:r w:rsidRPr="000F27C5">
              <w:rPr>
                <w:b/>
              </w:rPr>
              <w:lastRenderedPageBreak/>
              <w:t>Flujos Alternos</w:t>
            </w:r>
          </w:p>
        </w:tc>
        <w:tc>
          <w:tcPr>
            <w:tcW w:w="3422" w:type="dxa"/>
          </w:tcPr>
          <w:p w14:paraId="00CFB53B" w14:textId="0ADD662A" w:rsidR="00661B5A" w:rsidRPr="000F27C5" w:rsidRDefault="00661B5A" w:rsidP="00661B5A">
            <w:pPr>
              <w:rPr>
                <w:b/>
              </w:rPr>
            </w:pPr>
            <w:r w:rsidRPr="000F27C5">
              <w:rPr>
                <w:b/>
              </w:rPr>
              <w:t>Administrador</w:t>
            </w:r>
          </w:p>
        </w:tc>
        <w:tc>
          <w:tcPr>
            <w:tcW w:w="3423" w:type="dxa"/>
            <w:gridSpan w:val="4"/>
          </w:tcPr>
          <w:p w14:paraId="60C41BFC" w14:textId="6AA51187" w:rsidR="00661B5A" w:rsidRPr="000F27C5" w:rsidRDefault="00661B5A" w:rsidP="00661B5A">
            <w:pPr>
              <w:rPr>
                <w:b/>
              </w:rPr>
            </w:pPr>
            <w:r w:rsidRPr="000F27C5">
              <w:rPr>
                <w:b/>
              </w:rPr>
              <w:t>Sistema</w:t>
            </w:r>
          </w:p>
        </w:tc>
      </w:tr>
      <w:tr w:rsidR="00661B5A" w:rsidRPr="0041535E" w14:paraId="60FA7444" w14:textId="77777777" w:rsidTr="006F091F">
        <w:trPr>
          <w:trHeight w:val="103"/>
          <w:jc w:val="center"/>
        </w:trPr>
        <w:tc>
          <w:tcPr>
            <w:tcW w:w="1977" w:type="dxa"/>
            <w:tcBorders>
              <w:bottom w:val="single" w:sz="4" w:space="0" w:color="auto"/>
            </w:tcBorders>
          </w:tcPr>
          <w:p w14:paraId="01ED949E" w14:textId="77777777" w:rsidR="00661B5A" w:rsidRPr="000F27C5" w:rsidRDefault="00661B5A" w:rsidP="00661B5A">
            <w:pPr>
              <w:rPr>
                <w:rStyle w:val="Textoennegrita"/>
                <w:b w:val="0"/>
              </w:rPr>
            </w:pPr>
          </w:p>
        </w:tc>
        <w:tc>
          <w:tcPr>
            <w:tcW w:w="3422" w:type="dxa"/>
            <w:tcBorders>
              <w:bottom w:val="single" w:sz="4" w:space="0" w:color="auto"/>
            </w:tcBorders>
          </w:tcPr>
          <w:p w14:paraId="126B2327" w14:textId="599E51B1" w:rsidR="00661B5A" w:rsidRPr="0041535E" w:rsidRDefault="00661B5A" w:rsidP="00661B5A">
            <w:r w:rsidRPr="0041535E">
              <w:t>3.a. El actor no confirma la acción.</w:t>
            </w:r>
          </w:p>
        </w:tc>
        <w:tc>
          <w:tcPr>
            <w:tcW w:w="3423" w:type="dxa"/>
            <w:gridSpan w:val="4"/>
            <w:tcBorders>
              <w:bottom w:val="single" w:sz="4" w:space="0" w:color="auto"/>
            </w:tcBorders>
          </w:tcPr>
          <w:p w14:paraId="29B0D17D" w14:textId="761BEAAF" w:rsidR="00661B5A" w:rsidRPr="0041535E" w:rsidRDefault="00661B5A" w:rsidP="00661B5A">
            <w:r w:rsidRPr="0041535E">
              <w:t xml:space="preserve">4.a. El sistema no </w:t>
            </w:r>
            <w:r>
              <w:t>activa</w:t>
            </w:r>
            <w:r w:rsidRPr="0041535E">
              <w:t xml:space="preserve"> la cuenta de usuario y notifica que se ha cancelado la operación.</w:t>
            </w:r>
          </w:p>
          <w:p w14:paraId="33305A06" w14:textId="77777777" w:rsidR="00661B5A" w:rsidRPr="0041535E" w:rsidRDefault="00661B5A" w:rsidP="00661B5A"/>
        </w:tc>
      </w:tr>
    </w:tbl>
    <w:p w14:paraId="556D87F7" w14:textId="2CAA9457" w:rsidR="000B00DA" w:rsidRPr="0041535E" w:rsidRDefault="00DB089B" w:rsidP="00DB089B">
      <w:pPr>
        <w:pStyle w:val="Cita"/>
      </w:pPr>
      <w:r>
        <w:t>Tabla N°</w:t>
      </w:r>
      <w:r>
        <w:t>32</w:t>
      </w:r>
      <w:r>
        <w:t>: Especificación de casos de uso de la página web</w:t>
      </w:r>
    </w:p>
    <w:p w14:paraId="2566D0B2" w14:textId="3B8A6252" w:rsidR="00A75629" w:rsidRDefault="00873CC3" w:rsidP="00A75629">
      <w:pPr>
        <w:pStyle w:val="Ttulo4"/>
      </w:pPr>
      <w:bookmarkStart w:id="249" w:name="_Toc484123354"/>
      <w:bookmarkStart w:id="250" w:name="_Toc485332395"/>
      <w:r>
        <w:t>6.1.2.4 Especificación de los casos de uso de la aplicación móvil</w:t>
      </w:r>
      <w:bookmarkEnd w:id="249"/>
      <w:r w:rsidR="00A75629">
        <w:rPr>
          <w:rStyle w:val="Refdenotaalpie"/>
        </w:rPr>
        <w:footnoteReference w:id="7"/>
      </w:r>
      <w:bookmarkEnd w:id="250"/>
    </w:p>
    <w:p w14:paraId="3C52A634" w14:textId="1332AE3F" w:rsidR="00A75629" w:rsidRDefault="00A75629" w:rsidP="00A75629">
      <w:pPr>
        <w:pStyle w:val="Ttulo5"/>
      </w:pPr>
      <w:bookmarkStart w:id="251" w:name="_Toc485332396"/>
      <w:r w:rsidRPr="0041535E">
        <w:t>6.1.</w:t>
      </w:r>
      <w:r>
        <w:t>2.4.1</w:t>
      </w:r>
      <w:r w:rsidRPr="0041535E">
        <w:t xml:space="preserve"> Caso de uso: </w:t>
      </w:r>
      <w:r>
        <w:t>Registrarse</w:t>
      </w:r>
      <w:bookmarkEnd w:id="251"/>
    </w:p>
    <w:p w14:paraId="1A535B6A" w14:textId="5E3DBA34" w:rsidR="00A75629" w:rsidRDefault="00A75629" w:rsidP="00A75629">
      <w:r>
        <w:t>Ver Caso de uso de la página web</w:t>
      </w:r>
      <w:r w:rsidR="006F091F">
        <w:t xml:space="preserve"> “</w:t>
      </w:r>
      <w:r w:rsidR="000F27C5">
        <w:t>CUSWPW</w:t>
      </w:r>
      <w:r w:rsidR="006F091F">
        <w:t>_01” en la página</w:t>
      </w:r>
      <w:r w:rsidR="00476482">
        <w:t xml:space="preserve"> N°</w:t>
      </w:r>
      <w:r w:rsidR="006F091F">
        <w:t xml:space="preserve"> “”</w:t>
      </w:r>
      <w:r w:rsidR="00476482">
        <w:t xml:space="preserve"> de este documento</w:t>
      </w:r>
      <w:r w:rsidR="006F091F">
        <w:t>.</w:t>
      </w:r>
    </w:p>
    <w:p w14:paraId="007BAE09" w14:textId="4C9F7235" w:rsidR="00476482" w:rsidRPr="0041535E" w:rsidRDefault="00476482" w:rsidP="00476482">
      <w:pPr>
        <w:pStyle w:val="Ttulo5"/>
      </w:pPr>
      <w:bookmarkStart w:id="252" w:name="_Toc485332397"/>
      <w:r w:rsidRPr="0041535E">
        <w:t>6.1.</w:t>
      </w:r>
      <w:r>
        <w:t>2.4</w:t>
      </w:r>
      <w:r w:rsidRPr="0041535E">
        <w:t>.2 Caso de uso: Visualizar Evento</w:t>
      </w:r>
      <w:bookmarkEnd w:id="252"/>
    </w:p>
    <w:p w14:paraId="1448262C" w14:textId="5DBFFC71" w:rsidR="00476482" w:rsidRDefault="00476482" w:rsidP="00A75629">
      <w:r>
        <w:t>Ver Caso de uso de la página web “</w:t>
      </w:r>
      <w:r w:rsidR="000F27C5">
        <w:t>CUSWPW</w:t>
      </w:r>
      <w:r>
        <w:t>_02” en la página N° “” de este documento.</w:t>
      </w:r>
    </w:p>
    <w:p w14:paraId="36E80EC9" w14:textId="3C45227E" w:rsidR="00476482" w:rsidRDefault="00476482" w:rsidP="00476482">
      <w:pPr>
        <w:pStyle w:val="Ttulo5"/>
      </w:pPr>
      <w:bookmarkStart w:id="253" w:name="_Toc485332398"/>
      <w:r w:rsidRPr="0041535E">
        <w:t>6.1.</w:t>
      </w:r>
      <w:r>
        <w:t>2.4</w:t>
      </w:r>
      <w:r w:rsidRPr="0041535E">
        <w:t>.3 Caso de uso: Visualizar Eventos Cercanos</w:t>
      </w:r>
      <w:bookmarkEnd w:id="253"/>
    </w:p>
    <w:p w14:paraId="43490EA5" w14:textId="4064EA57" w:rsidR="00476482" w:rsidRPr="00476482" w:rsidRDefault="00476482" w:rsidP="00476482">
      <w:r>
        <w:t>Ver Caso de uso de la página web “</w:t>
      </w:r>
      <w:r w:rsidR="000F27C5">
        <w:t>CUSWPW</w:t>
      </w:r>
      <w:r>
        <w:t>_03” en la página N° “” de este documento.</w:t>
      </w:r>
    </w:p>
    <w:p w14:paraId="7F8C18D2" w14:textId="00556B6F" w:rsidR="00476482" w:rsidRPr="0041535E" w:rsidRDefault="00476482" w:rsidP="00476482">
      <w:pPr>
        <w:pStyle w:val="Ttulo5"/>
      </w:pPr>
      <w:bookmarkStart w:id="254" w:name="_Toc485332399"/>
      <w:r w:rsidRPr="0041535E">
        <w:t>6.1.</w:t>
      </w:r>
      <w:r>
        <w:t>2.4</w:t>
      </w:r>
      <w:r w:rsidRPr="0041535E">
        <w:t>.4 Caso de uso: Buscar Evento</w:t>
      </w:r>
      <w:bookmarkEnd w:id="254"/>
    </w:p>
    <w:p w14:paraId="14C819F5" w14:textId="7057C20B" w:rsidR="00476482" w:rsidRDefault="00476482" w:rsidP="00A75629">
      <w:r>
        <w:t>Ver Caso de uso de la página web “</w:t>
      </w:r>
      <w:r w:rsidR="000F27C5">
        <w:t>CUSWPW</w:t>
      </w:r>
      <w:r>
        <w:t>_04” en la página N° “” de este documento.</w:t>
      </w:r>
    </w:p>
    <w:p w14:paraId="02B3FA36" w14:textId="146C9E95" w:rsidR="006607A7" w:rsidRDefault="006607A7" w:rsidP="006607A7">
      <w:pPr>
        <w:pStyle w:val="Ttulo5"/>
      </w:pPr>
      <w:bookmarkStart w:id="255" w:name="_Toc485332400"/>
      <w:r w:rsidRPr="0041535E">
        <w:t>6.1.</w:t>
      </w:r>
      <w:r>
        <w:t>2.4</w:t>
      </w:r>
      <w:r w:rsidRPr="0041535E">
        <w:t>.5 Caso de uso: Iniciar Sesión</w:t>
      </w:r>
      <w:bookmarkEnd w:id="255"/>
    </w:p>
    <w:p w14:paraId="260C6930" w14:textId="54ED8729" w:rsidR="009408E7" w:rsidRPr="009408E7" w:rsidRDefault="009408E7" w:rsidP="009408E7">
      <w:r>
        <w:t>Ver Caso de uso de la página web “</w:t>
      </w:r>
      <w:r w:rsidR="000F27C5">
        <w:t>CUSWPW</w:t>
      </w:r>
      <w:r>
        <w:t>_04” en la página N° “” de este documento.</w:t>
      </w:r>
    </w:p>
    <w:p w14:paraId="4D9293A7" w14:textId="3615F308" w:rsidR="006607A7" w:rsidRDefault="006607A7" w:rsidP="006607A7">
      <w:pPr>
        <w:pStyle w:val="Ttulo5"/>
      </w:pPr>
      <w:bookmarkStart w:id="256" w:name="_Toc485332401"/>
      <w:r w:rsidRPr="0041535E">
        <w:t>6.1.</w:t>
      </w:r>
      <w:r>
        <w:t>2.4</w:t>
      </w:r>
      <w:r w:rsidRPr="0041535E">
        <w:t>.6 Caso de uso: Cerrar Sesión</w:t>
      </w:r>
      <w:bookmarkEnd w:id="256"/>
    </w:p>
    <w:p w14:paraId="03194F54" w14:textId="05A591B7" w:rsidR="009408E7" w:rsidRPr="009408E7" w:rsidRDefault="009408E7" w:rsidP="009408E7">
      <w:r>
        <w:t>Ver Caso de uso de la página web “</w:t>
      </w:r>
      <w:r w:rsidR="000F27C5">
        <w:t>CUSWPW</w:t>
      </w:r>
      <w:r>
        <w:t>_04” en la página N° “” de este documento.</w:t>
      </w:r>
    </w:p>
    <w:p w14:paraId="0B3743B1" w14:textId="50B9E76F" w:rsidR="006607A7" w:rsidRDefault="006607A7" w:rsidP="006607A7">
      <w:pPr>
        <w:pStyle w:val="Ttulo5"/>
      </w:pPr>
      <w:bookmarkStart w:id="257" w:name="_Toc485332402"/>
      <w:r>
        <w:lastRenderedPageBreak/>
        <w:t>6.1.2.4.7</w:t>
      </w:r>
      <w:r w:rsidRPr="006607A7">
        <w:t xml:space="preserve"> Caso de uso: Ver Perfil</w:t>
      </w:r>
      <w:bookmarkEnd w:id="257"/>
    </w:p>
    <w:p w14:paraId="06F05D20" w14:textId="3993762F" w:rsidR="009408E7" w:rsidRPr="009408E7" w:rsidRDefault="009408E7" w:rsidP="009408E7">
      <w:r>
        <w:t>Ver Caso de uso de la página web “</w:t>
      </w:r>
      <w:r w:rsidR="000F27C5">
        <w:t>CUSWPW</w:t>
      </w:r>
      <w:r>
        <w:t>_04” en la página N° “” de este documento.</w:t>
      </w:r>
    </w:p>
    <w:p w14:paraId="622C957F" w14:textId="6DAB7FC8" w:rsidR="006607A7" w:rsidRDefault="006607A7" w:rsidP="006607A7">
      <w:pPr>
        <w:pStyle w:val="Ttulo5"/>
      </w:pPr>
      <w:bookmarkStart w:id="258" w:name="_Toc485332403"/>
      <w:r w:rsidRPr="0041535E">
        <w:t>6.1.</w:t>
      </w:r>
      <w:r>
        <w:t>2.4</w:t>
      </w:r>
      <w:r w:rsidRPr="0041535E">
        <w:t>.8 Caso de uso: Modificar su Perfil</w:t>
      </w:r>
      <w:bookmarkEnd w:id="258"/>
    </w:p>
    <w:p w14:paraId="67520DD8" w14:textId="01B461DB" w:rsidR="009408E7" w:rsidRPr="009408E7" w:rsidRDefault="009408E7" w:rsidP="009408E7">
      <w:r>
        <w:t>Ver Caso de uso de la página web “</w:t>
      </w:r>
      <w:r w:rsidR="000F27C5">
        <w:t>CUSWPW</w:t>
      </w:r>
      <w:r>
        <w:t>_04” en la página N° “” de este documento.</w:t>
      </w:r>
    </w:p>
    <w:p w14:paraId="63700BD1" w14:textId="6A584AA3" w:rsidR="006607A7" w:rsidRDefault="006607A7" w:rsidP="006607A7">
      <w:pPr>
        <w:pStyle w:val="Ttulo5"/>
      </w:pPr>
      <w:bookmarkStart w:id="259" w:name="_Toc485332404"/>
      <w:r w:rsidRPr="0041535E">
        <w:t>6.1.</w:t>
      </w:r>
      <w:r>
        <w:t>2.4</w:t>
      </w:r>
      <w:r w:rsidRPr="0041535E">
        <w:t>.9 Caso de uso: Ingresar Evento</w:t>
      </w:r>
      <w:bookmarkEnd w:id="259"/>
    </w:p>
    <w:p w14:paraId="58344D18" w14:textId="1F365211" w:rsidR="009408E7" w:rsidRPr="009408E7" w:rsidRDefault="009408E7" w:rsidP="009408E7">
      <w:r>
        <w:t>Ver Caso de uso de la página web “</w:t>
      </w:r>
      <w:r w:rsidR="000F27C5">
        <w:t>CUSWPW</w:t>
      </w:r>
      <w:r>
        <w:t>_04” en la página N° “” de este documento.</w:t>
      </w:r>
    </w:p>
    <w:p w14:paraId="5C82333B" w14:textId="334AFB92" w:rsidR="006607A7" w:rsidRDefault="006607A7" w:rsidP="006607A7">
      <w:pPr>
        <w:pStyle w:val="Ttulo5"/>
      </w:pPr>
      <w:bookmarkStart w:id="260" w:name="_Toc485332405"/>
      <w:r w:rsidRPr="0041535E">
        <w:t>6.1.</w:t>
      </w:r>
      <w:r>
        <w:t>2.4</w:t>
      </w:r>
      <w:r w:rsidRPr="0041535E">
        <w:t>.10 Caso de uso: Eliminar su Evento</w:t>
      </w:r>
      <w:bookmarkEnd w:id="260"/>
    </w:p>
    <w:p w14:paraId="5EA1DA97" w14:textId="3C1010AE" w:rsidR="009408E7" w:rsidRPr="009408E7" w:rsidRDefault="009408E7" w:rsidP="009408E7">
      <w:r>
        <w:t>Ver Caso de uso de la página web “CUSW</w:t>
      </w:r>
      <w:r w:rsidR="00D26E2C">
        <w:t>PW</w:t>
      </w:r>
      <w:r>
        <w:t>_04” en la página N° “” de este documento.</w:t>
      </w:r>
    </w:p>
    <w:p w14:paraId="09F44444" w14:textId="3DD2419D" w:rsidR="006607A7" w:rsidRDefault="006607A7" w:rsidP="006607A7">
      <w:pPr>
        <w:pStyle w:val="Ttulo5"/>
      </w:pPr>
      <w:bookmarkStart w:id="261" w:name="_Toc485332406"/>
      <w:r w:rsidRPr="0041535E">
        <w:t>6.1.</w:t>
      </w:r>
      <w:r>
        <w:t>2.4</w:t>
      </w:r>
      <w:r w:rsidRPr="0041535E">
        <w:t>.11 Caso de uso: Modificar su Evento</w:t>
      </w:r>
      <w:bookmarkEnd w:id="261"/>
    </w:p>
    <w:p w14:paraId="0CCD3568" w14:textId="549CD1E5" w:rsidR="009408E7" w:rsidRDefault="009408E7" w:rsidP="009408E7">
      <w:r>
        <w:t>Ver Cas</w:t>
      </w:r>
      <w:r w:rsidR="00D26E2C">
        <w:t>o de uso de la página web “CUSWPW</w:t>
      </w:r>
      <w:r>
        <w:t>_04” en la página N° “” de este documento.</w:t>
      </w:r>
    </w:p>
    <w:p w14:paraId="462C0A2A" w14:textId="4205FD65" w:rsidR="009408E7" w:rsidRDefault="009408E7" w:rsidP="009408E7">
      <w:pPr>
        <w:pStyle w:val="Ttulo5"/>
      </w:pPr>
      <w:bookmarkStart w:id="262" w:name="_Toc485332407"/>
      <w:r>
        <w:t>6.1.2.4.12 Caso de uso: Notificar evento</w:t>
      </w:r>
      <w:bookmarkEnd w:id="26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D26E2C" w:rsidRPr="000F27C5" w14:paraId="396FF754" w14:textId="77777777" w:rsidTr="00D9185D">
        <w:trPr>
          <w:trHeight w:val="227"/>
          <w:jc w:val="center"/>
        </w:trPr>
        <w:tc>
          <w:tcPr>
            <w:tcW w:w="1977" w:type="dxa"/>
          </w:tcPr>
          <w:p w14:paraId="54E03178" w14:textId="77777777" w:rsidR="00D26E2C" w:rsidRPr="000F27C5" w:rsidRDefault="00D26E2C" w:rsidP="00D9185D">
            <w:pPr>
              <w:rPr>
                <w:rStyle w:val="Textoennegrita"/>
              </w:rPr>
            </w:pPr>
            <w:r w:rsidRPr="000F27C5">
              <w:rPr>
                <w:rStyle w:val="Textoennegrita"/>
              </w:rPr>
              <w:t>Nombre</w:t>
            </w:r>
          </w:p>
        </w:tc>
        <w:tc>
          <w:tcPr>
            <w:tcW w:w="4011" w:type="dxa"/>
            <w:gridSpan w:val="2"/>
          </w:tcPr>
          <w:p w14:paraId="37D6B6F7" w14:textId="77777777" w:rsidR="00D26E2C" w:rsidRPr="000F27C5" w:rsidRDefault="00D26E2C" w:rsidP="00D9185D">
            <w:pPr>
              <w:rPr>
                <w:b/>
              </w:rPr>
            </w:pPr>
            <w:r w:rsidRPr="000F27C5">
              <w:rPr>
                <w:b/>
              </w:rPr>
              <w:t>Activar cuenta de Usuario</w:t>
            </w:r>
          </w:p>
        </w:tc>
        <w:tc>
          <w:tcPr>
            <w:tcW w:w="824" w:type="dxa"/>
          </w:tcPr>
          <w:p w14:paraId="4335EA90" w14:textId="77777777" w:rsidR="00D26E2C" w:rsidRPr="000F27C5" w:rsidRDefault="00D26E2C" w:rsidP="00D9185D">
            <w:pPr>
              <w:rPr>
                <w:b/>
              </w:rPr>
            </w:pPr>
            <w:r w:rsidRPr="000F27C5">
              <w:rPr>
                <w:b/>
              </w:rPr>
              <w:t>ID</w:t>
            </w:r>
          </w:p>
        </w:tc>
        <w:tc>
          <w:tcPr>
            <w:tcW w:w="2010" w:type="dxa"/>
          </w:tcPr>
          <w:p w14:paraId="06745F12" w14:textId="620E03CF" w:rsidR="00D26E2C" w:rsidRPr="000F27C5" w:rsidRDefault="00D26E2C" w:rsidP="00D9185D">
            <w:pPr>
              <w:rPr>
                <w:b/>
              </w:rPr>
            </w:pPr>
            <w:r w:rsidRPr="000F27C5">
              <w:rPr>
                <w:b/>
              </w:rPr>
              <w:t>CUSWAPP_12</w:t>
            </w:r>
          </w:p>
        </w:tc>
      </w:tr>
      <w:tr w:rsidR="00D26E2C" w:rsidRPr="0041535E" w14:paraId="17A3BF69" w14:textId="77777777" w:rsidTr="00D9185D">
        <w:trPr>
          <w:trHeight w:val="227"/>
          <w:jc w:val="center"/>
        </w:trPr>
        <w:tc>
          <w:tcPr>
            <w:tcW w:w="1977" w:type="dxa"/>
          </w:tcPr>
          <w:p w14:paraId="1770176D" w14:textId="77777777" w:rsidR="00D26E2C" w:rsidRPr="000F27C5" w:rsidRDefault="00D26E2C" w:rsidP="00D9185D">
            <w:pPr>
              <w:rPr>
                <w:rStyle w:val="Textoennegrita"/>
                <w:b w:val="0"/>
              </w:rPr>
            </w:pPr>
            <w:r w:rsidRPr="000F27C5">
              <w:rPr>
                <w:rStyle w:val="Textoennegrita"/>
                <w:b w:val="0"/>
              </w:rPr>
              <w:t>Actores</w:t>
            </w:r>
          </w:p>
        </w:tc>
        <w:tc>
          <w:tcPr>
            <w:tcW w:w="6845" w:type="dxa"/>
            <w:gridSpan w:val="4"/>
          </w:tcPr>
          <w:p w14:paraId="423F7622" w14:textId="1F325160" w:rsidR="00D26E2C" w:rsidRPr="0041535E" w:rsidRDefault="00D26E2C" w:rsidP="00D9185D">
            <w:pPr>
              <w:pStyle w:val="Prrafodelista"/>
              <w:numPr>
                <w:ilvl w:val="0"/>
                <w:numId w:val="12"/>
              </w:numPr>
            </w:pPr>
            <w:r>
              <w:t>Usuario registrado</w:t>
            </w:r>
          </w:p>
        </w:tc>
      </w:tr>
      <w:tr w:rsidR="00D26E2C" w:rsidRPr="0041535E" w14:paraId="48A36736" w14:textId="77777777" w:rsidTr="00D9185D">
        <w:trPr>
          <w:trHeight w:val="227"/>
          <w:jc w:val="center"/>
        </w:trPr>
        <w:tc>
          <w:tcPr>
            <w:tcW w:w="1977" w:type="dxa"/>
          </w:tcPr>
          <w:p w14:paraId="7FF2D670" w14:textId="77777777" w:rsidR="00D26E2C" w:rsidRPr="000F27C5" w:rsidRDefault="00D26E2C" w:rsidP="00D9185D">
            <w:pPr>
              <w:rPr>
                <w:rStyle w:val="Textoennegrita"/>
                <w:b w:val="0"/>
              </w:rPr>
            </w:pPr>
            <w:r w:rsidRPr="000F27C5">
              <w:rPr>
                <w:rStyle w:val="Textoennegrita"/>
                <w:b w:val="0"/>
              </w:rPr>
              <w:t>Referencias</w:t>
            </w:r>
          </w:p>
        </w:tc>
        <w:tc>
          <w:tcPr>
            <w:tcW w:w="6845" w:type="dxa"/>
            <w:gridSpan w:val="4"/>
          </w:tcPr>
          <w:p w14:paraId="221988D7" w14:textId="192A3740" w:rsidR="00D26E2C" w:rsidRPr="0041535E" w:rsidRDefault="00DB089B" w:rsidP="00DB089B">
            <w:pPr>
              <w:pStyle w:val="Prrafodelista"/>
              <w:numPr>
                <w:ilvl w:val="0"/>
                <w:numId w:val="11"/>
              </w:numPr>
            </w:pPr>
            <w:r w:rsidRPr="000B00DA">
              <w:t>RF_STKSWE_A_09</w:t>
            </w:r>
            <w:r w:rsidR="00D26E2C" w:rsidRPr="0041535E">
              <w:t xml:space="preserve">: </w:t>
            </w:r>
            <w:r>
              <w:t>Notificar evento cercano</w:t>
            </w:r>
          </w:p>
        </w:tc>
      </w:tr>
      <w:tr w:rsidR="00D26E2C" w:rsidRPr="0041535E" w14:paraId="4AE03B6F" w14:textId="77777777" w:rsidTr="00D9185D">
        <w:trPr>
          <w:trHeight w:val="227"/>
          <w:jc w:val="center"/>
        </w:trPr>
        <w:tc>
          <w:tcPr>
            <w:tcW w:w="1977" w:type="dxa"/>
          </w:tcPr>
          <w:p w14:paraId="3FBB6AEB" w14:textId="77777777" w:rsidR="00D26E2C" w:rsidRPr="000F27C5" w:rsidRDefault="00D26E2C" w:rsidP="00D9185D">
            <w:pPr>
              <w:rPr>
                <w:rStyle w:val="Textoennegrita"/>
                <w:b w:val="0"/>
              </w:rPr>
            </w:pPr>
            <w:r w:rsidRPr="000F27C5">
              <w:rPr>
                <w:rStyle w:val="Textoennegrita"/>
                <w:b w:val="0"/>
              </w:rPr>
              <w:t>Precondiciones</w:t>
            </w:r>
          </w:p>
        </w:tc>
        <w:tc>
          <w:tcPr>
            <w:tcW w:w="6845" w:type="dxa"/>
            <w:gridSpan w:val="4"/>
          </w:tcPr>
          <w:p w14:paraId="2208E905" w14:textId="4F4A37D7" w:rsidR="00D26E2C" w:rsidRPr="0041535E" w:rsidRDefault="00D26E2C" w:rsidP="00D26E2C">
            <w:pPr>
              <w:pStyle w:val="Prrafodelista"/>
              <w:numPr>
                <w:ilvl w:val="0"/>
                <w:numId w:val="11"/>
              </w:numPr>
            </w:pPr>
            <w:r>
              <w:t>El actor debe tener activado el GPS de su Smarphone y además permitir a la aplicación móvil acceder a él.</w:t>
            </w:r>
          </w:p>
        </w:tc>
      </w:tr>
      <w:tr w:rsidR="00D26E2C" w:rsidRPr="0041535E" w14:paraId="74283C29" w14:textId="77777777" w:rsidTr="00D9185D">
        <w:trPr>
          <w:trHeight w:val="227"/>
          <w:jc w:val="center"/>
        </w:trPr>
        <w:tc>
          <w:tcPr>
            <w:tcW w:w="1977" w:type="dxa"/>
            <w:tcBorders>
              <w:bottom w:val="single" w:sz="6" w:space="0" w:color="auto"/>
            </w:tcBorders>
          </w:tcPr>
          <w:p w14:paraId="1754EA44" w14:textId="77777777" w:rsidR="00D26E2C" w:rsidRPr="000F27C5" w:rsidRDefault="00D26E2C" w:rsidP="00D9185D">
            <w:pPr>
              <w:rPr>
                <w:rStyle w:val="Textoennegrita"/>
                <w:b w:val="0"/>
              </w:rPr>
            </w:pPr>
            <w:r w:rsidRPr="000F27C5">
              <w:rPr>
                <w:rStyle w:val="Textoennegrita"/>
                <w:b w:val="0"/>
              </w:rPr>
              <w:t>Postcondiciones</w:t>
            </w:r>
          </w:p>
        </w:tc>
        <w:tc>
          <w:tcPr>
            <w:tcW w:w="6845" w:type="dxa"/>
            <w:gridSpan w:val="4"/>
            <w:tcBorders>
              <w:bottom w:val="single" w:sz="6" w:space="0" w:color="auto"/>
            </w:tcBorders>
          </w:tcPr>
          <w:p w14:paraId="2FABFD7C" w14:textId="77777777" w:rsidR="00D26E2C" w:rsidRPr="0041535E" w:rsidRDefault="00D26E2C" w:rsidP="00D9185D">
            <w:pPr>
              <w:pStyle w:val="Prrafodelista"/>
              <w:numPr>
                <w:ilvl w:val="0"/>
                <w:numId w:val="11"/>
              </w:numPr>
            </w:pPr>
            <w:r w:rsidRPr="0041535E">
              <w:t>No hay postcondiciones.</w:t>
            </w:r>
          </w:p>
        </w:tc>
      </w:tr>
      <w:tr w:rsidR="00D26E2C" w:rsidRPr="0041535E" w14:paraId="6F6D6002" w14:textId="77777777" w:rsidTr="00D9185D">
        <w:trPr>
          <w:trHeight w:val="227"/>
          <w:jc w:val="center"/>
        </w:trPr>
        <w:tc>
          <w:tcPr>
            <w:tcW w:w="1977" w:type="dxa"/>
            <w:tcBorders>
              <w:top w:val="double" w:sz="4" w:space="0" w:color="auto"/>
            </w:tcBorders>
          </w:tcPr>
          <w:p w14:paraId="4698E0FD" w14:textId="77777777" w:rsidR="00D26E2C" w:rsidRPr="000F27C5" w:rsidRDefault="00D26E2C" w:rsidP="00D9185D">
            <w:pPr>
              <w:rPr>
                <w:rStyle w:val="Textoennegrita"/>
                <w:b w:val="0"/>
              </w:rPr>
            </w:pPr>
            <w:r w:rsidRPr="000F27C5">
              <w:rPr>
                <w:rStyle w:val="Textoennegrita"/>
                <w:b w:val="0"/>
              </w:rPr>
              <w:t>Propósito</w:t>
            </w:r>
          </w:p>
        </w:tc>
        <w:tc>
          <w:tcPr>
            <w:tcW w:w="6845" w:type="dxa"/>
            <w:gridSpan w:val="4"/>
            <w:tcBorders>
              <w:top w:val="double" w:sz="4" w:space="0" w:color="auto"/>
            </w:tcBorders>
          </w:tcPr>
          <w:p w14:paraId="71FC198E" w14:textId="3996ED9D" w:rsidR="00D26E2C" w:rsidRPr="0041535E" w:rsidRDefault="00D26E2C" w:rsidP="00D26E2C">
            <w:r w:rsidRPr="0041535E">
              <w:t xml:space="preserve">El actor podrá </w:t>
            </w:r>
            <w:r>
              <w:t>ver una notificación, la cual indica que existe un evento social cercano a su ubicación</w:t>
            </w:r>
          </w:p>
        </w:tc>
      </w:tr>
      <w:tr w:rsidR="00D324A5" w:rsidRPr="000F27C5" w14:paraId="19158CC7" w14:textId="77777777" w:rsidTr="00D324A5">
        <w:trPr>
          <w:trHeight w:val="227"/>
          <w:jc w:val="center"/>
        </w:trPr>
        <w:tc>
          <w:tcPr>
            <w:tcW w:w="1977" w:type="dxa"/>
            <w:vMerge w:val="restart"/>
          </w:tcPr>
          <w:p w14:paraId="52091DA5" w14:textId="77777777" w:rsidR="00D324A5" w:rsidRPr="000F27C5" w:rsidRDefault="00D324A5" w:rsidP="00D9185D">
            <w:pPr>
              <w:rPr>
                <w:rStyle w:val="Textoennegrita"/>
              </w:rPr>
            </w:pPr>
            <w:r w:rsidRPr="000F27C5">
              <w:rPr>
                <w:rStyle w:val="Textoennegrita"/>
              </w:rPr>
              <w:t>Flujo Principal</w:t>
            </w:r>
          </w:p>
        </w:tc>
        <w:tc>
          <w:tcPr>
            <w:tcW w:w="3402" w:type="dxa"/>
            <w:tcBorders>
              <w:bottom w:val="single" w:sz="6" w:space="0" w:color="auto"/>
            </w:tcBorders>
          </w:tcPr>
          <w:p w14:paraId="42C31297" w14:textId="126537C9" w:rsidR="00D324A5" w:rsidRPr="000F27C5" w:rsidRDefault="00D324A5" w:rsidP="00D9185D">
            <w:pPr>
              <w:rPr>
                <w:b/>
              </w:rPr>
            </w:pPr>
            <w:r w:rsidRPr="000F27C5">
              <w:rPr>
                <w:rStyle w:val="Textoennegrita"/>
              </w:rPr>
              <w:t>Usuario registrado</w:t>
            </w:r>
          </w:p>
        </w:tc>
        <w:tc>
          <w:tcPr>
            <w:tcW w:w="3443" w:type="dxa"/>
            <w:gridSpan w:val="3"/>
            <w:tcBorders>
              <w:bottom w:val="single" w:sz="6" w:space="0" w:color="auto"/>
            </w:tcBorders>
          </w:tcPr>
          <w:p w14:paraId="50AD07EA" w14:textId="77777777" w:rsidR="00D324A5" w:rsidRPr="000F27C5" w:rsidRDefault="00D324A5" w:rsidP="00D9185D">
            <w:pPr>
              <w:rPr>
                <w:rStyle w:val="Textoennegrita"/>
              </w:rPr>
            </w:pPr>
            <w:r w:rsidRPr="000F27C5">
              <w:rPr>
                <w:rStyle w:val="Textoennegrita"/>
              </w:rPr>
              <w:t>Sistema</w:t>
            </w:r>
          </w:p>
        </w:tc>
      </w:tr>
      <w:tr w:rsidR="00D324A5" w:rsidRPr="0041535E" w14:paraId="292822A5" w14:textId="77777777" w:rsidTr="00D324A5">
        <w:trPr>
          <w:trHeight w:val="227"/>
          <w:jc w:val="center"/>
        </w:trPr>
        <w:tc>
          <w:tcPr>
            <w:tcW w:w="1977" w:type="dxa"/>
            <w:vMerge/>
          </w:tcPr>
          <w:p w14:paraId="6AC66FEE" w14:textId="77777777" w:rsidR="00D324A5" w:rsidRPr="000F27C5" w:rsidRDefault="00D324A5" w:rsidP="00D9185D">
            <w:pPr>
              <w:rPr>
                <w:rStyle w:val="Textoennegrita"/>
                <w:b w:val="0"/>
              </w:rPr>
            </w:pPr>
          </w:p>
        </w:tc>
        <w:tc>
          <w:tcPr>
            <w:tcW w:w="3402" w:type="dxa"/>
            <w:tcBorders>
              <w:bottom w:val="single" w:sz="6" w:space="0" w:color="auto"/>
            </w:tcBorders>
          </w:tcPr>
          <w:p w14:paraId="59C0DBCB" w14:textId="4AEA22EA" w:rsidR="00D324A5" w:rsidRPr="0041535E" w:rsidRDefault="00D324A5" w:rsidP="00D9185D"/>
        </w:tc>
        <w:tc>
          <w:tcPr>
            <w:tcW w:w="3443" w:type="dxa"/>
            <w:gridSpan w:val="3"/>
            <w:tcBorders>
              <w:bottom w:val="single" w:sz="6" w:space="0" w:color="auto"/>
            </w:tcBorders>
          </w:tcPr>
          <w:p w14:paraId="56BCEEF5" w14:textId="5DC6949C" w:rsidR="00D324A5" w:rsidRPr="0041535E" w:rsidRDefault="00D324A5" w:rsidP="00D26E2C">
            <w:r>
              <w:t xml:space="preserve">1. El caso de uso empieza cuando el sistema envía la ubicación otorgada por el GPS. Proceso automático y </w:t>
            </w:r>
            <w:r>
              <w:lastRenderedPageBreak/>
              <w:t xml:space="preserve">repetitivo en intervalos de tiempo predeterminados. </w:t>
            </w:r>
          </w:p>
        </w:tc>
      </w:tr>
      <w:tr w:rsidR="00D324A5" w:rsidRPr="0041535E" w14:paraId="76DAEAF0" w14:textId="77777777" w:rsidTr="00D324A5">
        <w:trPr>
          <w:trHeight w:val="227"/>
          <w:jc w:val="center"/>
        </w:trPr>
        <w:tc>
          <w:tcPr>
            <w:tcW w:w="1977" w:type="dxa"/>
            <w:vMerge/>
          </w:tcPr>
          <w:p w14:paraId="03C5CE2A" w14:textId="77777777" w:rsidR="00D324A5" w:rsidRPr="000F27C5" w:rsidRDefault="00D324A5" w:rsidP="00D9185D">
            <w:pPr>
              <w:rPr>
                <w:rStyle w:val="Textoennegrita"/>
                <w:b w:val="0"/>
              </w:rPr>
            </w:pPr>
          </w:p>
        </w:tc>
        <w:tc>
          <w:tcPr>
            <w:tcW w:w="3402" w:type="dxa"/>
            <w:tcBorders>
              <w:bottom w:val="single" w:sz="6" w:space="0" w:color="auto"/>
            </w:tcBorders>
          </w:tcPr>
          <w:p w14:paraId="5682D9E7" w14:textId="624601B1" w:rsidR="00D324A5" w:rsidRPr="0041535E" w:rsidRDefault="00D324A5" w:rsidP="00D9185D"/>
        </w:tc>
        <w:tc>
          <w:tcPr>
            <w:tcW w:w="3443" w:type="dxa"/>
            <w:gridSpan w:val="3"/>
            <w:tcBorders>
              <w:bottom w:val="single" w:sz="6" w:space="0" w:color="auto"/>
            </w:tcBorders>
          </w:tcPr>
          <w:p w14:paraId="74EE590B" w14:textId="06533596" w:rsidR="00D324A5" w:rsidRPr="0041535E" w:rsidRDefault="00D324A5" w:rsidP="00D26E2C">
            <w:r>
              <w:t>2</w:t>
            </w:r>
            <w:r w:rsidRPr="0041535E">
              <w:t xml:space="preserve">. </w:t>
            </w:r>
            <w:r>
              <w:t>El sistema encuentra uno o más eventos sociales cercanos a la ubicación y notifica al usuario.</w:t>
            </w:r>
          </w:p>
        </w:tc>
      </w:tr>
      <w:tr w:rsidR="00D324A5" w:rsidRPr="0041535E" w14:paraId="51AEA7A0" w14:textId="77777777" w:rsidTr="00D324A5">
        <w:trPr>
          <w:trHeight w:val="227"/>
          <w:jc w:val="center"/>
        </w:trPr>
        <w:tc>
          <w:tcPr>
            <w:tcW w:w="1977" w:type="dxa"/>
            <w:vMerge/>
          </w:tcPr>
          <w:p w14:paraId="4DB3193D" w14:textId="77777777" w:rsidR="00D324A5" w:rsidRPr="000F27C5" w:rsidRDefault="00D324A5" w:rsidP="00D9185D">
            <w:pPr>
              <w:rPr>
                <w:rStyle w:val="Textoennegrita"/>
                <w:b w:val="0"/>
              </w:rPr>
            </w:pPr>
          </w:p>
        </w:tc>
        <w:tc>
          <w:tcPr>
            <w:tcW w:w="3402" w:type="dxa"/>
            <w:tcBorders>
              <w:bottom w:val="single" w:sz="6" w:space="0" w:color="auto"/>
            </w:tcBorders>
          </w:tcPr>
          <w:p w14:paraId="6ADC1CD0" w14:textId="30B2D236" w:rsidR="00D324A5" w:rsidRPr="0041535E" w:rsidRDefault="00D324A5" w:rsidP="00D9185D">
            <w:r>
              <w:t>3. El usuario recibe la notificación y decide ver más información del o los eventos.</w:t>
            </w:r>
          </w:p>
        </w:tc>
        <w:tc>
          <w:tcPr>
            <w:tcW w:w="3443" w:type="dxa"/>
            <w:gridSpan w:val="3"/>
            <w:tcBorders>
              <w:bottom w:val="single" w:sz="6" w:space="0" w:color="auto"/>
            </w:tcBorders>
          </w:tcPr>
          <w:p w14:paraId="194A47BC" w14:textId="331CD986" w:rsidR="00D324A5" w:rsidRDefault="00D324A5" w:rsidP="00D26E2C">
            <w:r>
              <w:t>4. El sistema despliega el evento o la lista de eventos cercanos notificados.</w:t>
            </w:r>
          </w:p>
        </w:tc>
      </w:tr>
      <w:tr w:rsidR="000F27C5" w:rsidRPr="000F27C5" w14:paraId="6295638F" w14:textId="77777777" w:rsidTr="00D324A5">
        <w:trPr>
          <w:trHeight w:val="103"/>
          <w:jc w:val="center"/>
        </w:trPr>
        <w:tc>
          <w:tcPr>
            <w:tcW w:w="1977" w:type="dxa"/>
            <w:vMerge w:val="restart"/>
          </w:tcPr>
          <w:p w14:paraId="4773E16A" w14:textId="77777777" w:rsidR="000F27C5" w:rsidRPr="000F27C5" w:rsidRDefault="000F27C5" w:rsidP="00D9185D">
            <w:pPr>
              <w:rPr>
                <w:rStyle w:val="Textoennegrita"/>
                <w:b w:val="0"/>
              </w:rPr>
            </w:pPr>
            <w:r w:rsidRPr="000F27C5">
              <w:rPr>
                <w:b/>
              </w:rPr>
              <w:t>Flujos Alternos</w:t>
            </w:r>
          </w:p>
        </w:tc>
        <w:tc>
          <w:tcPr>
            <w:tcW w:w="3402" w:type="dxa"/>
          </w:tcPr>
          <w:p w14:paraId="439B6C76" w14:textId="3FD17FAD" w:rsidR="000F27C5" w:rsidRPr="000F27C5" w:rsidRDefault="000F27C5" w:rsidP="00D9185D">
            <w:pPr>
              <w:rPr>
                <w:b/>
              </w:rPr>
            </w:pPr>
            <w:r w:rsidRPr="000F27C5">
              <w:rPr>
                <w:b/>
              </w:rPr>
              <w:t>Usuario registrado</w:t>
            </w:r>
          </w:p>
        </w:tc>
        <w:tc>
          <w:tcPr>
            <w:tcW w:w="3443" w:type="dxa"/>
            <w:gridSpan w:val="3"/>
          </w:tcPr>
          <w:p w14:paraId="3C9CB340" w14:textId="77777777" w:rsidR="000F27C5" w:rsidRPr="000F27C5" w:rsidRDefault="000F27C5" w:rsidP="00D9185D">
            <w:pPr>
              <w:rPr>
                <w:b/>
              </w:rPr>
            </w:pPr>
            <w:r w:rsidRPr="000F27C5">
              <w:rPr>
                <w:b/>
              </w:rPr>
              <w:t>Sistema</w:t>
            </w:r>
          </w:p>
        </w:tc>
      </w:tr>
      <w:tr w:rsidR="000F27C5" w:rsidRPr="0041535E" w14:paraId="325F011D" w14:textId="77777777" w:rsidTr="00D9185D">
        <w:trPr>
          <w:trHeight w:val="103"/>
          <w:jc w:val="center"/>
        </w:trPr>
        <w:tc>
          <w:tcPr>
            <w:tcW w:w="1977" w:type="dxa"/>
            <w:vMerge/>
          </w:tcPr>
          <w:p w14:paraId="16B59DDD" w14:textId="77777777" w:rsidR="000F27C5" w:rsidRPr="000F27C5" w:rsidRDefault="000F27C5" w:rsidP="00D9185D">
            <w:pPr>
              <w:rPr>
                <w:rStyle w:val="Textoennegrita"/>
                <w:b w:val="0"/>
              </w:rPr>
            </w:pPr>
          </w:p>
        </w:tc>
        <w:tc>
          <w:tcPr>
            <w:tcW w:w="3402" w:type="dxa"/>
            <w:tcBorders>
              <w:bottom w:val="single" w:sz="4" w:space="0" w:color="auto"/>
            </w:tcBorders>
          </w:tcPr>
          <w:p w14:paraId="5075E9BF" w14:textId="77777777" w:rsidR="000F27C5" w:rsidRPr="0041535E" w:rsidRDefault="000F27C5" w:rsidP="00D324A5"/>
        </w:tc>
        <w:tc>
          <w:tcPr>
            <w:tcW w:w="3443" w:type="dxa"/>
            <w:gridSpan w:val="3"/>
            <w:tcBorders>
              <w:bottom w:val="single" w:sz="4" w:space="0" w:color="auto"/>
            </w:tcBorders>
          </w:tcPr>
          <w:p w14:paraId="569522A5" w14:textId="4BDE53DB" w:rsidR="000F27C5" w:rsidRPr="0041535E" w:rsidRDefault="000F27C5" w:rsidP="00D9185D">
            <w:r>
              <w:t>2.a El sistema no encuentra eventos sociales cercanos y vuelve al paso 1</w:t>
            </w:r>
          </w:p>
        </w:tc>
      </w:tr>
      <w:tr w:rsidR="000F27C5" w:rsidRPr="0041535E" w14:paraId="5F1B69EE" w14:textId="77777777" w:rsidTr="00D324A5">
        <w:trPr>
          <w:trHeight w:val="103"/>
          <w:jc w:val="center"/>
        </w:trPr>
        <w:tc>
          <w:tcPr>
            <w:tcW w:w="1977" w:type="dxa"/>
            <w:vMerge/>
            <w:tcBorders>
              <w:bottom w:val="single" w:sz="4" w:space="0" w:color="auto"/>
            </w:tcBorders>
          </w:tcPr>
          <w:p w14:paraId="18193F77" w14:textId="77777777" w:rsidR="000F27C5" w:rsidRPr="000F27C5" w:rsidRDefault="000F27C5" w:rsidP="00D9185D">
            <w:pPr>
              <w:rPr>
                <w:rStyle w:val="Textoennegrita"/>
                <w:b w:val="0"/>
              </w:rPr>
            </w:pPr>
          </w:p>
        </w:tc>
        <w:tc>
          <w:tcPr>
            <w:tcW w:w="3402" w:type="dxa"/>
            <w:tcBorders>
              <w:bottom w:val="single" w:sz="4" w:space="0" w:color="auto"/>
            </w:tcBorders>
          </w:tcPr>
          <w:p w14:paraId="1BA47BE5" w14:textId="30BCC6EA" w:rsidR="000F27C5" w:rsidRPr="0041535E" w:rsidRDefault="000F27C5" w:rsidP="00D324A5">
            <w:r>
              <w:t>3.b</w:t>
            </w:r>
            <w:r w:rsidRPr="0041535E">
              <w:t xml:space="preserve">. </w:t>
            </w:r>
            <w:r>
              <w:t>El usuario recibe la notificación y decide descartar la notificación.</w:t>
            </w:r>
          </w:p>
        </w:tc>
        <w:tc>
          <w:tcPr>
            <w:tcW w:w="3443" w:type="dxa"/>
            <w:gridSpan w:val="3"/>
            <w:tcBorders>
              <w:bottom w:val="single" w:sz="4" w:space="0" w:color="auto"/>
            </w:tcBorders>
          </w:tcPr>
          <w:p w14:paraId="1031B47F" w14:textId="79001F43" w:rsidR="000F27C5" w:rsidRPr="0041535E" w:rsidRDefault="000F27C5" w:rsidP="00D9185D">
            <w:r w:rsidRPr="0041535E">
              <w:t>4</w:t>
            </w:r>
            <w:r>
              <w:t>.b</w:t>
            </w:r>
            <w:r w:rsidRPr="0041535E">
              <w:t xml:space="preserve">. </w:t>
            </w:r>
            <w:r>
              <w:t>El sistema elimina la notificación y no vuelve a notificar en un tiempo predeterminado o hasta que el usuario vuelva a moverse a una ubicación distante de la última involucrada.</w:t>
            </w:r>
          </w:p>
          <w:p w14:paraId="5DE6175E" w14:textId="77777777" w:rsidR="000F27C5" w:rsidRPr="0041535E" w:rsidRDefault="000F27C5" w:rsidP="00D9185D"/>
        </w:tc>
      </w:tr>
    </w:tbl>
    <w:p w14:paraId="16031271" w14:textId="7B58A6BE" w:rsidR="00DB089B" w:rsidRPr="0041535E" w:rsidRDefault="00DB089B" w:rsidP="00DB089B">
      <w:pPr>
        <w:pStyle w:val="Cita"/>
      </w:pPr>
      <w:r>
        <w:t>Tabla N°</w:t>
      </w:r>
      <w:r>
        <w:t>33</w:t>
      </w:r>
      <w:r>
        <w:t xml:space="preserve">: Especificación de casos de uso de la </w:t>
      </w:r>
      <w:r>
        <w:t>aplicación móvil</w:t>
      </w:r>
    </w:p>
    <w:p w14:paraId="7AD6DA5D" w14:textId="77777777" w:rsidR="009408E7" w:rsidRPr="009408E7" w:rsidRDefault="009408E7" w:rsidP="009408E7"/>
    <w:p w14:paraId="49B21D9A" w14:textId="77777777" w:rsidR="00476482" w:rsidRPr="00A75629" w:rsidRDefault="00476482" w:rsidP="00A75629"/>
    <w:p w14:paraId="0D993BF9" w14:textId="3B4B7BCC" w:rsidR="00A75629" w:rsidRDefault="00A75629" w:rsidP="00A75629"/>
    <w:p w14:paraId="59D91421" w14:textId="77777777" w:rsidR="00A75629" w:rsidRPr="00A75629" w:rsidRDefault="00A75629" w:rsidP="00A75629">
      <w:pPr>
        <w:sectPr w:rsidR="00A75629" w:rsidRPr="00A75629" w:rsidSect="00A26684">
          <w:pgSz w:w="12240" w:h="15840"/>
          <w:pgMar w:top="1418" w:right="1701" w:bottom="1418" w:left="1701" w:header="0" w:footer="720" w:gutter="0"/>
          <w:cols w:space="720"/>
        </w:sectPr>
      </w:pPr>
    </w:p>
    <w:p w14:paraId="0C7B71EC" w14:textId="5B16402B" w:rsidR="001A52DB" w:rsidRPr="0041535E" w:rsidRDefault="004A6F06" w:rsidP="00670242">
      <w:pPr>
        <w:pStyle w:val="Ttulo2"/>
      </w:pPr>
      <w:bookmarkStart w:id="263" w:name="_Toc484123355"/>
      <w:bookmarkStart w:id="264" w:name="_Toc484123430"/>
      <w:bookmarkStart w:id="265" w:name="_Toc485332408"/>
      <w:r w:rsidRPr="0041535E">
        <w:lastRenderedPageBreak/>
        <w:t>6.2 Modelamiento de datos</w:t>
      </w:r>
      <w:bookmarkEnd w:id="263"/>
      <w:bookmarkEnd w:id="264"/>
      <w:bookmarkEnd w:id="265"/>
      <w:r w:rsidRPr="0041535E">
        <w:t xml:space="preserve"> </w:t>
      </w:r>
    </w:p>
    <w:p w14:paraId="42BF99B4" w14:textId="58EE2C9C" w:rsidR="00DB089B" w:rsidRDefault="00057BCE" w:rsidP="00DB089B">
      <w:pPr>
        <w:jc w:val="center"/>
      </w:pPr>
      <w:r w:rsidRPr="0041535E">
        <w:rPr>
          <w:noProof/>
        </w:rPr>
        <w:drawing>
          <wp:inline distT="114300" distB="114300" distL="114300" distR="114300" wp14:anchorId="653813C3" wp14:editId="05DE0A8B">
            <wp:extent cx="7496175" cy="4591050"/>
            <wp:effectExtent l="0" t="0" r="9525" b="0"/>
            <wp:docPr id="6" name="image10.png" descr="Diagrama1.png"/>
            <wp:cNvGraphicFramePr/>
            <a:graphic xmlns:a="http://schemas.openxmlformats.org/drawingml/2006/main">
              <a:graphicData uri="http://schemas.openxmlformats.org/drawingml/2006/picture">
                <pic:pic xmlns:pic="http://schemas.openxmlformats.org/drawingml/2006/picture">
                  <pic:nvPicPr>
                    <pic:cNvPr id="0" name="image10.png" descr="Diagrama1.png"/>
                    <pic:cNvPicPr preferRelativeResize="0"/>
                  </pic:nvPicPr>
                  <pic:blipFill>
                    <a:blip r:embed="rId21"/>
                    <a:srcRect/>
                    <a:stretch>
                      <a:fillRect/>
                    </a:stretch>
                  </pic:blipFill>
                  <pic:spPr>
                    <a:xfrm>
                      <a:off x="0" y="0"/>
                      <a:ext cx="7496175" cy="4591050"/>
                    </a:xfrm>
                    <a:prstGeom prst="rect">
                      <a:avLst/>
                    </a:prstGeom>
                    <a:ln/>
                  </pic:spPr>
                </pic:pic>
              </a:graphicData>
            </a:graphic>
          </wp:inline>
        </w:drawing>
      </w:r>
    </w:p>
    <w:p w14:paraId="1893AE67" w14:textId="175F446E" w:rsidR="00DB089B" w:rsidRDefault="00DB089B" w:rsidP="00DB089B">
      <w:pPr>
        <w:pStyle w:val="Cita"/>
        <w:sectPr w:rsidR="00DB089B" w:rsidSect="00057BCE">
          <w:pgSz w:w="15840" w:h="12240" w:orient="landscape"/>
          <w:pgMar w:top="1701" w:right="1418" w:bottom="1701" w:left="1418" w:header="0" w:footer="720" w:gutter="0"/>
          <w:cols w:space="720"/>
        </w:sectPr>
      </w:pPr>
      <w:r>
        <w:t>Figura N°10: Modelo de la Base de Datos</w:t>
      </w:r>
    </w:p>
    <w:p w14:paraId="19B320FD" w14:textId="58C7A949" w:rsidR="001A52DB" w:rsidRPr="0041535E" w:rsidRDefault="004A6F06" w:rsidP="00670242">
      <w:pPr>
        <w:pStyle w:val="Ttulo1"/>
      </w:pPr>
      <w:bookmarkStart w:id="266" w:name="_Toc484123356"/>
      <w:bookmarkStart w:id="267" w:name="_Toc484123431"/>
      <w:bookmarkStart w:id="268" w:name="_Toc485332409"/>
      <w:r w:rsidRPr="0041535E">
        <w:lastRenderedPageBreak/>
        <w:t>7 Diseño</w:t>
      </w:r>
      <w:bookmarkEnd w:id="266"/>
      <w:bookmarkEnd w:id="267"/>
      <w:bookmarkEnd w:id="268"/>
    </w:p>
    <w:p w14:paraId="080541CF" w14:textId="359E7893" w:rsidR="001A52DB" w:rsidRPr="0041535E" w:rsidRDefault="004A6F06" w:rsidP="00670242">
      <w:pPr>
        <w:pStyle w:val="Ttulo2"/>
      </w:pPr>
      <w:bookmarkStart w:id="269" w:name="_Toc484123357"/>
      <w:bookmarkStart w:id="270" w:name="_Toc484123432"/>
      <w:bookmarkStart w:id="271" w:name="_Toc485332410"/>
      <w:r w:rsidRPr="0041535E">
        <w:t>7.1 Diseño Físico de la Base de datos</w:t>
      </w:r>
      <w:bookmarkEnd w:id="269"/>
      <w:bookmarkEnd w:id="270"/>
      <w:bookmarkEnd w:id="271"/>
    </w:p>
    <w:p w14:paraId="4EF076F8" w14:textId="3F5AEFAC" w:rsidR="00057BCE" w:rsidRDefault="004A6F06" w:rsidP="00DB089B">
      <w:pPr>
        <w:jc w:val="center"/>
      </w:pPr>
      <w:r w:rsidRPr="0041535E">
        <w:rPr>
          <w:noProof/>
        </w:rPr>
        <w:drawing>
          <wp:inline distT="114300" distB="114300" distL="114300" distR="114300" wp14:anchorId="08156CA7" wp14:editId="1ECFBC2A">
            <wp:extent cx="7019925" cy="3933825"/>
            <wp:effectExtent l="0" t="0" r="9525" b="9525"/>
            <wp:docPr id="1" name="image4.png" descr="DB.PNG"/>
            <wp:cNvGraphicFramePr/>
            <a:graphic xmlns:a="http://schemas.openxmlformats.org/drawingml/2006/main">
              <a:graphicData uri="http://schemas.openxmlformats.org/drawingml/2006/picture">
                <pic:pic xmlns:pic="http://schemas.openxmlformats.org/drawingml/2006/picture">
                  <pic:nvPicPr>
                    <pic:cNvPr id="0" name="image4.png" descr="DB.PNG"/>
                    <pic:cNvPicPr preferRelativeResize="0"/>
                  </pic:nvPicPr>
                  <pic:blipFill>
                    <a:blip r:embed="rId22"/>
                    <a:srcRect/>
                    <a:stretch>
                      <a:fillRect/>
                    </a:stretch>
                  </pic:blipFill>
                  <pic:spPr>
                    <a:xfrm>
                      <a:off x="0" y="0"/>
                      <a:ext cx="7019925" cy="3933825"/>
                    </a:xfrm>
                    <a:prstGeom prst="rect">
                      <a:avLst/>
                    </a:prstGeom>
                    <a:ln/>
                  </pic:spPr>
                </pic:pic>
              </a:graphicData>
            </a:graphic>
          </wp:inline>
        </w:drawing>
      </w:r>
    </w:p>
    <w:p w14:paraId="5CA2DFCB" w14:textId="7EB03DF8" w:rsidR="00DB089B" w:rsidRDefault="00DB089B" w:rsidP="00DB089B">
      <w:pPr>
        <w:pStyle w:val="Cita"/>
        <w:sectPr w:rsidR="00DB089B" w:rsidSect="00057BCE">
          <w:pgSz w:w="15840" w:h="12240" w:orient="landscape"/>
          <w:pgMar w:top="1701" w:right="1418" w:bottom="1701" w:left="1418" w:header="0" w:footer="720" w:gutter="0"/>
          <w:cols w:space="720"/>
        </w:sectPr>
      </w:pPr>
      <w:r>
        <w:t>Figura N°11: Modelo Físico de la Base de datos</w:t>
      </w:r>
    </w:p>
    <w:p w14:paraId="265B3E28" w14:textId="3EBC4F33" w:rsidR="001A52DB" w:rsidRPr="0041535E" w:rsidRDefault="004A6F06" w:rsidP="00670242">
      <w:pPr>
        <w:pStyle w:val="Ttulo2"/>
      </w:pPr>
      <w:bookmarkStart w:id="272" w:name="_Toc484123358"/>
      <w:bookmarkStart w:id="273" w:name="_Toc484123433"/>
      <w:bookmarkStart w:id="274" w:name="_Toc485332411"/>
      <w:r w:rsidRPr="0041535E">
        <w:lastRenderedPageBreak/>
        <w:t>7.2 Diseño de arquitectura funcional</w:t>
      </w:r>
      <w:bookmarkEnd w:id="272"/>
      <w:bookmarkEnd w:id="273"/>
      <w:bookmarkEnd w:id="274"/>
    </w:p>
    <w:p w14:paraId="156C4280" w14:textId="66B47FBA" w:rsidR="001A52DB" w:rsidRPr="0041535E" w:rsidRDefault="004A6F06" w:rsidP="00670242">
      <w:pPr>
        <w:pStyle w:val="Ttulo2"/>
      </w:pPr>
      <w:bookmarkStart w:id="275" w:name="_Toc484123359"/>
      <w:bookmarkStart w:id="276" w:name="_Toc484123434"/>
      <w:bookmarkStart w:id="277" w:name="_Toc485332412"/>
      <w:r w:rsidRPr="0041535E">
        <w:t>7.3 Diseño interfaz y navegación</w:t>
      </w:r>
      <w:bookmarkEnd w:id="275"/>
      <w:bookmarkEnd w:id="276"/>
      <w:bookmarkEnd w:id="277"/>
    </w:p>
    <w:p w14:paraId="753FE44A" w14:textId="6860A7E3" w:rsidR="001A52DB" w:rsidRPr="0041535E" w:rsidRDefault="004A6F06" w:rsidP="00670242">
      <w:pPr>
        <w:pStyle w:val="Ttulo2"/>
      </w:pPr>
      <w:bookmarkStart w:id="278" w:name="_Toc484123360"/>
      <w:bookmarkStart w:id="279" w:name="_Toc484123435"/>
      <w:bookmarkStart w:id="280" w:name="_Toc485332413"/>
      <w:r w:rsidRPr="0041535E">
        <w:t>7.4 Especificación de módulos</w:t>
      </w:r>
      <w:bookmarkEnd w:id="278"/>
      <w:bookmarkEnd w:id="279"/>
      <w:bookmarkEnd w:id="280"/>
    </w:p>
    <w:p w14:paraId="2F25E923" w14:textId="3CE1CC33" w:rsidR="001A52DB" w:rsidRPr="0041535E" w:rsidRDefault="004A6F06" w:rsidP="00670242">
      <w:pPr>
        <w:pStyle w:val="Ttulo1"/>
      </w:pPr>
      <w:bookmarkStart w:id="281" w:name="_Toc484123361"/>
      <w:bookmarkStart w:id="282" w:name="_Toc484123436"/>
      <w:bookmarkStart w:id="283" w:name="_Toc485332414"/>
      <w:r w:rsidRPr="0041535E">
        <w:t>8 Pruebas</w:t>
      </w:r>
      <w:bookmarkEnd w:id="281"/>
      <w:bookmarkEnd w:id="282"/>
      <w:bookmarkEnd w:id="283"/>
    </w:p>
    <w:p w14:paraId="5C6DC01A" w14:textId="24B1598B" w:rsidR="001A52DB" w:rsidRPr="0041535E" w:rsidRDefault="004A6F06" w:rsidP="00670242">
      <w:pPr>
        <w:pStyle w:val="Ttulo2"/>
      </w:pPr>
      <w:bookmarkStart w:id="284" w:name="_Toc484123362"/>
      <w:bookmarkStart w:id="285" w:name="_Toc484123437"/>
      <w:bookmarkStart w:id="286" w:name="_Toc485332415"/>
      <w:r w:rsidRPr="0041535E">
        <w:t>8.1 Elementos de prueba</w:t>
      </w:r>
      <w:bookmarkEnd w:id="284"/>
      <w:bookmarkEnd w:id="285"/>
      <w:bookmarkEnd w:id="286"/>
    </w:p>
    <w:p w14:paraId="796F7DDC" w14:textId="3E04CE6E" w:rsidR="001A52DB" w:rsidRPr="0041535E" w:rsidRDefault="004A6F06" w:rsidP="00670242">
      <w:pPr>
        <w:pStyle w:val="Ttulo2"/>
      </w:pPr>
      <w:bookmarkStart w:id="287" w:name="_Toc484123363"/>
      <w:bookmarkStart w:id="288" w:name="_Toc484123438"/>
      <w:bookmarkStart w:id="289" w:name="_Toc485332416"/>
      <w:r w:rsidRPr="0041535E">
        <w:t>8.2 Especificación de las pruebas</w:t>
      </w:r>
      <w:bookmarkEnd w:id="287"/>
      <w:bookmarkEnd w:id="288"/>
      <w:bookmarkEnd w:id="289"/>
    </w:p>
    <w:p w14:paraId="453C47A6" w14:textId="6E0B11FC" w:rsidR="001A52DB" w:rsidRPr="0041535E" w:rsidRDefault="004A6F06" w:rsidP="00670242">
      <w:pPr>
        <w:pStyle w:val="Ttulo2"/>
      </w:pPr>
      <w:bookmarkStart w:id="290" w:name="_Toc484123364"/>
      <w:bookmarkStart w:id="291" w:name="_Toc484123439"/>
      <w:bookmarkStart w:id="292" w:name="_Toc485332417"/>
      <w:r w:rsidRPr="0041535E">
        <w:t>8.3 Responsable de las pruebas</w:t>
      </w:r>
      <w:bookmarkEnd w:id="290"/>
      <w:bookmarkEnd w:id="291"/>
      <w:bookmarkEnd w:id="292"/>
    </w:p>
    <w:p w14:paraId="34958658" w14:textId="251A50FD" w:rsidR="001A52DB" w:rsidRPr="0041535E" w:rsidRDefault="004A6F06" w:rsidP="00670242">
      <w:pPr>
        <w:pStyle w:val="Ttulo2"/>
      </w:pPr>
      <w:bookmarkStart w:id="293" w:name="_Toc484123365"/>
      <w:bookmarkStart w:id="294" w:name="_Toc484123440"/>
      <w:bookmarkStart w:id="295" w:name="_Toc485332418"/>
      <w:r w:rsidRPr="0041535E">
        <w:t>8.4 Calendario de pruebas</w:t>
      </w:r>
      <w:bookmarkEnd w:id="293"/>
      <w:bookmarkEnd w:id="294"/>
      <w:bookmarkEnd w:id="295"/>
    </w:p>
    <w:p w14:paraId="674FAC0B" w14:textId="11F32ADB" w:rsidR="001A52DB" w:rsidRPr="0041535E" w:rsidRDefault="004A6F06" w:rsidP="00670242">
      <w:pPr>
        <w:pStyle w:val="Ttulo2"/>
      </w:pPr>
      <w:bookmarkStart w:id="296" w:name="_Toc484123366"/>
      <w:bookmarkStart w:id="297" w:name="_Toc484123441"/>
      <w:bookmarkStart w:id="298" w:name="_Toc485332419"/>
      <w:r w:rsidRPr="0041535E">
        <w:t>8.5 Detalle de las pruebas</w:t>
      </w:r>
      <w:bookmarkEnd w:id="296"/>
      <w:bookmarkEnd w:id="297"/>
      <w:bookmarkEnd w:id="298"/>
    </w:p>
    <w:p w14:paraId="7688062C" w14:textId="571D042E" w:rsidR="001A52DB" w:rsidRPr="0041535E" w:rsidRDefault="004A6F06" w:rsidP="00670242">
      <w:pPr>
        <w:pStyle w:val="Ttulo2"/>
      </w:pPr>
      <w:bookmarkStart w:id="299" w:name="_Toc484123367"/>
      <w:bookmarkStart w:id="300" w:name="_Toc484123442"/>
      <w:bookmarkStart w:id="301" w:name="_Toc485332420"/>
      <w:r w:rsidRPr="0041535E">
        <w:t>8.6 Conclusiones de las pruebas</w:t>
      </w:r>
      <w:bookmarkEnd w:id="299"/>
      <w:bookmarkEnd w:id="300"/>
      <w:bookmarkEnd w:id="301"/>
    </w:p>
    <w:p w14:paraId="5B61C091" w14:textId="77777777" w:rsidR="001A52DB" w:rsidRPr="0041535E" w:rsidRDefault="001A52DB" w:rsidP="00670242"/>
    <w:p w14:paraId="50255ACF" w14:textId="77777777" w:rsidR="001A52DB" w:rsidRPr="0041535E" w:rsidRDefault="001A52DB" w:rsidP="00670242"/>
    <w:p w14:paraId="441992C3" w14:textId="2C472881" w:rsidR="001A52DB" w:rsidRPr="0041535E" w:rsidRDefault="004A6F06" w:rsidP="00670242">
      <w:pPr>
        <w:pStyle w:val="Ttulo1"/>
      </w:pPr>
      <w:bookmarkStart w:id="302" w:name="_Toc484123368"/>
      <w:bookmarkStart w:id="303" w:name="_Toc484123443"/>
      <w:bookmarkStart w:id="304" w:name="_Toc485332421"/>
      <w:r w:rsidRPr="0041535E">
        <w:t>9 Plan de capacitación y entrenamiento</w:t>
      </w:r>
      <w:bookmarkEnd w:id="302"/>
      <w:bookmarkEnd w:id="303"/>
      <w:bookmarkEnd w:id="304"/>
      <w:r w:rsidRPr="0041535E">
        <w:t xml:space="preserve"> </w:t>
      </w:r>
    </w:p>
    <w:p w14:paraId="24201B55" w14:textId="04C956D1" w:rsidR="001A52DB" w:rsidRPr="0041535E" w:rsidRDefault="004A6F06" w:rsidP="00670242">
      <w:pPr>
        <w:pStyle w:val="Ttulo1"/>
      </w:pPr>
      <w:bookmarkStart w:id="305" w:name="_2grqrue" w:colFirst="0" w:colLast="0"/>
      <w:bookmarkStart w:id="306" w:name="_Toc484123369"/>
      <w:bookmarkStart w:id="307" w:name="_Toc484123444"/>
      <w:bookmarkStart w:id="308" w:name="_Toc485332422"/>
      <w:bookmarkEnd w:id="305"/>
      <w:r w:rsidRPr="0041535E">
        <w:t>10 Plan de implantación y puesta en marcha</w:t>
      </w:r>
      <w:bookmarkEnd w:id="306"/>
      <w:bookmarkEnd w:id="307"/>
      <w:bookmarkEnd w:id="308"/>
    </w:p>
    <w:p w14:paraId="7EC55335" w14:textId="77777777" w:rsidR="001A52DB" w:rsidRPr="0041535E" w:rsidRDefault="001A52DB" w:rsidP="00670242"/>
    <w:p w14:paraId="73161575" w14:textId="77777777" w:rsidR="001A52DB" w:rsidRPr="0041535E" w:rsidRDefault="001A52DB" w:rsidP="00670242"/>
    <w:p w14:paraId="3142176D" w14:textId="77777777" w:rsidR="001A52DB" w:rsidRPr="0041535E" w:rsidRDefault="001A52DB" w:rsidP="00670242"/>
    <w:p w14:paraId="4F89760E" w14:textId="77777777" w:rsidR="001A52DB" w:rsidRPr="0041535E" w:rsidRDefault="001A52DB" w:rsidP="00670242"/>
    <w:p w14:paraId="6782DF89" w14:textId="77777777" w:rsidR="001A52DB" w:rsidRPr="0041535E" w:rsidRDefault="004A6F06" w:rsidP="00670242">
      <w:r w:rsidRPr="0041535E">
        <w:br w:type="page"/>
      </w:r>
    </w:p>
    <w:p w14:paraId="22C66C8E" w14:textId="77777777" w:rsidR="001A52DB" w:rsidRPr="0041535E" w:rsidRDefault="001A52DB" w:rsidP="00670242"/>
    <w:p w14:paraId="313F38A3" w14:textId="62F3A671" w:rsidR="001A52DB" w:rsidRPr="0041535E" w:rsidRDefault="004A6F06" w:rsidP="00670242">
      <w:pPr>
        <w:pStyle w:val="Ttulo1"/>
      </w:pPr>
      <w:bookmarkStart w:id="309" w:name="_Toc484123370"/>
      <w:bookmarkStart w:id="310" w:name="_Toc484123445"/>
      <w:bookmarkStart w:id="311" w:name="_Toc485332423"/>
      <w:r w:rsidRPr="0041535E">
        <w:t>Bibliografía</w:t>
      </w:r>
      <w:bookmarkEnd w:id="309"/>
      <w:bookmarkEnd w:id="310"/>
      <w:bookmarkEnd w:id="311"/>
    </w:p>
    <w:p w14:paraId="616C8FC4" w14:textId="77777777" w:rsidR="001A52DB" w:rsidRPr="0041535E" w:rsidRDefault="001A52DB" w:rsidP="00670242"/>
    <w:sectPr w:rsidR="001A52DB" w:rsidRPr="0041535E" w:rsidSect="00A26684">
      <w:pgSz w:w="12240" w:h="15840"/>
      <w:pgMar w:top="1418" w:right="1701" w:bottom="1418"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896A3D" w14:textId="77777777" w:rsidR="002A29DD" w:rsidRDefault="002A29DD" w:rsidP="00A26684">
      <w:r>
        <w:separator/>
      </w:r>
    </w:p>
    <w:p w14:paraId="5ABD894A" w14:textId="77777777" w:rsidR="002A29DD" w:rsidRDefault="002A29DD" w:rsidP="00A26684"/>
    <w:p w14:paraId="3448C1A3" w14:textId="77777777" w:rsidR="002A29DD" w:rsidRDefault="002A29DD" w:rsidP="00A26684"/>
    <w:p w14:paraId="66395750" w14:textId="77777777" w:rsidR="002A29DD" w:rsidRDefault="002A29DD" w:rsidP="00670242"/>
  </w:endnote>
  <w:endnote w:type="continuationSeparator" w:id="0">
    <w:p w14:paraId="29722074" w14:textId="77777777" w:rsidR="002A29DD" w:rsidRDefault="002A29DD" w:rsidP="00A26684">
      <w:r>
        <w:continuationSeparator/>
      </w:r>
    </w:p>
    <w:p w14:paraId="1A53DD68" w14:textId="77777777" w:rsidR="002A29DD" w:rsidRDefault="002A29DD" w:rsidP="00A26684"/>
    <w:p w14:paraId="1E619B67" w14:textId="77777777" w:rsidR="002A29DD" w:rsidRDefault="002A29DD" w:rsidP="00A26684"/>
    <w:p w14:paraId="21936FDF" w14:textId="77777777" w:rsidR="002A29DD" w:rsidRDefault="002A29DD" w:rsidP="00670242"/>
  </w:endnote>
  <w:endnote w:type="continuationNotice" w:id="1">
    <w:p w14:paraId="5F1CDFA0" w14:textId="77777777" w:rsidR="002A29DD" w:rsidRDefault="002A29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A5047" w14:textId="363B2FDA" w:rsidR="00601001" w:rsidRDefault="00601001" w:rsidP="00670242">
    <w:r>
      <w:fldChar w:fldCharType="begin"/>
    </w:r>
    <w:r>
      <w:instrText>PAGE</w:instrText>
    </w:r>
    <w:r>
      <w:fldChar w:fldCharType="separate"/>
    </w:r>
    <w:r w:rsidR="007F301D">
      <w:rPr>
        <w:noProof/>
      </w:rPr>
      <w:t>6</w:t>
    </w:r>
    <w:r>
      <w:fldChar w:fldCharType="end"/>
    </w:r>
  </w:p>
  <w:p w14:paraId="7836AE99" w14:textId="77777777" w:rsidR="00601001" w:rsidRDefault="00601001" w:rsidP="0067024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BEF5AE" w14:textId="77777777" w:rsidR="002A29DD" w:rsidRDefault="002A29DD" w:rsidP="00A26684">
      <w:r>
        <w:separator/>
      </w:r>
    </w:p>
    <w:p w14:paraId="78E3E3C8" w14:textId="77777777" w:rsidR="002A29DD" w:rsidRDefault="002A29DD" w:rsidP="00A26684"/>
    <w:p w14:paraId="59A66C1C" w14:textId="77777777" w:rsidR="002A29DD" w:rsidRDefault="002A29DD" w:rsidP="00A26684"/>
    <w:p w14:paraId="608E6322" w14:textId="77777777" w:rsidR="002A29DD" w:rsidRDefault="002A29DD" w:rsidP="00670242"/>
  </w:footnote>
  <w:footnote w:type="continuationSeparator" w:id="0">
    <w:p w14:paraId="69840AA6" w14:textId="77777777" w:rsidR="002A29DD" w:rsidRDefault="002A29DD" w:rsidP="00A26684">
      <w:r>
        <w:continuationSeparator/>
      </w:r>
    </w:p>
    <w:p w14:paraId="09996510" w14:textId="77777777" w:rsidR="002A29DD" w:rsidRDefault="002A29DD" w:rsidP="00A26684"/>
    <w:p w14:paraId="5CC6D9B9" w14:textId="77777777" w:rsidR="002A29DD" w:rsidRDefault="002A29DD" w:rsidP="00A26684"/>
    <w:p w14:paraId="539B6FEA" w14:textId="77777777" w:rsidR="002A29DD" w:rsidRDefault="002A29DD" w:rsidP="00670242"/>
  </w:footnote>
  <w:footnote w:type="continuationNotice" w:id="1">
    <w:p w14:paraId="4E7F88D1" w14:textId="77777777" w:rsidR="002A29DD" w:rsidRDefault="002A29DD">
      <w:pPr>
        <w:spacing w:after="0" w:line="240" w:lineRule="auto"/>
      </w:pPr>
    </w:p>
  </w:footnote>
  <w:footnote w:id="2">
    <w:p w14:paraId="52E8DF24" w14:textId="5B2031FB" w:rsidR="00601001" w:rsidRDefault="00601001">
      <w:pPr>
        <w:pStyle w:val="Textonotapie"/>
      </w:pPr>
      <w:r>
        <w:rPr>
          <w:rStyle w:val="Refdenotaalpie"/>
        </w:rPr>
        <w:footnoteRef/>
      </w:r>
      <w:r>
        <w:t xml:space="preserve"> </w:t>
      </w:r>
      <w:r w:rsidRPr="00936FD3">
        <w:rPr>
          <w:rStyle w:val="CitaCar"/>
          <w:color w:val="auto"/>
        </w:rPr>
        <w:t>El hardware especificado en la tabla 1 corresponde a los computadores que utilizarán los desarrolladores para crear la aplicación, mientras que el hardware especificado en la tabla 2 corresponde al servidor en donde funcionará el web service</w:t>
      </w:r>
    </w:p>
  </w:footnote>
  <w:footnote w:id="3">
    <w:p w14:paraId="44CEB624" w14:textId="37AAD663" w:rsidR="00601001" w:rsidRDefault="00601001">
      <w:pPr>
        <w:pStyle w:val="Textonotapie"/>
      </w:pPr>
      <w:r>
        <w:rPr>
          <w:rStyle w:val="Refdenotaalpie"/>
        </w:rPr>
        <w:footnoteRef/>
      </w:r>
      <w:r>
        <w:t xml:space="preserve"> </w:t>
      </w:r>
      <w:r w:rsidRPr="00A26684">
        <w:t>Se establece como supuesto una proyección de $ 10.100, suma que fue incorporada de manera mensual y lineal durante 5 años. Lo anterior, demuestra los ingresos que se obtendrán por publicidad una vez lanzada la aplicación al mercado.</w:t>
      </w:r>
    </w:p>
  </w:footnote>
  <w:footnote w:id="4">
    <w:p w14:paraId="6E58C348" w14:textId="27248586" w:rsidR="00601001" w:rsidRPr="00F800F2" w:rsidRDefault="00601001" w:rsidP="00F800F2">
      <w:pPr>
        <w:autoSpaceDE w:val="0"/>
        <w:autoSpaceDN w:val="0"/>
        <w:adjustRightInd w:val="0"/>
        <w:spacing w:line="240" w:lineRule="auto"/>
        <w:jc w:val="left"/>
        <w:rPr>
          <w:rFonts w:eastAsia="Arial" w:cs="Times New Roman"/>
        </w:rPr>
      </w:pPr>
      <w:r>
        <w:rPr>
          <w:rStyle w:val="Refdenotaalpie"/>
        </w:rPr>
        <w:footnoteRef/>
      </w:r>
      <w:r>
        <w:t xml:space="preserve"> </w:t>
      </w:r>
      <w:r w:rsidRPr="00F800F2">
        <w:rPr>
          <w:rStyle w:val="CitaCar"/>
        </w:rPr>
        <w:t>La inversión de personal no se considera, es decir, es cero, ya que el desarrollo del Proyecto corresponde a una actividad de titulación.</w:t>
      </w:r>
    </w:p>
  </w:footnote>
  <w:footnote w:id="5">
    <w:p w14:paraId="0822DEC6" w14:textId="499C246C" w:rsidR="00601001" w:rsidRDefault="00601001">
      <w:pPr>
        <w:pStyle w:val="Textonotapie"/>
      </w:pPr>
      <w:r>
        <w:rPr>
          <w:rStyle w:val="Refdenotaalpie"/>
        </w:rPr>
        <w:footnoteRef/>
      </w:r>
      <w:r>
        <w:t xml:space="preserve"> </w:t>
      </w:r>
      <w:r w:rsidRPr="00F800F2">
        <w:rPr>
          <w:rStyle w:val="CitaCar"/>
        </w:rPr>
        <w:t>Se considera una tasa de descuento del 12%</w:t>
      </w:r>
    </w:p>
  </w:footnote>
  <w:footnote w:id="6">
    <w:p w14:paraId="0BFC37FB" w14:textId="02C7EC3D" w:rsidR="00601001" w:rsidRDefault="00601001">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 w:id="7">
    <w:p w14:paraId="05724182" w14:textId="2CC02905" w:rsidR="00601001" w:rsidRDefault="00601001" w:rsidP="00A75629">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8"/>
    <w:multiLevelType w:val="hybridMultilevel"/>
    <w:tmpl w:val="60EF0118"/>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50C413E"/>
    <w:multiLevelType w:val="multilevel"/>
    <w:tmpl w:val="38DE0A4A"/>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F015B83"/>
    <w:multiLevelType w:val="hybridMultilevel"/>
    <w:tmpl w:val="D6CCEB9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F6559ED"/>
    <w:multiLevelType w:val="hybridMultilevel"/>
    <w:tmpl w:val="9B101AAE"/>
    <w:lvl w:ilvl="0" w:tplc="055E535E">
      <w:start w:val="6"/>
      <w:numFmt w:val="bullet"/>
      <w:lvlText w:val="-"/>
      <w:lvlJc w:val="left"/>
      <w:pPr>
        <w:ind w:left="927" w:hanging="360"/>
      </w:pPr>
      <w:rPr>
        <w:rFonts w:ascii="Cambria" w:eastAsia="Times New Roman" w:hAnsi="Cambria" w:cs="Times New Roman" w:hint="default"/>
      </w:rPr>
    </w:lvl>
    <w:lvl w:ilvl="1" w:tplc="340A0003" w:tentative="1">
      <w:start w:val="1"/>
      <w:numFmt w:val="bullet"/>
      <w:lvlText w:val="o"/>
      <w:lvlJc w:val="left"/>
      <w:pPr>
        <w:ind w:left="1647" w:hanging="360"/>
      </w:pPr>
      <w:rPr>
        <w:rFonts w:ascii="Courier New" w:hAnsi="Courier New" w:cs="Courier New" w:hint="default"/>
      </w:rPr>
    </w:lvl>
    <w:lvl w:ilvl="2" w:tplc="340A0005" w:tentative="1">
      <w:start w:val="1"/>
      <w:numFmt w:val="bullet"/>
      <w:lvlText w:val=""/>
      <w:lvlJc w:val="left"/>
      <w:pPr>
        <w:ind w:left="2367" w:hanging="360"/>
      </w:pPr>
      <w:rPr>
        <w:rFonts w:ascii="Wingdings" w:hAnsi="Wingdings" w:hint="default"/>
      </w:rPr>
    </w:lvl>
    <w:lvl w:ilvl="3" w:tplc="340A0001" w:tentative="1">
      <w:start w:val="1"/>
      <w:numFmt w:val="bullet"/>
      <w:lvlText w:val=""/>
      <w:lvlJc w:val="left"/>
      <w:pPr>
        <w:ind w:left="3087" w:hanging="360"/>
      </w:pPr>
      <w:rPr>
        <w:rFonts w:ascii="Symbol" w:hAnsi="Symbol" w:hint="default"/>
      </w:rPr>
    </w:lvl>
    <w:lvl w:ilvl="4" w:tplc="340A0003" w:tentative="1">
      <w:start w:val="1"/>
      <w:numFmt w:val="bullet"/>
      <w:lvlText w:val="o"/>
      <w:lvlJc w:val="left"/>
      <w:pPr>
        <w:ind w:left="3807" w:hanging="360"/>
      </w:pPr>
      <w:rPr>
        <w:rFonts w:ascii="Courier New" w:hAnsi="Courier New" w:cs="Courier New" w:hint="default"/>
      </w:rPr>
    </w:lvl>
    <w:lvl w:ilvl="5" w:tplc="340A0005" w:tentative="1">
      <w:start w:val="1"/>
      <w:numFmt w:val="bullet"/>
      <w:lvlText w:val=""/>
      <w:lvlJc w:val="left"/>
      <w:pPr>
        <w:ind w:left="4527" w:hanging="360"/>
      </w:pPr>
      <w:rPr>
        <w:rFonts w:ascii="Wingdings" w:hAnsi="Wingdings" w:hint="default"/>
      </w:rPr>
    </w:lvl>
    <w:lvl w:ilvl="6" w:tplc="340A0001" w:tentative="1">
      <w:start w:val="1"/>
      <w:numFmt w:val="bullet"/>
      <w:lvlText w:val=""/>
      <w:lvlJc w:val="left"/>
      <w:pPr>
        <w:ind w:left="5247" w:hanging="360"/>
      </w:pPr>
      <w:rPr>
        <w:rFonts w:ascii="Symbol" w:hAnsi="Symbol" w:hint="default"/>
      </w:rPr>
    </w:lvl>
    <w:lvl w:ilvl="7" w:tplc="340A0003" w:tentative="1">
      <w:start w:val="1"/>
      <w:numFmt w:val="bullet"/>
      <w:lvlText w:val="o"/>
      <w:lvlJc w:val="left"/>
      <w:pPr>
        <w:ind w:left="5967" w:hanging="360"/>
      </w:pPr>
      <w:rPr>
        <w:rFonts w:ascii="Courier New" w:hAnsi="Courier New" w:cs="Courier New" w:hint="default"/>
      </w:rPr>
    </w:lvl>
    <w:lvl w:ilvl="8" w:tplc="340A0005" w:tentative="1">
      <w:start w:val="1"/>
      <w:numFmt w:val="bullet"/>
      <w:lvlText w:val=""/>
      <w:lvlJc w:val="left"/>
      <w:pPr>
        <w:ind w:left="6687" w:hanging="360"/>
      </w:pPr>
      <w:rPr>
        <w:rFonts w:ascii="Wingdings" w:hAnsi="Wingdings" w:hint="default"/>
      </w:rPr>
    </w:lvl>
  </w:abstractNum>
  <w:abstractNum w:abstractNumId="4" w15:restartNumberingAfterBreak="0">
    <w:nsid w:val="146D48D3"/>
    <w:multiLevelType w:val="hybridMultilevel"/>
    <w:tmpl w:val="3754E5A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5" w15:restartNumberingAfterBreak="0">
    <w:nsid w:val="195E6D21"/>
    <w:multiLevelType w:val="hybridMultilevel"/>
    <w:tmpl w:val="988219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1B2871E0"/>
    <w:multiLevelType w:val="multilevel"/>
    <w:tmpl w:val="D71E5D1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E351106"/>
    <w:multiLevelType w:val="multilevel"/>
    <w:tmpl w:val="95F4452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22E84843"/>
    <w:multiLevelType w:val="multilevel"/>
    <w:tmpl w:val="38DE0A4A"/>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9" w15:restartNumberingAfterBreak="0">
    <w:nsid w:val="250F74BA"/>
    <w:multiLevelType w:val="hybridMultilevel"/>
    <w:tmpl w:val="9DFE9E8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2B9C46A6"/>
    <w:multiLevelType w:val="multilevel"/>
    <w:tmpl w:val="3A400C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33B203E4"/>
    <w:multiLevelType w:val="hybridMultilevel"/>
    <w:tmpl w:val="C7A2075A"/>
    <w:lvl w:ilvl="0" w:tplc="340A0001">
      <w:start w:val="1"/>
      <w:numFmt w:val="bullet"/>
      <w:lvlText w:val=""/>
      <w:lvlJc w:val="left"/>
      <w:pPr>
        <w:ind w:left="1080" w:hanging="360"/>
      </w:pPr>
      <w:rPr>
        <w:rFonts w:ascii="Symbol" w:hAnsi="Symbol"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2" w15:restartNumberingAfterBreak="0">
    <w:nsid w:val="35F52C5A"/>
    <w:multiLevelType w:val="multilevel"/>
    <w:tmpl w:val="4EC8C2C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15:restartNumberingAfterBreak="0">
    <w:nsid w:val="35FA6A7C"/>
    <w:multiLevelType w:val="multilevel"/>
    <w:tmpl w:val="CBBA22B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39C0313B"/>
    <w:multiLevelType w:val="multilevel"/>
    <w:tmpl w:val="38DE0A4A"/>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5" w15:restartNumberingAfterBreak="0">
    <w:nsid w:val="3C1C3C31"/>
    <w:multiLevelType w:val="multilevel"/>
    <w:tmpl w:val="38DE0A4A"/>
    <w:lvl w:ilvl="0">
      <w:start w:val="1"/>
      <w:numFmt w:val="bullet"/>
      <w:lvlText w:val=""/>
      <w:lvlJc w:val="left"/>
      <w:pPr>
        <w:ind w:left="0" w:firstLine="360"/>
      </w:pPr>
      <w:rPr>
        <w:rFonts w:ascii="Symbol" w:hAnsi="Symbol" w:hint="default"/>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6" w15:restartNumberingAfterBreak="0">
    <w:nsid w:val="3EAB6B8A"/>
    <w:multiLevelType w:val="multilevel"/>
    <w:tmpl w:val="38DE0A4A"/>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F9572D9"/>
    <w:multiLevelType w:val="hybridMultilevel"/>
    <w:tmpl w:val="1BA622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4B536F97"/>
    <w:multiLevelType w:val="multilevel"/>
    <w:tmpl w:val="79564256"/>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19" w15:restartNumberingAfterBreak="0">
    <w:nsid w:val="4C8011DE"/>
    <w:multiLevelType w:val="hybridMultilevel"/>
    <w:tmpl w:val="5E4E5AC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507F65EE"/>
    <w:multiLevelType w:val="multilevel"/>
    <w:tmpl w:val="38BA88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15:restartNumberingAfterBreak="0">
    <w:nsid w:val="554E5763"/>
    <w:multiLevelType w:val="multilevel"/>
    <w:tmpl w:val="84D43E7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56AE06B8"/>
    <w:multiLevelType w:val="multilevel"/>
    <w:tmpl w:val="E7F65D6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58BA2A6C"/>
    <w:multiLevelType w:val="hybridMultilevel"/>
    <w:tmpl w:val="6608CF6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15:restartNumberingAfterBreak="0">
    <w:nsid w:val="5A455633"/>
    <w:multiLevelType w:val="hybridMultilevel"/>
    <w:tmpl w:val="3FBA2580"/>
    <w:lvl w:ilvl="0" w:tplc="340A0001">
      <w:start w:val="1"/>
      <w:numFmt w:val="bullet"/>
      <w:lvlText w:val=""/>
      <w:lvlJc w:val="left"/>
      <w:pPr>
        <w:ind w:left="1080" w:hanging="360"/>
      </w:pPr>
      <w:rPr>
        <w:rFonts w:ascii="Symbol" w:hAnsi="Symbol"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25" w15:restartNumberingAfterBreak="0">
    <w:nsid w:val="5C062275"/>
    <w:multiLevelType w:val="hybridMultilevel"/>
    <w:tmpl w:val="2A90469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6" w15:restartNumberingAfterBreak="0">
    <w:nsid w:val="637C4FAB"/>
    <w:multiLevelType w:val="multilevel"/>
    <w:tmpl w:val="50B8207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65C80868"/>
    <w:multiLevelType w:val="hybridMultilevel"/>
    <w:tmpl w:val="47A4F5F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8" w15:restartNumberingAfterBreak="0">
    <w:nsid w:val="67BE40D2"/>
    <w:multiLevelType w:val="hybridMultilevel"/>
    <w:tmpl w:val="9F66B91A"/>
    <w:lvl w:ilvl="0" w:tplc="10C4A886">
      <w:start w:val="4"/>
      <w:numFmt w:val="bullet"/>
      <w:lvlText w:val="-"/>
      <w:lvlJc w:val="left"/>
      <w:pPr>
        <w:ind w:left="720" w:hanging="360"/>
      </w:pPr>
      <w:rPr>
        <w:rFonts w:ascii="Cambria" w:eastAsia="Cambria" w:hAnsi="Cambria" w:cs="Cambria"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9" w15:restartNumberingAfterBreak="0">
    <w:nsid w:val="6B851C77"/>
    <w:multiLevelType w:val="multilevel"/>
    <w:tmpl w:val="7E5E775C"/>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6ED817B4"/>
    <w:multiLevelType w:val="multilevel"/>
    <w:tmpl w:val="B888ABCA"/>
    <w:lvl w:ilvl="0">
      <w:start w:val="5"/>
      <w:numFmt w:val="decimal"/>
      <w:lvlText w:val="%1"/>
      <w:lvlJc w:val="left"/>
      <w:pPr>
        <w:ind w:left="525" w:hanging="52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705398E"/>
    <w:multiLevelType w:val="hybridMultilevel"/>
    <w:tmpl w:val="7DE2DF2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10"/>
  </w:num>
  <w:num w:numId="4">
    <w:abstractNumId w:val="6"/>
  </w:num>
  <w:num w:numId="5">
    <w:abstractNumId w:val="13"/>
  </w:num>
  <w:num w:numId="6">
    <w:abstractNumId w:val="22"/>
  </w:num>
  <w:num w:numId="7">
    <w:abstractNumId w:val="26"/>
  </w:num>
  <w:num w:numId="8">
    <w:abstractNumId w:val="21"/>
  </w:num>
  <w:num w:numId="9">
    <w:abstractNumId w:val="20"/>
  </w:num>
  <w:num w:numId="10">
    <w:abstractNumId w:val="18"/>
  </w:num>
  <w:num w:numId="11">
    <w:abstractNumId w:val="17"/>
  </w:num>
  <w:num w:numId="12">
    <w:abstractNumId w:val="25"/>
  </w:num>
  <w:num w:numId="13">
    <w:abstractNumId w:val="0"/>
  </w:num>
  <w:num w:numId="14">
    <w:abstractNumId w:val="2"/>
  </w:num>
  <w:num w:numId="15">
    <w:abstractNumId w:val="30"/>
  </w:num>
  <w:num w:numId="16">
    <w:abstractNumId w:val="29"/>
  </w:num>
  <w:num w:numId="17">
    <w:abstractNumId w:val="9"/>
  </w:num>
  <w:num w:numId="18">
    <w:abstractNumId w:val="1"/>
  </w:num>
  <w:num w:numId="19">
    <w:abstractNumId w:val="16"/>
  </w:num>
  <w:num w:numId="20">
    <w:abstractNumId w:val="14"/>
  </w:num>
  <w:num w:numId="21">
    <w:abstractNumId w:val="15"/>
  </w:num>
  <w:num w:numId="22">
    <w:abstractNumId w:val="8"/>
  </w:num>
  <w:num w:numId="23">
    <w:abstractNumId w:val="3"/>
  </w:num>
  <w:num w:numId="24">
    <w:abstractNumId w:val="19"/>
  </w:num>
  <w:num w:numId="25">
    <w:abstractNumId w:val="4"/>
  </w:num>
  <w:num w:numId="26">
    <w:abstractNumId w:val="27"/>
  </w:num>
  <w:num w:numId="27">
    <w:abstractNumId w:val="23"/>
  </w:num>
  <w:num w:numId="28">
    <w:abstractNumId w:val="5"/>
  </w:num>
  <w:num w:numId="29">
    <w:abstractNumId w:val="31"/>
  </w:num>
  <w:num w:numId="30">
    <w:abstractNumId w:val="28"/>
  </w:num>
  <w:num w:numId="31">
    <w:abstractNumId w:val="24"/>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defaultTableStyle w:val="Tabladecuadrcula4-nfasis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2DB"/>
    <w:rsid w:val="00004E25"/>
    <w:rsid w:val="00016722"/>
    <w:rsid w:val="00057BCE"/>
    <w:rsid w:val="00095029"/>
    <w:rsid w:val="000B00DA"/>
    <w:rsid w:val="000D36C5"/>
    <w:rsid w:val="000F2491"/>
    <w:rsid w:val="000F27C5"/>
    <w:rsid w:val="000F6C67"/>
    <w:rsid w:val="00112BB4"/>
    <w:rsid w:val="00195996"/>
    <w:rsid w:val="001A52DB"/>
    <w:rsid w:val="001B0116"/>
    <w:rsid w:val="001F549E"/>
    <w:rsid w:val="00201A60"/>
    <w:rsid w:val="002706DB"/>
    <w:rsid w:val="00296D3A"/>
    <w:rsid w:val="002A29DD"/>
    <w:rsid w:val="00301723"/>
    <w:rsid w:val="0035349E"/>
    <w:rsid w:val="00363390"/>
    <w:rsid w:val="003B592A"/>
    <w:rsid w:val="0041535E"/>
    <w:rsid w:val="004270D1"/>
    <w:rsid w:val="004453FE"/>
    <w:rsid w:val="00476482"/>
    <w:rsid w:val="004855D4"/>
    <w:rsid w:val="004A6F06"/>
    <w:rsid w:val="004E2359"/>
    <w:rsid w:val="00514A3F"/>
    <w:rsid w:val="00543C73"/>
    <w:rsid w:val="00571B2F"/>
    <w:rsid w:val="00585EDB"/>
    <w:rsid w:val="005D4DC7"/>
    <w:rsid w:val="005D7832"/>
    <w:rsid w:val="00601001"/>
    <w:rsid w:val="00607C57"/>
    <w:rsid w:val="006607A7"/>
    <w:rsid w:val="00661B5A"/>
    <w:rsid w:val="00670242"/>
    <w:rsid w:val="006A7AFE"/>
    <w:rsid w:val="006F091F"/>
    <w:rsid w:val="0077586D"/>
    <w:rsid w:val="00777E28"/>
    <w:rsid w:val="007F301D"/>
    <w:rsid w:val="0081744F"/>
    <w:rsid w:val="0083696A"/>
    <w:rsid w:val="00847C94"/>
    <w:rsid w:val="00873CC3"/>
    <w:rsid w:val="00895DBF"/>
    <w:rsid w:val="008A380B"/>
    <w:rsid w:val="008F3161"/>
    <w:rsid w:val="00930E55"/>
    <w:rsid w:val="00936FD3"/>
    <w:rsid w:val="009408E7"/>
    <w:rsid w:val="0096719A"/>
    <w:rsid w:val="00A26684"/>
    <w:rsid w:val="00A26F15"/>
    <w:rsid w:val="00A43298"/>
    <w:rsid w:val="00A62F89"/>
    <w:rsid w:val="00A75629"/>
    <w:rsid w:val="00AD20D5"/>
    <w:rsid w:val="00B068E2"/>
    <w:rsid w:val="00B57544"/>
    <w:rsid w:val="00B74A9C"/>
    <w:rsid w:val="00B853F4"/>
    <w:rsid w:val="00BB4E17"/>
    <w:rsid w:val="00BC150C"/>
    <w:rsid w:val="00BD3928"/>
    <w:rsid w:val="00BF3EEB"/>
    <w:rsid w:val="00C0028F"/>
    <w:rsid w:val="00C75CBF"/>
    <w:rsid w:val="00C93060"/>
    <w:rsid w:val="00CC5F4D"/>
    <w:rsid w:val="00D26E2C"/>
    <w:rsid w:val="00D324A5"/>
    <w:rsid w:val="00D9185D"/>
    <w:rsid w:val="00DB089B"/>
    <w:rsid w:val="00E03A94"/>
    <w:rsid w:val="00E05F58"/>
    <w:rsid w:val="00E3411C"/>
    <w:rsid w:val="00E34999"/>
    <w:rsid w:val="00E934BB"/>
    <w:rsid w:val="00F800F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B4266"/>
  <w15:docId w15:val="{1BEE1633-3A7E-44F1-A01C-CA0014744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s-CL" w:eastAsia="es-C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6684"/>
    <w:pPr>
      <w:spacing w:after="100" w:line="360" w:lineRule="auto"/>
      <w:jc w:val="both"/>
    </w:pPr>
    <w:rPr>
      <w:rFonts w:ascii="Cambria" w:eastAsia="Cambria" w:hAnsi="Cambria" w:cs="Cambria"/>
    </w:rPr>
  </w:style>
  <w:style w:type="paragraph" w:styleId="Ttulo1">
    <w:name w:val="heading 1"/>
    <w:basedOn w:val="Normal"/>
    <w:next w:val="Normal"/>
    <w:rsid w:val="00B068E2"/>
    <w:pPr>
      <w:keepNext/>
      <w:keepLines/>
      <w:spacing w:before="400" w:after="120"/>
      <w:outlineLvl w:val="0"/>
    </w:pPr>
    <w:rPr>
      <w:sz w:val="40"/>
      <w:szCs w:val="40"/>
    </w:rPr>
  </w:style>
  <w:style w:type="paragraph" w:styleId="Ttulo2">
    <w:name w:val="heading 2"/>
    <w:basedOn w:val="Normal"/>
    <w:next w:val="Normal"/>
    <w:link w:val="Ttulo2Car"/>
    <w:rsid w:val="00B068E2"/>
    <w:pPr>
      <w:keepNext/>
      <w:keepLines/>
      <w:spacing w:before="360" w:after="120"/>
      <w:contextualSpacing/>
      <w:outlineLvl w:val="1"/>
    </w:pPr>
    <w:rPr>
      <w:sz w:val="32"/>
      <w:szCs w:val="32"/>
    </w:rPr>
  </w:style>
  <w:style w:type="paragraph" w:styleId="Ttulo3">
    <w:name w:val="heading 3"/>
    <w:basedOn w:val="Normal"/>
    <w:next w:val="Normal"/>
    <w:rsid w:val="00B068E2"/>
    <w:pPr>
      <w:keepNext/>
      <w:keepLines/>
      <w:spacing w:before="320" w:after="80"/>
      <w:outlineLvl w:val="2"/>
    </w:pPr>
    <w:rPr>
      <w:color w:val="434343"/>
      <w:sz w:val="28"/>
      <w:szCs w:val="28"/>
    </w:rPr>
  </w:style>
  <w:style w:type="paragraph" w:styleId="Ttulo4">
    <w:name w:val="heading 4"/>
    <w:basedOn w:val="Normal"/>
    <w:next w:val="Normal"/>
    <w:rsid w:val="00A26684"/>
    <w:pPr>
      <w:keepNext/>
      <w:keepLines/>
      <w:outlineLvl w:val="3"/>
    </w:pPr>
    <w:rPr>
      <w:b/>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paragraph" w:styleId="Ttulo7">
    <w:name w:val="heading 7"/>
    <w:basedOn w:val="Normal"/>
    <w:next w:val="Normal"/>
    <w:link w:val="Ttulo7Car"/>
    <w:uiPriority w:val="9"/>
    <w:unhideWhenUsed/>
    <w:qFormat/>
    <w:rsid w:val="009408E7"/>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rFonts w:ascii="Arial" w:eastAsia="Arial" w:hAnsi="Arial" w:cs="Arial"/>
      <w:color w:val="666666"/>
      <w:sz w:val="30"/>
      <w:szCs w:val="30"/>
    </w:rPr>
  </w:style>
  <w:style w:type="table" w:customStyle="1" w:styleId="a">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0">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1">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2">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3">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4">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paragraph" w:styleId="Prrafodelista">
    <w:name w:val="List Paragraph"/>
    <w:basedOn w:val="Normal"/>
    <w:uiPriority w:val="34"/>
    <w:qFormat/>
    <w:rsid w:val="00670242"/>
    <w:pPr>
      <w:spacing w:after="160"/>
      <w:ind w:left="720"/>
      <w:contextualSpacing/>
    </w:pPr>
    <w:rPr>
      <w:rFonts w:eastAsiaTheme="minorEastAsia" w:cstheme="minorBidi"/>
      <w:color w:val="auto"/>
      <w:lang w:eastAsia="en-US"/>
    </w:rPr>
  </w:style>
  <w:style w:type="character" w:styleId="Refdecomentario">
    <w:name w:val="annotation reference"/>
    <w:basedOn w:val="Fuentedeprrafopredeter"/>
    <w:uiPriority w:val="99"/>
    <w:semiHidden/>
    <w:unhideWhenUsed/>
    <w:rsid w:val="0041535E"/>
    <w:rPr>
      <w:sz w:val="16"/>
      <w:szCs w:val="16"/>
    </w:rPr>
  </w:style>
  <w:style w:type="paragraph" w:styleId="Textocomentario">
    <w:name w:val="annotation text"/>
    <w:basedOn w:val="Normal"/>
    <w:link w:val="TextocomentarioCar"/>
    <w:uiPriority w:val="99"/>
    <w:unhideWhenUsed/>
    <w:rsid w:val="0041535E"/>
    <w:pPr>
      <w:spacing w:line="240" w:lineRule="auto"/>
      <w:ind w:left="567"/>
    </w:pPr>
    <w:rPr>
      <w:rFonts w:eastAsia="Times New Roman" w:cs="Times New Roman"/>
      <w:color w:val="auto"/>
      <w:spacing w:val="-5"/>
      <w:sz w:val="20"/>
      <w:szCs w:val="20"/>
      <w:lang w:val="es-ES" w:eastAsia="es-ES"/>
    </w:rPr>
  </w:style>
  <w:style w:type="character" w:customStyle="1" w:styleId="TextocomentarioCar">
    <w:name w:val="Texto comentario Car"/>
    <w:basedOn w:val="Fuentedeprrafopredeter"/>
    <w:link w:val="Textocomentario"/>
    <w:uiPriority w:val="99"/>
    <w:rsid w:val="0041535E"/>
    <w:rPr>
      <w:rFonts w:ascii="Cambria" w:eastAsia="Times New Roman" w:hAnsi="Cambria" w:cs="Times New Roman"/>
      <w:color w:val="auto"/>
      <w:spacing w:val="-5"/>
      <w:sz w:val="20"/>
      <w:szCs w:val="20"/>
      <w:lang w:val="es-ES" w:eastAsia="es-ES"/>
    </w:rPr>
  </w:style>
  <w:style w:type="paragraph" w:styleId="TDC1">
    <w:name w:val="toc 1"/>
    <w:basedOn w:val="Normal"/>
    <w:next w:val="Normal"/>
    <w:autoRedefine/>
    <w:uiPriority w:val="39"/>
    <w:unhideWhenUsed/>
    <w:rsid w:val="00195996"/>
    <w:pPr>
      <w:tabs>
        <w:tab w:val="right" w:leader="dot" w:pos="8828"/>
      </w:tabs>
    </w:pPr>
    <w:rPr>
      <w:noProof/>
    </w:rPr>
  </w:style>
  <w:style w:type="paragraph" w:styleId="TDC2">
    <w:name w:val="toc 2"/>
    <w:aliases w:val="Cita requisitos"/>
    <w:basedOn w:val="Normal"/>
    <w:next w:val="Normal"/>
    <w:autoRedefine/>
    <w:uiPriority w:val="39"/>
    <w:unhideWhenUsed/>
    <w:rsid w:val="00195996"/>
    <w:pPr>
      <w:spacing w:line="240" w:lineRule="auto"/>
      <w:ind w:left="221"/>
    </w:pPr>
  </w:style>
  <w:style w:type="paragraph" w:styleId="TDC3">
    <w:name w:val="toc 3"/>
    <w:basedOn w:val="Normal"/>
    <w:next w:val="Normal"/>
    <w:autoRedefine/>
    <w:uiPriority w:val="39"/>
    <w:unhideWhenUsed/>
    <w:rsid w:val="00514A3F"/>
    <w:pPr>
      <w:tabs>
        <w:tab w:val="right" w:leader="dot" w:pos="8828"/>
      </w:tabs>
    </w:pPr>
  </w:style>
  <w:style w:type="paragraph" w:styleId="TDC4">
    <w:name w:val="toc 4"/>
    <w:basedOn w:val="Normal"/>
    <w:next w:val="Normal"/>
    <w:autoRedefine/>
    <w:uiPriority w:val="39"/>
    <w:unhideWhenUsed/>
    <w:rsid w:val="00B068E2"/>
    <w:pPr>
      <w:ind w:left="660"/>
    </w:pPr>
  </w:style>
  <w:style w:type="character" w:styleId="Hipervnculo">
    <w:name w:val="Hyperlink"/>
    <w:basedOn w:val="Fuentedeprrafopredeter"/>
    <w:uiPriority w:val="99"/>
    <w:unhideWhenUsed/>
    <w:rsid w:val="00B068E2"/>
    <w:rPr>
      <w:color w:val="0563C1" w:themeColor="hyperlink"/>
      <w:u w:val="single"/>
    </w:rPr>
  </w:style>
  <w:style w:type="paragraph" w:styleId="Textodeglobo">
    <w:name w:val="Balloon Text"/>
    <w:basedOn w:val="Normal"/>
    <w:link w:val="TextodegloboCar"/>
    <w:uiPriority w:val="99"/>
    <w:semiHidden/>
    <w:unhideWhenUsed/>
    <w:rsid w:val="0067024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0242"/>
    <w:rPr>
      <w:rFonts w:ascii="Segoe UI" w:eastAsia="Cambria" w:hAnsi="Segoe UI" w:cs="Segoe UI"/>
      <w:sz w:val="18"/>
      <w:szCs w:val="18"/>
    </w:rPr>
  </w:style>
  <w:style w:type="character" w:styleId="Textoennegrita">
    <w:name w:val="Strong"/>
    <w:basedOn w:val="Fuentedeprrafopredeter"/>
    <w:uiPriority w:val="22"/>
    <w:qFormat/>
    <w:rsid w:val="00585EDB"/>
    <w:rPr>
      <w:b/>
      <w:bCs/>
    </w:rPr>
  </w:style>
  <w:style w:type="paragraph" w:styleId="Revisin">
    <w:name w:val="Revision"/>
    <w:hidden/>
    <w:uiPriority w:val="99"/>
    <w:semiHidden/>
    <w:rsid w:val="00AD20D5"/>
    <w:pPr>
      <w:spacing w:line="240" w:lineRule="auto"/>
    </w:pPr>
    <w:rPr>
      <w:rFonts w:ascii="Cambria" w:eastAsia="Cambria" w:hAnsi="Cambria" w:cs="Cambria"/>
    </w:rPr>
  </w:style>
  <w:style w:type="paragraph" w:styleId="Encabezado">
    <w:name w:val="header"/>
    <w:basedOn w:val="Normal"/>
    <w:link w:val="EncabezadoCar"/>
    <w:uiPriority w:val="99"/>
    <w:unhideWhenUsed/>
    <w:rsid w:val="00C0028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C0028F"/>
    <w:rPr>
      <w:rFonts w:ascii="Cambria" w:eastAsia="Cambria" w:hAnsi="Cambria" w:cs="Cambria"/>
    </w:rPr>
  </w:style>
  <w:style w:type="paragraph" w:styleId="Piedepgina">
    <w:name w:val="footer"/>
    <w:basedOn w:val="Normal"/>
    <w:link w:val="PiedepginaCar"/>
    <w:uiPriority w:val="99"/>
    <w:unhideWhenUsed/>
    <w:rsid w:val="00C0028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C0028F"/>
    <w:rPr>
      <w:rFonts w:ascii="Cambria" w:eastAsia="Cambria" w:hAnsi="Cambria" w:cs="Cambria"/>
    </w:rPr>
  </w:style>
  <w:style w:type="character" w:customStyle="1" w:styleId="Ttulo2Car">
    <w:name w:val="Título 2 Car"/>
    <w:basedOn w:val="Fuentedeprrafopredeter"/>
    <w:link w:val="Ttulo2"/>
    <w:rsid w:val="00C0028F"/>
    <w:rPr>
      <w:rFonts w:ascii="Cambria" w:eastAsia="Cambria" w:hAnsi="Cambria" w:cs="Cambria"/>
      <w:sz w:val="32"/>
      <w:szCs w:val="32"/>
    </w:rPr>
  </w:style>
  <w:style w:type="table" w:styleId="Tabladecuadrcula4-nfasis1">
    <w:name w:val="Grid Table 4 Accent 1"/>
    <w:basedOn w:val="Tablanormal"/>
    <w:uiPriority w:val="49"/>
    <w:rsid w:val="00C0028F"/>
    <w:pPr>
      <w:spacing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C002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uiPriority w:val="29"/>
    <w:qFormat/>
    <w:rsid w:val="00C0028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0028F"/>
    <w:rPr>
      <w:rFonts w:ascii="Cambria" w:eastAsia="Cambria" w:hAnsi="Cambria" w:cs="Cambria"/>
      <w:i/>
      <w:iCs/>
      <w:color w:val="404040" w:themeColor="text1" w:themeTint="BF"/>
    </w:rPr>
  </w:style>
  <w:style w:type="character" w:styleId="nfasisintenso">
    <w:name w:val="Intense Emphasis"/>
    <w:basedOn w:val="Fuentedeprrafopredeter"/>
    <w:uiPriority w:val="21"/>
    <w:qFormat/>
    <w:rsid w:val="00C0028F"/>
    <w:rPr>
      <w:i/>
      <w:iCs/>
      <w:color w:val="5B9BD5" w:themeColor="accent1"/>
    </w:rPr>
  </w:style>
  <w:style w:type="character" w:styleId="Referenciasutil">
    <w:name w:val="Subtle Reference"/>
    <w:basedOn w:val="Fuentedeprrafopredeter"/>
    <w:uiPriority w:val="31"/>
    <w:qFormat/>
    <w:rsid w:val="00C0028F"/>
    <w:rPr>
      <w:smallCaps/>
      <w:color w:val="5A5A5A" w:themeColor="text1" w:themeTint="A5"/>
    </w:rPr>
  </w:style>
  <w:style w:type="character" w:styleId="Referenciaintensa">
    <w:name w:val="Intense Reference"/>
    <w:basedOn w:val="Fuentedeprrafopredeter"/>
    <w:uiPriority w:val="32"/>
    <w:qFormat/>
    <w:rsid w:val="00C0028F"/>
    <w:rPr>
      <w:b/>
      <w:bCs/>
      <w:smallCaps/>
      <w:color w:val="5B9BD5" w:themeColor="accent1"/>
      <w:spacing w:val="5"/>
    </w:rPr>
  </w:style>
  <w:style w:type="character" w:styleId="Ttulodellibro">
    <w:name w:val="Book Title"/>
    <w:basedOn w:val="Fuentedeprrafopredeter"/>
    <w:uiPriority w:val="33"/>
    <w:qFormat/>
    <w:rsid w:val="00C0028F"/>
    <w:rPr>
      <w:b/>
      <w:bCs/>
      <w:i/>
      <w:iCs/>
      <w:spacing w:val="5"/>
    </w:rPr>
  </w:style>
  <w:style w:type="paragraph" w:styleId="Citadestacada">
    <w:name w:val="Intense Quote"/>
    <w:basedOn w:val="Normal"/>
    <w:next w:val="Normal"/>
    <w:link w:val="CitadestacadaCar"/>
    <w:uiPriority w:val="30"/>
    <w:qFormat/>
    <w:rsid w:val="00C0028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0028F"/>
    <w:rPr>
      <w:rFonts w:ascii="Cambria" w:eastAsia="Cambria" w:hAnsi="Cambria" w:cs="Cambria"/>
      <w:i/>
      <w:iCs/>
      <w:color w:val="5B9BD5" w:themeColor="accent1"/>
    </w:rPr>
  </w:style>
  <w:style w:type="paragraph" w:styleId="Textonotaalfinal">
    <w:name w:val="endnote text"/>
    <w:basedOn w:val="Normal"/>
    <w:link w:val="TextonotaalfinalCar"/>
    <w:uiPriority w:val="99"/>
    <w:semiHidden/>
    <w:unhideWhenUsed/>
    <w:rsid w:val="00C0028F"/>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0028F"/>
    <w:rPr>
      <w:rFonts w:ascii="Cambria" w:eastAsia="Cambria" w:hAnsi="Cambria" w:cs="Cambria"/>
      <w:sz w:val="20"/>
      <w:szCs w:val="20"/>
    </w:rPr>
  </w:style>
  <w:style w:type="character" w:styleId="Refdenotaalfinal">
    <w:name w:val="endnote reference"/>
    <w:basedOn w:val="Fuentedeprrafopredeter"/>
    <w:uiPriority w:val="99"/>
    <w:semiHidden/>
    <w:unhideWhenUsed/>
    <w:rsid w:val="00C0028F"/>
    <w:rPr>
      <w:vertAlign w:val="superscript"/>
    </w:rPr>
  </w:style>
  <w:style w:type="paragraph" w:styleId="Textonotapie">
    <w:name w:val="footnote text"/>
    <w:basedOn w:val="Normal"/>
    <w:link w:val="TextonotapieCar"/>
    <w:uiPriority w:val="99"/>
    <w:semiHidden/>
    <w:unhideWhenUsed/>
    <w:rsid w:val="00C0028F"/>
    <w:pPr>
      <w:spacing w:line="240" w:lineRule="auto"/>
    </w:pPr>
    <w:rPr>
      <w:sz w:val="20"/>
      <w:szCs w:val="20"/>
    </w:rPr>
  </w:style>
  <w:style w:type="character" w:customStyle="1" w:styleId="TextonotapieCar">
    <w:name w:val="Texto nota pie Car"/>
    <w:basedOn w:val="Fuentedeprrafopredeter"/>
    <w:link w:val="Textonotapie"/>
    <w:uiPriority w:val="99"/>
    <w:semiHidden/>
    <w:rsid w:val="00C0028F"/>
    <w:rPr>
      <w:rFonts w:ascii="Cambria" w:eastAsia="Cambria" w:hAnsi="Cambria" w:cs="Cambria"/>
      <w:sz w:val="20"/>
      <w:szCs w:val="20"/>
    </w:rPr>
  </w:style>
  <w:style w:type="character" w:styleId="Refdenotaalpie">
    <w:name w:val="footnote reference"/>
    <w:basedOn w:val="Fuentedeprrafopredeter"/>
    <w:uiPriority w:val="99"/>
    <w:semiHidden/>
    <w:unhideWhenUsed/>
    <w:rsid w:val="00C0028F"/>
    <w:rPr>
      <w:vertAlign w:val="superscript"/>
    </w:rPr>
  </w:style>
  <w:style w:type="paragraph" w:styleId="TDC5">
    <w:name w:val="toc 5"/>
    <w:basedOn w:val="Normal"/>
    <w:next w:val="Normal"/>
    <w:autoRedefine/>
    <w:uiPriority w:val="39"/>
    <w:unhideWhenUsed/>
    <w:rsid w:val="00C0028F"/>
    <w:pPr>
      <w:spacing w:line="259" w:lineRule="auto"/>
      <w:ind w:left="880"/>
      <w:jc w:val="left"/>
    </w:pPr>
    <w:rPr>
      <w:rFonts w:asciiTheme="minorHAnsi" w:eastAsiaTheme="minorEastAsia" w:hAnsiTheme="minorHAnsi" w:cstheme="minorBidi"/>
      <w:color w:val="auto"/>
    </w:rPr>
  </w:style>
  <w:style w:type="paragraph" w:styleId="TDC6">
    <w:name w:val="toc 6"/>
    <w:basedOn w:val="Normal"/>
    <w:next w:val="Normal"/>
    <w:autoRedefine/>
    <w:uiPriority w:val="39"/>
    <w:unhideWhenUsed/>
    <w:rsid w:val="00C0028F"/>
    <w:pPr>
      <w:spacing w:line="259" w:lineRule="auto"/>
      <w:ind w:left="1100"/>
      <w:jc w:val="left"/>
    </w:pPr>
    <w:rPr>
      <w:rFonts w:asciiTheme="minorHAnsi" w:eastAsiaTheme="minorEastAsia" w:hAnsiTheme="minorHAnsi" w:cstheme="minorBidi"/>
      <w:color w:val="auto"/>
    </w:rPr>
  </w:style>
  <w:style w:type="paragraph" w:styleId="TDC7">
    <w:name w:val="toc 7"/>
    <w:basedOn w:val="Normal"/>
    <w:next w:val="Normal"/>
    <w:autoRedefine/>
    <w:uiPriority w:val="39"/>
    <w:unhideWhenUsed/>
    <w:rsid w:val="00C0028F"/>
    <w:pPr>
      <w:spacing w:line="259" w:lineRule="auto"/>
      <w:ind w:left="1320"/>
      <w:jc w:val="left"/>
    </w:pPr>
    <w:rPr>
      <w:rFonts w:asciiTheme="minorHAnsi" w:eastAsiaTheme="minorEastAsia" w:hAnsiTheme="minorHAnsi" w:cstheme="minorBidi"/>
      <w:color w:val="auto"/>
    </w:rPr>
  </w:style>
  <w:style w:type="paragraph" w:styleId="TDC8">
    <w:name w:val="toc 8"/>
    <w:basedOn w:val="Normal"/>
    <w:next w:val="Normal"/>
    <w:autoRedefine/>
    <w:uiPriority w:val="39"/>
    <w:unhideWhenUsed/>
    <w:rsid w:val="00C0028F"/>
    <w:pPr>
      <w:spacing w:line="259" w:lineRule="auto"/>
      <w:ind w:left="1540"/>
      <w:jc w:val="left"/>
    </w:pPr>
    <w:rPr>
      <w:rFonts w:asciiTheme="minorHAnsi" w:eastAsiaTheme="minorEastAsia" w:hAnsiTheme="minorHAnsi" w:cstheme="minorBidi"/>
      <w:color w:val="auto"/>
    </w:rPr>
  </w:style>
  <w:style w:type="paragraph" w:styleId="TDC9">
    <w:name w:val="toc 9"/>
    <w:basedOn w:val="Normal"/>
    <w:next w:val="Normal"/>
    <w:autoRedefine/>
    <w:uiPriority w:val="39"/>
    <w:unhideWhenUsed/>
    <w:rsid w:val="00C0028F"/>
    <w:pPr>
      <w:spacing w:line="259" w:lineRule="auto"/>
      <w:ind w:left="1760"/>
      <w:jc w:val="left"/>
    </w:pPr>
    <w:rPr>
      <w:rFonts w:asciiTheme="minorHAnsi" w:eastAsiaTheme="minorEastAsia" w:hAnsiTheme="minorHAnsi" w:cstheme="minorBidi"/>
      <w:color w:val="auto"/>
    </w:rPr>
  </w:style>
  <w:style w:type="paragraph" w:styleId="TtuloTDC">
    <w:name w:val="TOC Heading"/>
    <w:basedOn w:val="Ttulo1"/>
    <w:next w:val="Normal"/>
    <w:uiPriority w:val="39"/>
    <w:unhideWhenUsed/>
    <w:qFormat/>
    <w:rsid w:val="00C0028F"/>
    <w:pPr>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customStyle="1" w:styleId="Tabladerequisitos">
    <w:name w:val="Tabla de requisitos"/>
    <w:rsid w:val="00195996"/>
    <w:pPr>
      <w:spacing w:line="360" w:lineRule="auto"/>
    </w:pPr>
    <w:rPr>
      <w:rFonts w:ascii="Cambria" w:eastAsia="Cambria" w:hAnsi="Cambria" w:cs="Cambria"/>
      <w:noProof/>
      <w:sz w:val="16"/>
    </w:rPr>
  </w:style>
  <w:style w:type="paragraph" w:styleId="ndice1">
    <w:name w:val="index 1"/>
    <w:basedOn w:val="Normal"/>
    <w:next w:val="Normal"/>
    <w:autoRedefine/>
    <w:uiPriority w:val="99"/>
    <w:semiHidden/>
    <w:unhideWhenUsed/>
    <w:rsid w:val="00E03A94"/>
    <w:pPr>
      <w:spacing w:after="0" w:line="240" w:lineRule="auto"/>
      <w:ind w:left="220" w:hanging="220"/>
    </w:pPr>
  </w:style>
  <w:style w:type="paragraph" w:customStyle="1" w:styleId="Citaderequicitos">
    <w:name w:val="Cita de requicitos"/>
    <w:rsid w:val="00195996"/>
    <w:rPr>
      <w:rFonts w:ascii="Cambria" w:eastAsia="Cambria" w:hAnsi="Cambria" w:cs="Cambria"/>
      <w:noProof/>
      <w:sz w:val="14"/>
    </w:rPr>
  </w:style>
  <w:style w:type="character" w:styleId="Hipervnculovisitado">
    <w:name w:val="FollowedHyperlink"/>
    <w:basedOn w:val="Fuentedeprrafopredeter"/>
    <w:uiPriority w:val="99"/>
    <w:semiHidden/>
    <w:unhideWhenUsed/>
    <w:rsid w:val="00476482"/>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6607A7"/>
    <w:pPr>
      <w:ind w:left="0"/>
    </w:pPr>
    <w:rPr>
      <w:rFonts w:eastAsia="Cambria" w:cs="Cambria"/>
      <w:b/>
      <w:bCs/>
      <w:color w:val="000000"/>
      <w:spacing w:val="0"/>
      <w:lang w:val="es-CL" w:eastAsia="es-CL"/>
    </w:rPr>
  </w:style>
  <w:style w:type="character" w:customStyle="1" w:styleId="AsuntodelcomentarioCar">
    <w:name w:val="Asunto del comentario Car"/>
    <w:basedOn w:val="TextocomentarioCar"/>
    <w:link w:val="Asuntodelcomentario"/>
    <w:uiPriority w:val="99"/>
    <w:semiHidden/>
    <w:rsid w:val="006607A7"/>
    <w:rPr>
      <w:rFonts w:ascii="Cambria" w:eastAsia="Cambria" w:hAnsi="Cambria" w:cs="Cambria"/>
      <w:b/>
      <w:bCs/>
      <w:color w:val="auto"/>
      <w:spacing w:val="-5"/>
      <w:sz w:val="20"/>
      <w:szCs w:val="20"/>
      <w:lang w:val="es-ES" w:eastAsia="es-ES"/>
    </w:rPr>
  </w:style>
  <w:style w:type="character" w:customStyle="1" w:styleId="apple-converted-space">
    <w:name w:val="apple-converted-space"/>
    <w:basedOn w:val="Fuentedeprrafopredeter"/>
    <w:rsid w:val="00BC150C"/>
  </w:style>
  <w:style w:type="character" w:customStyle="1" w:styleId="Ttulo7Car">
    <w:name w:val="Título 7 Car"/>
    <w:basedOn w:val="Fuentedeprrafopredeter"/>
    <w:link w:val="Ttulo7"/>
    <w:uiPriority w:val="9"/>
    <w:rsid w:val="009408E7"/>
    <w:rPr>
      <w:rFonts w:asciiTheme="majorHAnsi" w:eastAsiaTheme="majorEastAsia" w:hAnsiTheme="majorHAnsi" w:cstheme="majorBidi"/>
      <w:i/>
      <w:iCs/>
      <w:color w:val="1F4D78" w:themeColor="accent1" w:themeShade="7F"/>
    </w:rPr>
  </w:style>
  <w:style w:type="table" w:styleId="Cuadrculadetablaclara">
    <w:name w:val="Grid Table Light"/>
    <w:basedOn w:val="Tablanormal"/>
    <w:uiPriority w:val="40"/>
    <w:rsid w:val="0036339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5oscura-nfasis1">
    <w:name w:val="Grid Table 5 Dark Accent 1"/>
    <w:basedOn w:val="Tablanormal"/>
    <w:uiPriority w:val="50"/>
    <w:rsid w:val="0036339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tgc">
    <w:name w:val="_tgc"/>
    <w:basedOn w:val="Fuentedeprrafopredeter"/>
    <w:rsid w:val="00A62F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812099">
      <w:bodyDiv w:val="1"/>
      <w:marLeft w:val="0"/>
      <w:marRight w:val="0"/>
      <w:marTop w:val="0"/>
      <w:marBottom w:val="0"/>
      <w:divBdr>
        <w:top w:val="none" w:sz="0" w:space="0" w:color="auto"/>
        <w:left w:val="none" w:sz="0" w:space="0" w:color="auto"/>
        <w:bottom w:val="none" w:sz="0" w:space="0" w:color="auto"/>
        <w:right w:val="none" w:sz="0" w:space="0" w:color="auto"/>
      </w:divBdr>
    </w:div>
    <w:div w:id="972518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ured.cu/Procedimientos_almacenado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1F0D8-8096-44E5-B7B1-866034EB2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TotalTime>
  <Pages>75</Pages>
  <Words>12489</Words>
  <Characters>68691</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s Gallegos</dc:creator>
  <cp:lastModifiedBy>Hans Gallegos</cp:lastModifiedBy>
  <cp:revision>14</cp:revision>
  <dcterms:created xsi:type="dcterms:W3CDTF">2017-05-14T22:56:00Z</dcterms:created>
  <dcterms:modified xsi:type="dcterms:W3CDTF">2017-06-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6fb24-b600-3619-b045-fd30a8f067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